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6533A3" w14:textId="7B61480F" w:rsidR="00D5282F" w:rsidRPr="000B3E5A" w:rsidRDefault="00CE4FAD" w:rsidP="00D5282F">
      <w:pPr>
        <w:ind w:firstLine="0"/>
        <w:rPr>
          <w:rFonts w:ascii="Times New Roman" w:hAnsi="Times New Roman"/>
          <w:bCs/>
          <w:sz w:val="28"/>
          <w:szCs w:val="28"/>
        </w:rPr>
      </w:pPr>
      <w:bookmarkStart w:id="0" w:name="OLE_LINK43"/>
      <w:bookmarkStart w:id="1" w:name="OLE_LINK44"/>
      <w:bookmarkStart w:id="2" w:name="OLE_LINK48"/>
      <w:r>
        <w:rPr>
          <w:rFonts w:ascii="Times New Roman" w:hAnsi="Times New Roman"/>
          <w:bCs/>
          <w:sz w:val="28"/>
          <w:szCs w:val="28"/>
        </w:rPr>
        <w:t xml:space="preserve">Implementing </w:t>
      </w:r>
      <w:r w:rsidR="00BA5372">
        <w:rPr>
          <w:rFonts w:ascii="Times New Roman" w:hAnsi="Times New Roman"/>
          <w:bCs/>
          <w:sz w:val="28"/>
          <w:szCs w:val="28"/>
        </w:rPr>
        <w:t>two</w:t>
      </w:r>
      <w:r w:rsidR="00B56157" w:rsidRPr="000B3E5A">
        <w:rPr>
          <w:rFonts w:ascii="Times New Roman" w:hAnsi="Times New Roman"/>
          <w:bCs/>
          <w:sz w:val="28"/>
          <w:szCs w:val="28"/>
        </w:rPr>
        <w:t>-dimensional</w:t>
      </w:r>
      <w:r w:rsidR="00B24E81" w:rsidRPr="000B3E5A">
        <w:rPr>
          <w:rFonts w:ascii="Times New Roman" w:hAnsi="Times New Roman"/>
          <w:bCs/>
          <w:sz w:val="28"/>
          <w:szCs w:val="28"/>
        </w:rPr>
        <w:t xml:space="preserve"> </w:t>
      </w:r>
      <w:r w:rsidR="00BA5372">
        <w:rPr>
          <w:rFonts w:ascii="Times New Roman" w:hAnsi="Times New Roman"/>
          <w:bCs/>
          <w:sz w:val="28"/>
          <w:szCs w:val="28"/>
        </w:rPr>
        <w:t>autocorrelation</w:t>
      </w:r>
      <w:r w:rsidR="007D4BD7" w:rsidRPr="000B3E5A">
        <w:rPr>
          <w:rFonts w:ascii="Times New Roman" w:hAnsi="Times New Roman"/>
          <w:bCs/>
          <w:sz w:val="28"/>
          <w:szCs w:val="28"/>
        </w:rPr>
        <w:t xml:space="preserve"> </w:t>
      </w:r>
      <w:r w:rsidR="00BA5372">
        <w:rPr>
          <w:rFonts w:ascii="Times New Roman" w:hAnsi="Times New Roman"/>
          <w:bCs/>
          <w:sz w:val="28"/>
          <w:szCs w:val="28"/>
        </w:rPr>
        <w:t>in</w:t>
      </w:r>
      <w:r>
        <w:rPr>
          <w:rFonts w:ascii="Times New Roman" w:hAnsi="Times New Roman"/>
          <w:bCs/>
          <w:sz w:val="28"/>
          <w:szCs w:val="28"/>
        </w:rPr>
        <w:t xml:space="preserve"> either survival or natural mortality improves</w:t>
      </w:r>
      <w:r w:rsidR="00B24E81" w:rsidRPr="000B3E5A">
        <w:rPr>
          <w:rFonts w:ascii="Times New Roman" w:hAnsi="Times New Roman"/>
          <w:bCs/>
          <w:sz w:val="28"/>
          <w:szCs w:val="28"/>
        </w:rPr>
        <w:t xml:space="preserve"> a state-space assessment model</w:t>
      </w:r>
      <w:r w:rsidR="00963B7D" w:rsidRPr="000B3E5A">
        <w:rPr>
          <w:rFonts w:ascii="Times New Roman" w:hAnsi="Times New Roman"/>
          <w:bCs/>
          <w:sz w:val="28"/>
          <w:szCs w:val="28"/>
        </w:rPr>
        <w:t xml:space="preserve"> for</w:t>
      </w:r>
      <w:r w:rsidR="00B24E81" w:rsidRPr="000B3E5A">
        <w:rPr>
          <w:rFonts w:ascii="Times New Roman" w:hAnsi="Times New Roman"/>
          <w:bCs/>
          <w:sz w:val="28"/>
          <w:szCs w:val="28"/>
        </w:rPr>
        <w:t xml:space="preserve"> Southern New England-Mid Atlantic yellowtail flounder</w:t>
      </w:r>
    </w:p>
    <w:p w14:paraId="5B7A9FE6" w14:textId="77777777" w:rsidR="00C71C83" w:rsidRPr="000B3E5A" w:rsidRDefault="00C71C83" w:rsidP="00C71C83">
      <w:pPr>
        <w:ind w:firstLine="0"/>
        <w:rPr>
          <w:rFonts w:ascii="Times New Roman" w:hAnsi="Times New Roman"/>
          <w:bCs/>
          <w:sz w:val="28"/>
          <w:szCs w:val="28"/>
        </w:rPr>
      </w:pPr>
    </w:p>
    <w:p w14:paraId="0A55106D" w14:textId="00A31604" w:rsidR="00D5282F" w:rsidRPr="000B3E5A" w:rsidRDefault="000B3E5A" w:rsidP="00004AB7">
      <w:pPr>
        <w:ind w:firstLine="0"/>
        <w:rPr>
          <w:rFonts w:ascii="Times New Roman" w:hAnsi="Times New Roman"/>
          <w:bCs/>
        </w:rPr>
      </w:pPr>
      <w:r w:rsidRPr="000B3E5A">
        <w:rPr>
          <w:rFonts w:ascii="Times New Roman" w:hAnsi="Times New Roman"/>
          <w:bCs/>
        </w:rPr>
        <w:t>Brian C. Stock</w:t>
      </w:r>
      <w:r w:rsidR="00147838" w:rsidRPr="00147838">
        <w:rPr>
          <w:rFonts w:ascii="Times New Roman" w:hAnsi="Times New Roman"/>
          <w:bCs/>
          <w:vertAlign w:val="superscript"/>
        </w:rPr>
        <w:t>1*</w:t>
      </w:r>
      <w:r w:rsidRPr="000B3E5A">
        <w:rPr>
          <w:rFonts w:ascii="Times New Roman" w:hAnsi="Times New Roman"/>
          <w:bCs/>
        </w:rPr>
        <w:t xml:space="preserve">, </w:t>
      </w:r>
      <w:proofErr w:type="spellStart"/>
      <w:r w:rsidRPr="000B3E5A">
        <w:rPr>
          <w:rFonts w:ascii="Times New Roman" w:hAnsi="Times New Roman"/>
          <w:bCs/>
        </w:rPr>
        <w:t>Haikun</w:t>
      </w:r>
      <w:proofErr w:type="spellEnd"/>
      <w:r w:rsidRPr="000B3E5A">
        <w:rPr>
          <w:rFonts w:ascii="Times New Roman" w:hAnsi="Times New Roman"/>
          <w:bCs/>
        </w:rPr>
        <w:t xml:space="preserve"> Xu</w:t>
      </w:r>
      <w:r w:rsidR="00147838">
        <w:rPr>
          <w:rFonts w:ascii="Times New Roman" w:hAnsi="Times New Roman"/>
          <w:bCs/>
          <w:vertAlign w:val="superscript"/>
        </w:rPr>
        <w:t>2</w:t>
      </w:r>
      <w:r w:rsidR="00D5282F" w:rsidRPr="000B3E5A">
        <w:rPr>
          <w:rFonts w:ascii="Times New Roman" w:hAnsi="Times New Roman"/>
          <w:bCs/>
        </w:rPr>
        <w:t xml:space="preserve">, </w:t>
      </w:r>
      <w:r w:rsidRPr="000B3E5A">
        <w:rPr>
          <w:rFonts w:ascii="Times New Roman" w:hAnsi="Times New Roman"/>
          <w:bCs/>
        </w:rPr>
        <w:t>Timothy J. Miller</w:t>
      </w:r>
      <w:r w:rsidR="00147838">
        <w:rPr>
          <w:rFonts w:ascii="Times New Roman" w:hAnsi="Times New Roman"/>
          <w:bCs/>
          <w:vertAlign w:val="superscript"/>
        </w:rPr>
        <w:t>1</w:t>
      </w:r>
      <w:r w:rsidR="00D5282F" w:rsidRPr="000B3E5A">
        <w:rPr>
          <w:rFonts w:ascii="Times New Roman" w:hAnsi="Times New Roman"/>
          <w:bCs/>
        </w:rPr>
        <w:t xml:space="preserve">, </w:t>
      </w:r>
      <w:r w:rsidRPr="000B3E5A">
        <w:rPr>
          <w:rFonts w:ascii="Times New Roman" w:hAnsi="Times New Roman"/>
          <w:bCs/>
        </w:rPr>
        <w:t>James T. Thorson</w:t>
      </w:r>
      <w:r w:rsidR="009B2CE0" w:rsidRPr="000B3E5A">
        <w:rPr>
          <w:rFonts w:ascii="Times New Roman" w:hAnsi="Times New Roman"/>
          <w:bCs/>
          <w:vertAlign w:val="superscript"/>
        </w:rPr>
        <w:t>3</w:t>
      </w:r>
      <w:r w:rsidR="009B2CE0" w:rsidRPr="000B3E5A">
        <w:rPr>
          <w:rFonts w:ascii="Times New Roman" w:hAnsi="Times New Roman"/>
          <w:bCs/>
        </w:rPr>
        <w:t xml:space="preserve">, </w:t>
      </w:r>
      <w:r w:rsidRPr="000B3E5A">
        <w:rPr>
          <w:rFonts w:ascii="Times New Roman" w:hAnsi="Times New Roman"/>
          <w:bCs/>
        </w:rPr>
        <w:t>and Janet A. Nye</w:t>
      </w:r>
      <w:r w:rsidR="009B2CE0" w:rsidRPr="000B3E5A">
        <w:rPr>
          <w:rFonts w:ascii="Times New Roman" w:hAnsi="Times New Roman"/>
          <w:bCs/>
          <w:vertAlign w:val="superscript"/>
        </w:rPr>
        <w:t>4</w:t>
      </w:r>
    </w:p>
    <w:p w14:paraId="245F84A6" w14:textId="77777777" w:rsidR="00147838" w:rsidRDefault="00147838" w:rsidP="009B2CE0">
      <w:pPr>
        <w:spacing w:line="240" w:lineRule="auto"/>
        <w:ind w:firstLine="0"/>
        <w:rPr>
          <w:rFonts w:ascii="Times New Roman" w:hAnsi="Times New Roman"/>
          <w:i/>
          <w:vertAlign w:val="superscript"/>
        </w:rPr>
      </w:pPr>
    </w:p>
    <w:p w14:paraId="5E37EED3" w14:textId="108E439D" w:rsidR="00D5282F" w:rsidRDefault="00147838" w:rsidP="009B2CE0">
      <w:pPr>
        <w:spacing w:line="240" w:lineRule="auto"/>
        <w:ind w:firstLine="0"/>
        <w:rPr>
          <w:rFonts w:ascii="Times New Roman" w:hAnsi="Times New Roman"/>
          <w:i/>
        </w:rPr>
      </w:pPr>
      <w:r>
        <w:rPr>
          <w:rFonts w:ascii="Times New Roman" w:hAnsi="Times New Roman"/>
          <w:i/>
          <w:vertAlign w:val="superscript"/>
        </w:rPr>
        <w:t>1</w:t>
      </w:r>
      <w:r w:rsidR="009B2CE0">
        <w:rPr>
          <w:rFonts w:ascii="Times New Roman" w:hAnsi="Times New Roman"/>
          <w:i/>
          <w:vertAlign w:val="superscript"/>
        </w:rPr>
        <w:t xml:space="preserve"> </w:t>
      </w:r>
      <w:r w:rsidR="00C71C83" w:rsidRPr="008E0A57">
        <w:rPr>
          <w:rFonts w:ascii="Times New Roman" w:hAnsi="Times New Roman"/>
          <w:i/>
        </w:rPr>
        <w:t>NOAA Northeast Fisheries Science Center, Woods Hole, M</w:t>
      </w:r>
      <w:r>
        <w:rPr>
          <w:rFonts w:ascii="Times New Roman" w:hAnsi="Times New Roman"/>
          <w:i/>
        </w:rPr>
        <w:t>A, USA</w:t>
      </w:r>
    </w:p>
    <w:p w14:paraId="04C98CDF" w14:textId="311A3A15" w:rsidR="00147838" w:rsidRDefault="00147838" w:rsidP="009B2CE0">
      <w:pPr>
        <w:spacing w:line="240" w:lineRule="auto"/>
        <w:ind w:firstLine="0"/>
        <w:rPr>
          <w:rFonts w:ascii="Times New Roman" w:hAnsi="Times New Roman"/>
          <w:i/>
        </w:rPr>
      </w:pPr>
      <w:r>
        <w:rPr>
          <w:rFonts w:ascii="Times New Roman" w:hAnsi="Times New Roman"/>
          <w:i/>
          <w:vertAlign w:val="superscript"/>
        </w:rPr>
        <w:t xml:space="preserve">2 </w:t>
      </w:r>
      <w:r>
        <w:rPr>
          <w:rFonts w:ascii="Times New Roman" w:hAnsi="Times New Roman"/>
          <w:i/>
        </w:rPr>
        <w:t>Inter-American Tropical Tuna Commission, La Jolla, CA, USA</w:t>
      </w:r>
    </w:p>
    <w:p w14:paraId="22D2019A" w14:textId="68F2E155"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3 </w:t>
      </w:r>
      <w:r w:rsidRPr="008E0A57">
        <w:rPr>
          <w:rFonts w:ascii="Times New Roman" w:hAnsi="Times New Roman"/>
          <w:i/>
        </w:rPr>
        <w:t>NOAA North</w:t>
      </w:r>
      <w:r>
        <w:rPr>
          <w:rFonts w:ascii="Times New Roman" w:hAnsi="Times New Roman"/>
          <w:i/>
        </w:rPr>
        <w:t>wes</w:t>
      </w:r>
      <w:r w:rsidRPr="008E0A57">
        <w:rPr>
          <w:rFonts w:ascii="Times New Roman" w:hAnsi="Times New Roman"/>
          <w:i/>
        </w:rPr>
        <w:t xml:space="preserve">t Fisheries Science Center, </w:t>
      </w:r>
      <w:r>
        <w:rPr>
          <w:rFonts w:ascii="Times New Roman" w:hAnsi="Times New Roman"/>
          <w:i/>
        </w:rPr>
        <w:t>Seattle</w:t>
      </w:r>
      <w:r w:rsidRPr="008E0A57">
        <w:rPr>
          <w:rFonts w:ascii="Times New Roman" w:hAnsi="Times New Roman"/>
          <w:i/>
        </w:rPr>
        <w:t xml:space="preserve">, </w:t>
      </w:r>
      <w:r>
        <w:rPr>
          <w:rFonts w:ascii="Times New Roman" w:hAnsi="Times New Roman"/>
          <w:i/>
        </w:rPr>
        <w:t>W</w:t>
      </w:r>
      <w:r w:rsidR="00147838">
        <w:rPr>
          <w:rFonts w:ascii="Times New Roman" w:hAnsi="Times New Roman"/>
          <w:i/>
        </w:rPr>
        <w:t>A</w:t>
      </w:r>
      <w:r w:rsidRPr="008E0A57">
        <w:rPr>
          <w:rFonts w:ascii="Times New Roman" w:hAnsi="Times New Roman"/>
          <w:i/>
        </w:rPr>
        <w:t>, USA</w:t>
      </w:r>
    </w:p>
    <w:p w14:paraId="6D942877" w14:textId="70710F2A"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4 </w:t>
      </w:r>
      <w:r w:rsidR="00147838" w:rsidRPr="00147838">
        <w:rPr>
          <w:rFonts w:ascii="Times New Roman" w:hAnsi="Times New Roman"/>
          <w:i/>
        </w:rPr>
        <w:t>Institute of Marine Science</w:t>
      </w:r>
      <w:r w:rsidR="00147838">
        <w:rPr>
          <w:rFonts w:ascii="Times New Roman" w:hAnsi="Times New Roman"/>
          <w:i/>
        </w:rPr>
        <w:t xml:space="preserve">, </w:t>
      </w:r>
      <w:r w:rsidR="00147838" w:rsidRPr="00147838">
        <w:rPr>
          <w:rFonts w:ascii="Times New Roman" w:hAnsi="Times New Roman"/>
          <w:i/>
        </w:rPr>
        <w:t>University of North Carolina Chapel Hill</w:t>
      </w:r>
      <w:r w:rsidR="00147838">
        <w:rPr>
          <w:rFonts w:ascii="Times New Roman" w:hAnsi="Times New Roman"/>
          <w:i/>
        </w:rPr>
        <w:t xml:space="preserve">, </w:t>
      </w:r>
      <w:r w:rsidR="00147838" w:rsidRPr="00147838">
        <w:rPr>
          <w:rFonts w:ascii="Times New Roman" w:hAnsi="Times New Roman"/>
          <w:i/>
        </w:rPr>
        <w:t>Morehead City,</w:t>
      </w:r>
      <w:r w:rsidR="00147838">
        <w:rPr>
          <w:rFonts w:ascii="Times New Roman" w:hAnsi="Times New Roman"/>
          <w:i/>
        </w:rPr>
        <w:t xml:space="preserve"> NC, USA</w:t>
      </w:r>
    </w:p>
    <w:p w14:paraId="67E14DEC" w14:textId="77777777" w:rsidR="009B2CE0" w:rsidRDefault="009B2CE0" w:rsidP="009B2CE0">
      <w:pPr>
        <w:spacing w:line="240" w:lineRule="auto"/>
        <w:ind w:firstLine="0"/>
        <w:rPr>
          <w:rFonts w:ascii="Times New Roman" w:hAnsi="Times New Roman"/>
          <w:i/>
        </w:rPr>
      </w:pPr>
    </w:p>
    <w:p w14:paraId="7DA33CA8" w14:textId="47F97A38" w:rsidR="00D5282F" w:rsidRPr="00CA3683" w:rsidRDefault="00D5282F" w:rsidP="00CA3683">
      <w:pPr>
        <w:spacing w:line="240" w:lineRule="auto"/>
        <w:ind w:firstLine="0"/>
        <w:rPr>
          <w:rFonts w:ascii="Times New Roman" w:hAnsi="Times New Roman"/>
          <w:i/>
        </w:rPr>
      </w:pPr>
    </w:p>
    <w:p w14:paraId="7A5AECCB" w14:textId="77777777" w:rsidR="00D5282F" w:rsidRPr="00CA3683" w:rsidRDefault="00D5282F" w:rsidP="00CA3683">
      <w:pPr>
        <w:spacing w:line="240" w:lineRule="auto"/>
        <w:ind w:firstLine="0"/>
        <w:rPr>
          <w:rFonts w:ascii="Times New Roman" w:hAnsi="Times New Roman"/>
          <w:i/>
        </w:rPr>
      </w:pPr>
    </w:p>
    <w:p w14:paraId="0D3B1A04" w14:textId="77777777" w:rsidR="001D7544" w:rsidRPr="00CA3683" w:rsidRDefault="001D7544" w:rsidP="00CA3683">
      <w:pPr>
        <w:spacing w:line="240" w:lineRule="auto"/>
        <w:ind w:firstLine="0"/>
        <w:rPr>
          <w:rFonts w:ascii="Times New Roman" w:hAnsi="Times New Roman"/>
          <w:i/>
        </w:rPr>
      </w:pPr>
    </w:p>
    <w:p w14:paraId="2F61BF14" w14:textId="77777777" w:rsidR="00D5282F" w:rsidRPr="00CA3683" w:rsidRDefault="00D5282F" w:rsidP="00CA3683">
      <w:pPr>
        <w:spacing w:line="240" w:lineRule="auto"/>
        <w:ind w:firstLine="0"/>
        <w:rPr>
          <w:rFonts w:ascii="Times New Roman" w:hAnsi="Times New Roman"/>
          <w:i/>
        </w:rPr>
      </w:pPr>
    </w:p>
    <w:p w14:paraId="2D0286A8" w14:textId="77777777" w:rsidR="00D5282F" w:rsidRDefault="00D5282F" w:rsidP="000B3E5A">
      <w:pPr>
        <w:ind w:firstLine="0"/>
      </w:pPr>
    </w:p>
    <w:p w14:paraId="54F49FBD" w14:textId="77777777" w:rsidR="00D5282F" w:rsidRDefault="00D5282F" w:rsidP="00004AB7"/>
    <w:p w14:paraId="47A10527" w14:textId="17575AE2" w:rsidR="00004AB7" w:rsidRDefault="001D7544" w:rsidP="00004AB7">
      <w:r>
        <w:t xml:space="preserve"> </w:t>
      </w:r>
    </w:p>
    <w:p w14:paraId="0D464D19" w14:textId="77777777" w:rsidR="00D95CF7" w:rsidRDefault="00D95CF7" w:rsidP="00004AB7"/>
    <w:p w14:paraId="171473B4" w14:textId="0BABCD43" w:rsidR="00004AB7" w:rsidRDefault="00004AB7" w:rsidP="001D7544">
      <w:pPr>
        <w:ind w:firstLine="0"/>
      </w:pPr>
    </w:p>
    <w:p w14:paraId="06A777D7" w14:textId="5774AE1D" w:rsidR="00D5282F" w:rsidRDefault="00D5282F" w:rsidP="00004AB7">
      <w:pPr>
        <w:spacing w:after="120" w:line="360" w:lineRule="auto"/>
        <w:ind w:firstLine="0"/>
        <w:rPr>
          <w:rFonts w:ascii="Times New Roman" w:eastAsia="BatangChe" w:hAnsi="Times New Roman"/>
        </w:rPr>
      </w:pPr>
      <w:r>
        <w:rPr>
          <w:rFonts w:ascii="Times New Roman" w:eastAsia="BatangChe" w:hAnsi="Times New Roman"/>
          <w:i/>
        </w:rPr>
        <w:t>*Corresponding author</w:t>
      </w:r>
      <w:r>
        <w:rPr>
          <w:rFonts w:ascii="Times New Roman" w:eastAsia="BatangChe" w:hAnsi="Times New Roman"/>
        </w:rPr>
        <w:t xml:space="preserve">: </w:t>
      </w:r>
    </w:p>
    <w:p w14:paraId="0BBB94DA" w14:textId="57373DF2" w:rsidR="00147838" w:rsidRDefault="00147838" w:rsidP="00147838">
      <w:pPr>
        <w:ind w:left="360" w:hanging="360"/>
        <w:rPr>
          <w:rFonts w:ascii="Times New Roman" w:hAnsi="Times New Roman" w:cs="Times New Roman"/>
        </w:rPr>
      </w:pPr>
      <w:r>
        <w:rPr>
          <w:rFonts w:ascii="Times New Roman" w:hAnsi="Times New Roman" w:cs="Times New Roman"/>
        </w:rPr>
        <w:t>Brian Stock, brian.stock@noaa.gov, +1 425-919-7879</w:t>
      </w:r>
    </w:p>
    <w:p w14:paraId="7D5063BF" w14:textId="44820917" w:rsidR="00147838" w:rsidRDefault="00147838" w:rsidP="00147838">
      <w:pPr>
        <w:ind w:left="360" w:hanging="360"/>
        <w:rPr>
          <w:rFonts w:ascii="Times New Roman" w:hAnsi="Times New Roman" w:cs="Times New Roman"/>
        </w:rPr>
      </w:pPr>
      <w:r>
        <w:rPr>
          <w:rFonts w:ascii="Times New Roman" w:hAnsi="Times New Roman" w:cs="Times New Roman"/>
        </w:rPr>
        <w:t>NEFSC, 166 Water St, Woods Hole, MA, USA</w:t>
      </w:r>
    </w:p>
    <w:p w14:paraId="60BE89AE" w14:textId="0FB41CA5" w:rsidR="00D5282F" w:rsidRDefault="00D5282F" w:rsidP="006209DA">
      <w:pPr>
        <w:spacing w:after="120" w:line="360" w:lineRule="auto"/>
        <w:ind w:firstLine="0"/>
        <w:rPr>
          <w:rFonts w:ascii="Times New Roman" w:eastAsiaTheme="majorEastAsia" w:hAnsi="Times New Roman" w:cs="Times New Roman"/>
          <w:b/>
          <w:spacing w:val="-10"/>
          <w:kern w:val="28"/>
          <w:sz w:val="28"/>
          <w:szCs w:val="28"/>
        </w:rPr>
      </w:pPr>
      <w:r>
        <w:rPr>
          <w:rFonts w:ascii="Times New Roman" w:hAnsi="Times New Roman" w:cs="Times New Roman"/>
          <w:b/>
          <w:sz w:val="28"/>
          <w:szCs w:val="28"/>
        </w:rPr>
        <w:br w:type="page"/>
      </w:r>
    </w:p>
    <w:p w14:paraId="08B4CF80" w14:textId="77777777" w:rsidR="00004AB7" w:rsidRDefault="00004AB7" w:rsidP="000B3E5A">
      <w:pPr>
        <w:pStyle w:val="Heading1"/>
      </w:pPr>
      <w:r w:rsidRPr="00004AB7">
        <w:lastRenderedPageBreak/>
        <w:t>Abstract</w:t>
      </w:r>
    </w:p>
    <w:p w14:paraId="78767470" w14:textId="03ACD78E" w:rsidR="00C72B70" w:rsidRDefault="005A0AC6" w:rsidP="00C72B70">
      <w:pPr>
        <w:pStyle w:val="Chapterheading0"/>
        <w:jc w:val="left"/>
      </w:pPr>
      <w:r>
        <w:t xml:space="preserve">Survival is an important </w:t>
      </w:r>
      <w:r w:rsidR="00D34B2A">
        <w:t xml:space="preserve">population process </w:t>
      </w:r>
      <w:r>
        <w:t xml:space="preserve">in fisheries </w:t>
      </w:r>
      <w:r w:rsidR="00CF68FB">
        <w:t>stock assessment</w:t>
      </w:r>
      <w:r>
        <w:t xml:space="preserve"> model</w:t>
      </w:r>
      <w:r w:rsidR="003E0F73">
        <w:t>s</w:t>
      </w:r>
      <w:r w:rsidR="00282676">
        <w:t xml:space="preserve"> and</w:t>
      </w:r>
      <w:r w:rsidR="00F47A28">
        <w:t xml:space="preserve"> </w:t>
      </w:r>
      <w:r w:rsidR="00B005F6">
        <w:t>is typically</w:t>
      </w:r>
      <w:r w:rsidR="00F47A28">
        <w:t xml:space="preserve"> treated as </w:t>
      </w:r>
      <w:r w:rsidR="006014D4">
        <w:t>deterministic</w:t>
      </w:r>
      <w:r w:rsidR="005C2A91">
        <w:t xml:space="preserve">. </w:t>
      </w:r>
      <w:r w:rsidR="00D34B2A">
        <w:t>R</w:t>
      </w:r>
      <w:r w:rsidR="005C2A91">
        <w:t>ecently developed state-space assessment model</w:t>
      </w:r>
      <w:r w:rsidR="00D34B2A">
        <w:t>s</w:t>
      </w:r>
      <w:r w:rsidR="005C2A91">
        <w:t xml:space="preserve"> </w:t>
      </w:r>
      <w:r w:rsidR="00026AA4">
        <w:t xml:space="preserve">can estimate </w:t>
      </w:r>
      <w:r w:rsidR="00D34B2A">
        <w:t xml:space="preserve">stochastic </w:t>
      </w:r>
      <w:r w:rsidR="00294DFF">
        <w:t>deviations</w:t>
      </w:r>
      <w:r w:rsidR="005C2A91">
        <w:t xml:space="preserve"> in surviva</w:t>
      </w:r>
      <w:r w:rsidR="00026AA4">
        <w:t>l</w:t>
      </w:r>
      <w:r w:rsidR="00294DFF">
        <w:t>, which represent variability in some ambiguous combination of natural mortality (</w:t>
      </w:r>
      <w:r w:rsidR="00294DFF" w:rsidRPr="00F9438F">
        <w:rPr>
          <w:i/>
          <w:iCs/>
        </w:rPr>
        <w:t>M</w:t>
      </w:r>
      <w:r w:rsidR="00294DFF">
        <w:t>), fishing mortality (</w:t>
      </w:r>
      <w:r w:rsidR="00294DFF" w:rsidRPr="00BC160A">
        <w:rPr>
          <w:i/>
          <w:iCs/>
        </w:rPr>
        <w:t>F</w:t>
      </w:r>
      <w:r w:rsidR="00294DFF">
        <w:t xml:space="preserve">), and migration. </w:t>
      </w:r>
      <w:r w:rsidR="0068431C">
        <w:t xml:space="preserve">These survival deviations are generally treated as independent by age and year, despite our understanding that many population processes can be autocorrelated and that not accounting for autocorrelation can result in notable bias. We address these concerns, as well as the strong retrospective pattern found in the last assessment of Southern New England yellowtail flounder </w:t>
      </w:r>
      <w:r w:rsidR="0068431C">
        <w:rPr>
          <w:lang w:eastAsia="zh-CN"/>
        </w:rPr>
        <w:t>(</w:t>
      </w:r>
      <w:proofErr w:type="spellStart"/>
      <w:r w:rsidR="0068431C" w:rsidRPr="00DB6BFB">
        <w:rPr>
          <w:i/>
          <w:iCs/>
          <w:lang w:eastAsia="zh-CN"/>
        </w:rPr>
        <w:t>Limanda</w:t>
      </w:r>
      <w:proofErr w:type="spellEnd"/>
      <w:r w:rsidR="0068431C" w:rsidRPr="00DB6BFB">
        <w:rPr>
          <w:i/>
          <w:iCs/>
          <w:lang w:eastAsia="zh-CN"/>
        </w:rPr>
        <w:t xml:space="preserve"> </w:t>
      </w:r>
      <w:proofErr w:type="spellStart"/>
      <w:r w:rsidR="0068431C" w:rsidRPr="00DB6BFB">
        <w:rPr>
          <w:i/>
          <w:iCs/>
          <w:lang w:eastAsia="zh-CN"/>
        </w:rPr>
        <w:t>ferruginea</w:t>
      </w:r>
      <w:proofErr w:type="spellEnd"/>
      <w:r w:rsidR="0068431C" w:rsidRPr="00DB6BFB">
        <w:rPr>
          <w:iCs/>
          <w:lang w:eastAsia="zh-CN"/>
        </w:rPr>
        <w:t>)</w:t>
      </w:r>
      <w:r w:rsidR="0068431C">
        <w:rPr>
          <w:iCs/>
          <w:lang w:eastAsia="zh-CN"/>
        </w:rPr>
        <w:t xml:space="preserve">, by </w:t>
      </w:r>
      <w:r w:rsidR="00815C30">
        <w:t>incorporating</w:t>
      </w:r>
      <w:r w:rsidR="0068431C">
        <w:t xml:space="preserve"> two-dimensional (</w:t>
      </w:r>
      <w:r w:rsidR="00815C30">
        <w:t xml:space="preserve">2D, </w:t>
      </w:r>
      <w:r w:rsidR="0068431C">
        <w:t xml:space="preserve">age and year) </w:t>
      </w:r>
      <w:r w:rsidR="00815C30">
        <w:t xml:space="preserve">first-order </w:t>
      </w:r>
      <w:r w:rsidR="0068431C">
        <w:t>autocorrelation</w:t>
      </w:r>
      <w:r w:rsidR="00121FE6">
        <w:t xml:space="preserve"> </w:t>
      </w:r>
      <w:r w:rsidR="0068431C">
        <w:t xml:space="preserve">in survival and </w:t>
      </w:r>
      <w:r w:rsidR="00F9438F" w:rsidRPr="00F9438F">
        <w:rPr>
          <w:i/>
          <w:iCs/>
        </w:rPr>
        <w:t>M</w:t>
      </w:r>
      <w:r w:rsidR="00815C30">
        <w:t xml:space="preserve">. </w:t>
      </w:r>
      <w:r w:rsidR="00FC3695">
        <w:t xml:space="preserve">We found that </w:t>
      </w:r>
      <w:r w:rsidR="0066523F">
        <w:t>deviations</w:t>
      </w:r>
      <w:r w:rsidR="002C4BF4">
        <w:t xml:space="preserve"> </w:t>
      </w:r>
      <w:r w:rsidR="00FC3695">
        <w:t>w</w:t>
      </w:r>
      <w:r w:rsidR="002C4BF4">
        <w:t>ere</w:t>
      </w:r>
      <w:r w:rsidR="00FC3695">
        <w:t xml:space="preserve"> autocorrelated among </w:t>
      </w:r>
      <w:r w:rsidR="00A41F2A">
        <w:t xml:space="preserve">both </w:t>
      </w:r>
      <w:r w:rsidR="00815C30">
        <w:t>years</w:t>
      </w:r>
      <w:r w:rsidR="002C4BF4">
        <w:t xml:space="preserve"> </w:t>
      </w:r>
      <w:r w:rsidR="001E0D06">
        <w:t>(</w:t>
      </w:r>
      <w:r w:rsidR="002C4BF4">
        <w:t>0.5</w:t>
      </w:r>
      <w:r w:rsidR="0084546D">
        <w:t>3</w:t>
      </w:r>
      <w:r w:rsidR="00815C30">
        <w:t xml:space="preserve"> </w:t>
      </w:r>
      <m:oMath>
        <m:r>
          <w:rPr>
            <w:rFonts w:ascii="Cambria Math" w:hAnsi="Cambria Math"/>
          </w:rPr>
          <m:t>±</m:t>
        </m:r>
      </m:oMath>
      <w:r w:rsidR="00815C30">
        <w:t xml:space="preserve"> </w:t>
      </w:r>
      <w:r w:rsidR="002C4BF4">
        <w:rPr>
          <w:lang w:eastAsia="zh-CN"/>
        </w:rPr>
        <w:t>0.</w:t>
      </w:r>
      <w:r w:rsidR="0084546D">
        <w:rPr>
          <w:lang w:eastAsia="zh-CN"/>
        </w:rPr>
        <w:t>09</w:t>
      </w:r>
      <w:r w:rsidR="00815C30">
        <w:rPr>
          <w:lang w:eastAsia="zh-CN"/>
        </w:rPr>
        <w:t xml:space="preserve">, </w:t>
      </w:r>
      <w:r w:rsidR="00815C30" w:rsidRPr="00815C30">
        <w:rPr>
          <w:lang w:eastAsia="zh-CN"/>
        </w:rPr>
        <w:t>0.</w:t>
      </w:r>
      <w:r w:rsidR="0084546D">
        <w:rPr>
          <w:lang w:eastAsia="zh-CN"/>
        </w:rPr>
        <w:t>63</w:t>
      </w:r>
      <w:r w:rsidR="00815C30" w:rsidRPr="00815C30">
        <w:rPr>
          <w:lang w:eastAsia="zh-CN"/>
        </w:rPr>
        <w:t xml:space="preserve"> </w:t>
      </w:r>
      <m:oMath>
        <m:r>
          <w:rPr>
            <w:rFonts w:ascii="Cambria Math" w:hAnsi="Cambria Math"/>
          </w:rPr>
          <m:t>±</m:t>
        </m:r>
      </m:oMath>
      <w:r w:rsidR="00815C30">
        <w:t xml:space="preserve"> </w:t>
      </w:r>
      <w:r w:rsidR="00815C30" w:rsidRPr="00815C30">
        <w:rPr>
          <w:lang w:eastAsia="zh-CN"/>
        </w:rPr>
        <w:t>0.</w:t>
      </w:r>
      <w:r w:rsidR="0084546D">
        <w:rPr>
          <w:lang w:eastAsia="zh-CN"/>
        </w:rPr>
        <w:t>16</w:t>
      </w:r>
      <w:r w:rsidR="00815C30">
        <w:rPr>
          <w:lang w:eastAsia="zh-CN"/>
        </w:rPr>
        <w:t>)</w:t>
      </w:r>
      <w:r w:rsidR="001E0D06">
        <w:t xml:space="preserve"> </w:t>
      </w:r>
      <w:r w:rsidR="00A41F2A">
        <w:t>and</w:t>
      </w:r>
      <w:r w:rsidR="00815C30">
        <w:t xml:space="preserve"> ages</w:t>
      </w:r>
      <w:r w:rsidR="002C4BF4">
        <w:t xml:space="preserve"> (0.3</w:t>
      </w:r>
      <w:r w:rsidR="0084546D">
        <w:t>3</w:t>
      </w:r>
      <w:r w:rsidR="00815C30">
        <w:t xml:space="preserve"> </w:t>
      </w:r>
      <m:oMath>
        <m:r>
          <w:rPr>
            <w:rFonts w:ascii="Cambria Math" w:hAnsi="Cambria Math"/>
          </w:rPr>
          <m:t>±</m:t>
        </m:r>
      </m:oMath>
      <w:r w:rsidR="00815C30">
        <w:t xml:space="preserve"> </w:t>
      </w:r>
      <w:r w:rsidR="002C4BF4">
        <w:rPr>
          <w:lang w:eastAsia="zh-CN"/>
        </w:rPr>
        <w:t>0.12</w:t>
      </w:r>
      <w:r w:rsidR="00815C30">
        <w:rPr>
          <w:lang w:eastAsia="zh-CN"/>
        </w:rPr>
        <w:t xml:space="preserve">, </w:t>
      </w:r>
      <w:r w:rsidR="00815C30" w:rsidRPr="00815C30">
        <w:rPr>
          <w:lang w:eastAsia="zh-CN"/>
        </w:rPr>
        <w:t>0.</w:t>
      </w:r>
      <w:r w:rsidR="0084546D">
        <w:rPr>
          <w:lang w:eastAsia="zh-CN"/>
        </w:rPr>
        <w:t>40</w:t>
      </w:r>
      <w:r w:rsidR="00815C30" w:rsidRPr="00815C30">
        <w:rPr>
          <w:lang w:eastAsia="zh-CN"/>
        </w:rPr>
        <w:t xml:space="preserve"> </w:t>
      </w:r>
      <m:oMath>
        <m:r>
          <w:rPr>
            <w:rFonts w:ascii="Cambria Math" w:hAnsi="Cambria Math"/>
          </w:rPr>
          <m:t>±</m:t>
        </m:r>
      </m:oMath>
      <w:r w:rsidR="00815C30">
        <w:t xml:space="preserve"> </w:t>
      </w:r>
      <w:r w:rsidR="00815C30" w:rsidRPr="00815C30">
        <w:rPr>
          <w:lang w:eastAsia="zh-CN"/>
        </w:rPr>
        <w:t>0.1</w:t>
      </w:r>
      <w:r w:rsidR="0084546D">
        <w:rPr>
          <w:lang w:eastAsia="zh-CN"/>
        </w:rPr>
        <w:t>6</w:t>
      </w:r>
      <w:r w:rsidR="00815C30" w:rsidRPr="00815C30">
        <w:rPr>
          <w:lang w:eastAsia="zh-CN"/>
        </w:rPr>
        <w:t>)</w:t>
      </w:r>
      <w:r w:rsidR="00815C30">
        <w:rPr>
          <w:lang w:eastAsia="zh-CN"/>
        </w:rPr>
        <w:t xml:space="preserve"> when estimated for survival or </w:t>
      </w:r>
      <w:r w:rsidR="00F9438F" w:rsidRPr="00F9438F">
        <w:rPr>
          <w:i/>
          <w:iCs/>
        </w:rPr>
        <w:t>M</w:t>
      </w:r>
      <w:r w:rsidR="00815C30">
        <w:rPr>
          <w:lang w:eastAsia="zh-CN"/>
        </w:rPr>
        <w:t>, respectively</w:t>
      </w:r>
      <w:r w:rsidR="002C4BF4">
        <w:rPr>
          <w:lang w:eastAsia="zh-CN"/>
        </w:rPr>
        <w:t xml:space="preserve">. </w:t>
      </w:r>
      <w:r w:rsidR="00815C30">
        <w:rPr>
          <w:lang w:eastAsia="zh-CN"/>
        </w:rPr>
        <w:t xml:space="preserve">Models with 2D </w:t>
      </w:r>
      <w:r w:rsidR="003F2710">
        <w:rPr>
          <w:lang w:eastAsia="zh-CN"/>
        </w:rPr>
        <w:t>autocorrelation</w:t>
      </w:r>
      <w:r w:rsidR="00815C30">
        <w:rPr>
          <w:lang w:eastAsia="zh-CN"/>
        </w:rPr>
        <w:t xml:space="preserve"> on survival </w:t>
      </w:r>
      <w:r w:rsidR="00F9438F">
        <w:rPr>
          <w:lang w:eastAsia="zh-CN"/>
        </w:rPr>
        <w:t xml:space="preserve">or </w:t>
      </w:r>
      <w:r w:rsidR="00F9438F" w:rsidRPr="00F9438F">
        <w:rPr>
          <w:i/>
          <w:iCs/>
        </w:rPr>
        <w:t>M</w:t>
      </w:r>
      <w:r w:rsidR="00F9438F">
        <w:rPr>
          <w:lang w:eastAsia="zh-CN"/>
        </w:rPr>
        <w:t xml:space="preserve"> fit the data better </w:t>
      </w:r>
      <w:r w:rsidR="00760FB4">
        <w:rPr>
          <w:lang w:eastAsia="zh-CN"/>
        </w:rPr>
        <w:t xml:space="preserve">and </w:t>
      </w:r>
      <w:r w:rsidR="00CB2EEF">
        <w:rPr>
          <w:lang w:eastAsia="zh-CN"/>
        </w:rPr>
        <w:t xml:space="preserve">had </w:t>
      </w:r>
      <w:r w:rsidR="00760FB4">
        <w:rPr>
          <w:lang w:eastAsia="zh-CN"/>
        </w:rPr>
        <w:t xml:space="preserve">reduced retrospective pattern </w:t>
      </w:r>
      <w:r w:rsidR="003F2710">
        <w:rPr>
          <w:lang w:eastAsia="zh-CN"/>
        </w:rPr>
        <w:t>than models without autocorrelation</w:t>
      </w:r>
      <w:r w:rsidR="00F9438F">
        <w:rPr>
          <w:lang w:eastAsia="zh-CN"/>
        </w:rPr>
        <w:t>. T</w:t>
      </w:r>
      <w:r w:rsidR="00815C30">
        <w:rPr>
          <w:lang w:eastAsia="zh-CN"/>
        </w:rPr>
        <w:t xml:space="preserve">he </w:t>
      </w:r>
      <w:r w:rsidR="00C72B70">
        <w:rPr>
          <w:lang w:eastAsia="zh-CN"/>
        </w:rPr>
        <w:t>best fit model i</w:t>
      </w:r>
      <w:r w:rsidR="00815C30">
        <w:rPr>
          <w:lang w:eastAsia="zh-CN"/>
        </w:rPr>
        <w:t>nclud</w:t>
      </w:r>
      <w:r w:rsidR="00C72B70">
        <w:rPr>
          <w:lang w:eastAsia="zh-CN"/>
        </w:rPr>
        <w:t>ed</w:t>
      </w:r>
      <w:r w:rsidR="00F9438F">
        <w:rPr>
          <w:lang w:eastAsia="zh-CN"/>
        </w:rPr>
        <w:t xml:space="preserve"> 2D </w:t>
      </w:r>
      <w:r w:rsidR="003F2710">
        <w:rPr>
          <w:lang w:eastAsia="zh-CN"/>
        </w:rPr>
        <w:t>autocorrelated</w:t>
      </w:r>
      <w:r w:rsidR="00F9438F">
        <w:rPr>
          <w:lang w:eastAsia="zh-CN"/>
        </w:rPr>
        <w:t xml:space="preserve"> deviations </w:t>
      </w:r>
      <w:r w:rsidR="003F2710">
        <w:rPr>
          <w:lang w:eastAsia="zh-CN"/>
        </w:rPr>
        <w:t xml:space="preserve">in </w:t>
      </w:r>
      <w:r w:rsidR="00C72B70">
        <w:rPr>
          <w:lang w:eastAsia="zh-CN"/>
        </w:rPr>
        <w:t>survival</w:t>
      </w:r>
      <w:r w:rsidR="003F2710">
        <w:rPr>
          <w:lang w:eastAsia="zh-CN"/>
        </w:rPr>
        <w:t xml:space="preserve"> as well as </w:t>
      </w:r>
      <w:r w:rsidR="00815C30">
        <w:rPr>
          <w:lang w:eastAsia="zh-CN"/>
        </w:rPr>
        <w:t xml:space="preserve">independent </w:t>
      </w:r>
      <w:r w:rsidR="003F2710">
        <w:rPr>
          <w:lang w:eastAsia="zh-CN"/>
        </w:rPr>
        <w:t xml:space="preserve">deviations in </w:t>
      </w:r>
      <w:proofErr w:type="gramStart"/>
      <w:r w:rsidR="00B35C12" w:rsidRPr="00C72B70">
        <w:rPr>
          <w:i/>
          <w:iCs/>
          <w:lang w:eastAsia="zh-CN"/>
        </w:rPr>
        <w:t>M</w:t>
      </w:r>
      <w:r w:rsidR="00B35C12" w:rsidRPr="00B35C12">
        <w:rPr>
          <w:lang w:eastAsia="zh-CN"/>
        </w:rPr>
        <w:t>,</w:t>
      </w:r>
      <w:r w:rsidR="00B35C12">
        <w:rPr>
          <w:lang w:eastAsia="zh-CN"/>
        </w:rPr>
        <w:t xml:space="preserve"> and</w:t>
      </w:r>
      <w:proofErr w:type="gramEnd"/>
      <w:r w:rsidR="00C72B70">
        <w:rPr>
          <w:lang w:eastAsia="zh-CN"/>
        </w:rPr>
        <w:t xml:space="preserve"> </w:t>
      </w:r>
      <w:r w:rsidR="00A41F2A">
        <w:t>altered</w:t>
      </w:r>
      <w:r w:rsidR="00EC722C">
        <w:t xml:space="preserve"> estimates of </w:t>
      </w:r>
      <w:r w:rsidR="003F2710">
        <w:t>spawning stock biomass</w:t>
      </w:r>
      <w:r w:rsidR="00C72B70">
        <w:t xml:space="preserve"> by 18% </w:t>
      </w:r>
      <w:r w:rsidR="00A41F2A">
        <w:t xml:space="preserve">and </w:t>
      </w:r>
      <w:r w:rsidR="001C5913" w:rsidRPr="00BC160A">
        <w:rPr>
          <w:i/>
          <w:iCs/>
        </w:rPr>
        <w:t>F</w:t>
      </w:r>
      <w:r w:rsidR="00294DFF">
        <w:t xml:space="preserve"> </w:t>
      </w:r>
      <w:r w:rsidR="007F62AA">
        <w:t xml:space="preserve">by </w:t>
      </w:r>
      <w:r w:rsidR="00C72B70">
        <w:t>21% in model years. In</w:t>
      </w:r>
      <w:r w:rsidR="001C5913">
        <w:t xml:space="preserve"> short-term projections with </w:t>
      </w:r>
      <w:r w:rsidR="001C5913" w:rsidRPr="00BC160A">
        <w:rPr>
          <w:i/>
          <w:iCs/>
        </w:rPr>
        <w:t>F</w:t>
      </w:r>
      <w:r w:rsidR="007A261A">
        <w:t xml:space="preserve"> = 0</w:t>
      </w:r>
      <w:r w:rsidR="00C72B70">
        <w:t xml:space="preserve">, the model estimated 48% lower </w:t>
      </w:r>
      <w:r w:rsidR="00B35C12">
        <w:t>spawning stock biomass</w:t>
      </w:r>
      <w:r w:rsidR="00294DFF">
        <w:t xml:space="preserve">. </w:t>
      </w:r>
      <w:r w:rsidR="00F9438F">
        <w:t xml:space="preserve">We conclude that </w:t>
      </w:r>
      <w:r w:rsidR="00760FB4">
        <w:t>incorporating 2D autocorrelated variation in survival</w:t>
      </w:r>
      <w:r w:rsidR="00B35C12">
        <w:t xml:space="preserve"> or </w:t>
      </w:r>
      <w:r w:rsidR="00760FB4" w:rsidRPr="00760FB4">
        <w:rPr>
          <w:i/>
          <w:iCs/>
        </w:rPr>
        <w:t>M</w:t>
      </w:r>
      <w:r w:rsidR="00760FB4">
        <w:rPr>
          <w:lang w:eastAsia="zh-CN"/>
        </w:rPr>
        <w:t xml:space="preserve"> could improve </w:t>
      </w:r>
      <w:r w:rsidR="000824E8">
        <w:rPr>
          <w:lang w:eastAsia="zh-CN"/>
        </w:rPr>
        <w:t xml:space="preserve">the assessment of </w:t>
      </w:r>
      <w:r w:rsidR="00227C1B">
        <w:t xml:space="preserve">Southern </w:t>
      </w:r>
      <w:r w:rsidR="00227C1B">
        <w:rPr>
          <w:rFonts w:hint="eastAsia"/>
          <w:lang w:eastAsia="zh-CN"/>
        </w:rPr>
        <w:t>New</w:t>
      </w:r>
      <w:r w:rsidR="00227C1B">
        <w:rPr>
          <w:lang w:eastAsia="zh-CN"/>
        </w:rPr>
        <w:t xml:space="preserve"> England</w:t>
      </w:r>
      <w:r w:rsidR="00227C1B">
        <w:t xml:space="preserve"> yellowtail flounder </w:t>
      </w:r>
      <w:r w:rsidR="00D24093">
        <w:rPr>
          <w:lang w:eastAsia="zh-CN"/>
        </w:rPr>
        <w:t xml:space="preserve">in terms of </w:t>
      </w:r>
      <w:r w:rsidR="00227C1B">
        <w:rPr>
          <w:lang w:eastAsia="zh-CN"/>
        </w:rPr>
        <w:t>model fit</w:t>
      </w:r>
      <w:r w:rsidR="00AD1C17">
        <w:rPr>
          <w:lang w:eastAsia="zh-CN"/>
        </w:rPr>
        <w:t xml:space="preserve"> and </w:t>
      </w:r>
      <w:r w:rsidR="00071210">
        <w:rPr>
          <w:lang w:eastAsia="zh-CN"/>
        </w:rPr>
        <w:t>consistency</w:t>
      </w:r>
      <w:r w:rsidR="00760FB4">
        <w:rPr>
          <w:lang w:eastAsia="zh-CN"/>
        </w:rPr>
        <w:t xml:space="preserve"> of</w:t>
      </w:r>
      <w:r w:rsidR="003B3D56">
        <w:rPr>
          <w:lang w:eastAsia="zh-CN"/>
        </w:rPr>
        <w:t xml:space="preserve"> </w:t>
      </w:r>
      <w:r w:rsidR="00B35C12">
        <w:rPr>
          <w:lang w:eastAsia="zh-CN"/>
        </w:rPr>
        <w:t xml:space="preserve">biomass </w:t>
      </w:r>
      <w:r w:rsidR="00977ECA">
        <w:rPr>
          <w:lang w:eastAsia="zh-CN"/>
        </w:rPr>
        <w:t>projection</w:t>
      </w:r>
      <w:r w:rsidR="001C5913">
        <w:rPr>
          <w:lang w:eastAsia="zh-CN"/>
        </w:rPr>
        <w:t>s</w:t>
      </w:r>
      <w:r w:rsidR="00760FB4">
        <w:rPr>
          <w:lang w:eastAsia="zh-CN"/>
        </w:rPr>
        <w:t>.</w:t>
      </w:r>
    </w:p>
    <w:p w14:paraId="19ACFD8B" w14:textId="1C9BE3F9" w:rsidR="00004AB7" w:rsidRPr="00EC722C" w:rsidRDefault="005A2DB2" w:rsidP="000B3E5A">
      <w:pPr>
        <w:pStyle w:val="Chapterheading0"/>
        <w:jc w:val="left"/>
      </w:pPr>
      <w:r w:rsidRPr="000B3E5A">
        <w:rPr>
          <w:b/>
          <w:bCs/>
        </w:rPr>
        <w:t>Keywords</w:t>
      </w:r>
      <w:r>
        <w:t xml:space="preserve">: </w:t>
      </w:r>
      <w:r w:rsidR="000B3E5A">
        <w:t xml:space="preserve">state-space model; stock assessment; random effects; </w:t>
      </w:r>
      <w:r w:rsidR="00AE3F5F">
        <w:t>s</w:t>
      </w:r>
      <w:r>
        <w:t xml:space="preserve">urvival; </w:t>
      </w:r>
      <w:r w:rsidR="00760FB4">
        <w:t xml:space="preserve">natural mortality; </w:t>
      </w:r>
      <w:r w:rsidR="00AE3F5F">
        <w:t>a</w:t>
      </w:r>
      <w:r>
        <w:t>utoc</w:t>
      </w:r>
      <w:r w:rsidR="00AE3F5F">
        <w:t>orrelation;</w:t>
      </w:r>
      <w:r w:rsidR="00B864B7">
        <w:t xml:space="preserve"> yellowtail flounder</w:t>
      </w:r>
      <w:r w:rsidR="00EC722C">
        <w:br w:type="page"/>
      </w:r>
    </w:p>
    <w:bookmarkEnd w:id="0"/>
    <w:bookmarkEnd w:id="1"/>
    <w:bookmarkEnd w:id="2"/>
    <w:p w14:paraId="163BED25" w14:textId="428ACAA6" w:rsidR="00625F0B" w:rsidRPr="00625F0B" w:rsidRDefault="002B4973" w:rsidP="001829AC">
      <w:pPr>
        <w:pStyle w:val="Heading1"/>
        <w:numPr>
          <w:ilvl w:val="0"/>
          <w:numId w:val="15"/>
        </w:numPr>
      </w:pPr>
      <w:r w:rsidRPr="00624EFE">
        <w:lastRenderedPageBreak/>
        <w:t>Introduction</w:t>
      </w:r>
    </w:p>
    <w:p w14:paraId="1405621C" w14:textId="5B3D6051" w:rsidR="00C64632" w:rsidRPr="009A4919" w:rsidRDefault="00A3140D" w:rsidP="00E84D98">
      <w:pPr>
        <w:pStyle w:val="Chapterheading0"/>
        <w:spacing w:after="0"/>
        <w:jc w:val="left"/>
      </w:pPr>
      <w:r>
        <w:t>Biological</w:t>
      </w:r>
      <w:r w:rsidR="004F4D3C">
        <w:t xml:space="preserve"> processes </w:t>
      </w:r>
      <w:r w:rsidR="008746DB">
        <w:t>of a fish population</w:t>
      </w:r>
      <w:r w:rsidR="00345455" w:rsidRPr="009A4919">
        <w:t xml:space="preserve"> </w:t>
      </w:r>
      <w:r w:rsidR="00322658">
        <w:t>usually</w:t>
      </w:r>
      <w:r>
        <w:t>, if not always,</w:t>
      </w:r>
      <w:r w:rsidR="00322658">
        <w:t xml:space="preserve"> vary over time</w:t>
      </w:r>
      <w:r w:rsidR="00115975">
        <w:t xml:space="preserve"> and age</w:t>
      </w:r>
      <w:r w:rsidR="008746DB">
        <w:t xml:space="preserve">. </w:t>
      </w:r>
      <w:r w:rsidR="00115975">
        <w:rPr>
          <w:lang w:eastAsia="zh-CN"/>
        </w:rPr>
        <w:t>For instance</w:t>
      </w:r>
      <w:r w:rsidR="00115975">
        <w:t>, a process such as</w:t>
      </w:r>
      <w:r w:rsidR="00115975" w:rsidRPr="009A4919">
        <w:t xml:space="preserve"> </w:t>
      </w:r>
      <w:bookmarkStart w:id="3" w:name="OLE_LINK10"/>
      <w:bookmarkStart w:id="4" w:name="OLE_LINK11"/>
      <w:r w:rsidR="00115975" w:rsidRPr="009A4919">
        <w:t>recruitment c</w:t>
      </w:r>
      <w:r w:rsidR="00115975">
        <w:t>an</w:t>
      </w:r>
      <w:r w:rsidR="00115975" w:rsidRPr="009A4919">
        <w:t xml:space="preserve"> be autocorrelated in </w:t>
      </w:r>
      <w:r w:rsidR="00115975">
        <w:t>time</w:t>
      </w:r>
      <w:r w:rsidR="00115975" w:rsidRPr="009A4919">
        <w:t xml:space="preserve"> if </w:t>
      </w:r>
      <w:r w:rsidR="00115975" w:rsidRPr="009A4919">
        <w:rPr>
          <w:lang w:eastAsia="zh-CN"/>
        </w:rPr>
        <w:t>the</w:t>
      </w:r>
      <w:r w:rsidR="00115975" w:rsidRPr="009A4919">
        <w:t xml:space="preserve"> </w:t>
      </w:r>
      <w:r w:rsidR="00115975" w:rsidRPr="009A4919">
        <w:rPr>
          <w:lang w:eastAsia="zh-CN"/>
        </w:rPr>
        <w:t xml:space="preserve">environmental or ecological process </w:t>
      </w:r>
      <w:r w:rsidR="00115975">
        <w:rPr>
          <w:lang w:eastAsia="zh-CN"/>
        </w:rPr>
        <w:t xml:space="preserve">by which </w:t>
      </w:r>
      <w:r w:rsidR="00115975" w:rsidRPr="009A4919">
        <w:rPr>
          <w:lang w:eastAsia="zh-CN"/>
        </w:rPr>
        <w:t xml:space="preserve">it is </w:t>
      </w:r>
      <w:r w:rsidR="00115975" w:rsidRPr="009A4919">
        <w:rPr>
          <w:noProof/>
          <w:lang w:eastAsia="zh-CN"/>
        </w:rPr>
        <w:t>driven</w:t>
      </w:r>
      <w:r w:rsidR="00115975" w:rsidRPr="009A4919">
        <w:rPr>
          <w:lang w:eastAsia="zh-CN"/>
        </w:rPr>
        <w:t xml:space="preserve"> is autocorrelated </w:t>
      </w:r>
      <w:bookmarkEnd w:id="3"/>
      <w:bookmarkEnd w:id="4"/>
      <w:r w:rsidR="00115975">
        <w:rPr>
          <w:lang w:eastAsia="zh-CN"/>
        </w:rPr>
        <w:t xml:space="preserve">in time </w:t>
      </w:r>
      <w:r w:rsidR="00115975" w:rsidRPr="009A4919">
        <w:rPr>
          <w:lang w:eastAsia="zh-CN"/>
        </w:rPr>
        <w:fldChar w:fldCharType="begin"/>
      </w:r>
      <w:r w:rsidR="00115975">
        <w:rPr>
          <w:lang w:eastAsia="zh-CN"/>
        </w:rPr>
        <w:instrText xml:space="preserve"> ADDIN EN.CITE &lt;EndNote&gt;&lt;Cite&gt;&lt;Author&gt;Thorson&lt;/Author&gt;&lt;Year&gt;2014&lt;/Year&gt;&lt;RecNum&gt;212&lt;/RecNum&gt;&lt;DisplayText&gt;(Johnson et al. 2016; Thorson et al. 2014)&lt;/DisplayText&gt;&lt;record&gt;&lt;rec-number&gt;212&lt;/rec-number&gt;&lt;foreign-keys&gt;&lt;key app="EN" db-id="sfrdfvtvbdax5de2svmvr9smwwas0vts2999" timestamp="1473187190"&gt;212&lt;/key&gt;&lt;/foreign-keys&gt;&lt;ref-type name="Journal Article"&gt;17&lt;/ref-type&gt;&lt;contributors&gt;&lt;authors&gt;&lt;author&gt;Thorson, James T&lt;/author&gt;&lt;author&gt;Jensen, Olaf P&lt;/author&gt;&lt;author&gt;Zipkin, Elise F&lt;/author&gt;&lt;/authors&gt;&lt;/contributors&gt;&lt;titles&gt;&lt;title&gt;How variable is recruitment for exploited marine fishes? A hierarchical model for testing life history theory&lt;/title&gt;&lt;secondary-title&gt;Canadian Journal of Fisheries and Aquatic Sciences&lt;/secondary-title&gt;&lt;/titles&gt;&lt;periodical&gt;&lt;full-title&gt;Canadian Journal of Fisheries and Aquatic Sciences&lt;/full-title&gt;&lt;/periodical&gt;&lt;pages&gt;973-983&lt;/pages&gt;&lt;volume&gt;71&lt;/volume&gt;&lt;number&gt;7&lt;/number&gt;&lt;dates&gt;&lt;year&gt;2014&lt;/year&gt;&lt;/dates&gt;&lt;isbn&gt;0706-652X&lt;/isbn&gt;&lt;urls&gt;&lt;/urls&gt;&lt;/record&gt;&lt;/Cite&gt;&lt;Cite&gt;&lt;Author&gt;Johnson&lt;/Author&gt;&lt;Year&gt;2016&lt;/Year&gt;&lt;RecNum&gt;213&lt;/RecNum&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rPr>
          <w:lang w:eastAsia="zh-CN"/>
        </w:rPr>
        <w:fldChar w:fldCharType="separate"/>
      </w:r>
      <w:r w:rsidR="00115975">
        <w:rPr>
          <w:noProof/>
          <w:lang w:eastAsia="zh-CN"/>
        </w:rPr>
        <w:t>(Johnson et al. 2016; Thorson et al. 2014)</w:t>
      </w:r>
      <w:r w:rsidR="00115975" w:rsidRPr="009A4919">
        <w:rPr>
          <w:lang w:eastAsia="zh-CN"/>
        </w:rPr>
        <w:fldChar w:fldCharType="end"/>
      </w:r>
      <w:r w:rsidR="00115975" w:rsidRPr="009A4919">
        <w:t xml:space="preserve">. </w:t>
      </w:r>
      <w:r w:rsidR="00115975" w:rsidRPr="009A4919">
        <w:fldChar w:fldCharType="begin"/>
      </w:r>
      <w:r w:rsidR="00115975">
        <w:instrText xml:space="preserve"> ADDIN EN.CITE &lt;EndNote&gt;&lt;Cite AuthorYear="1"&gt;&lt;Author&gt;Johnson&lt;/Author&gt;&lt;Year&gt;2016&lt;/Year&gt;&lt;RecNum&gt;213&lt;/RecNum&gt;&lt;DisplayText&gt;Johnson et al. (2016)&lt;/DisplayText&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fldChar w:fldCharType="separate"/>
      </w:r>
      <w:r w:rsidR="00115975">
        <w:rPr>
          <w:noProof/>
        </w:rPr>
        <w:t>Johnson et al. (2016)</w:t>
      </w:r>
      <w:r w:rsidR="00115975" w:rsidRPr="009A4919">
        <w:fldChar w:fldCharType="end"/>
      </w:r>
      <w:r w:rsidR="00115975" w:rsidRPr="009A4919">
        <w:t xml:space="preserve"> </w:t>
      </w:r>
      <w:r w:rsidR="00115975">
        <w:t>found</w:t>
      </w:r>
      <w:r w:rsidR="00115975" w:rsidRPr="009A4919">
        <w:t xml:space="preserve"> that in cases where recruitment is high</w:t>
      </w:r>
      <w:r w:rsidR="00115975">
        <w:t>ly autocorrelated</w:t>
      </w:r>
      <w:r w:rsidR="00115975" w:rsidRPr="009A4919">
        <w:t>, ignoring this autocorrelation</w:t>
      </w:r>
      <w:r w:rsidR="00115975">
        <w:t xml:space="preserve"> in stock assessment models</w:t>
      </w:r>
      <w:r w:rsidR="00115975" w:rsidRPr="009A4919">
        <w:t xml:space="preserve"> </w:t>
      </w:r>
      <w:r w:rsidR="00115975">
        <w:t xml:space="preserve">can </w:t>
      </w:r>
      <w:r w:rsidR="00115975" w:rsidRPr="009A4919">
        <w:t xml:space="preserve">lead to large biases </w:t>
      </w:r>
      <w:r w:rsidR="00115975">
        <w:t xml:space="preserve">in model predictions as well as </w:t>
      </w:r>
      <w:r w:rsidR="00115975" w:rsidRPr="009A4919">
        <w:t xml:space="preserve">the associated uncertainty </w:t>
      </w:r>
      <w:r w:rsidR="00115975" w:rsidRPr="009A4919">
        <w:rPr>
          <w:lang w:eastAsia="zh-CN"/>
        </w:rPr>
        <w:t>interval</w:t>
      </w:r>
      <w:r w:rsidR="00115975" w:rsidRPr="009A4919">
        <w:t xml:space="preserve">s. </w:t>
      </w:r>
      <w:r w:rsidR="000C6C06">
        <w:t>Processes such as s</w:t>
      </w:r>
      <w:r w:rsidR="000C6C06" w:rsidRPr="009A4919">
        <w:t xml:space="preserve">electivity can </w:t>
      </w:r>
      <w:r w:rsidR="000C6C06">
        <w:t xml:space="preserve">also </w:t>
      </w:r>
      <w:r w:rsidR="000C6C06" w:rsidRPr="009A4919">
        <w:t xml:space="preserve">be autocorrelated </w:t>
      </w:r>
      <w:r w:rsidR="000C6C06">
        <w:t>among ages</w:t>
      </w:r>
      <w:r w:rsidR="000C6C06" w:rsidRPr="009A4919">
        <w:t xml:space="preserve"> because adjacent age classes </w:t>
      </w:r>
      <w:r w:rsidR="000C6C06">
        <w:t xml:space="preserve">are often more </w:t>
      </w:r>
      <w:r w:rsidR="000C6C06" w:rsidRPr="009A4919">
        <w:t>similar</w:t>
      </w:r>
      <w:r w:rsidR="000C6C06" w:rsidRPr="009F583C">
        <w:t xml:space="preserve"> </w:t>
      </w:r>
      <w:r w:rsidR="000C6C06">
        <w:t xml:space="preserve">in </w:t>
      </w:r>
      <w:r w:rsidR="000C6C06" w:rsidRPr="009A4919">
        <w:t>size</w:t>
      </w:r>
      <w:r w:rsidR="000C6C06">
        <w:t>,</w:t>
      </w:r>
      <w:r w:rsidR="000C6C06" w:rsidRPr="009A4919">
        <w:t xml:space="preserve"> physiology</w:t>
      </w:r>
      <w:r w:rsidR="000C6C06">
        <w:t>, behavior, etc</w:t>
      </w:r>
      <w:r w:rsidR="000C6C06" w:rsidRPr="009A4919">
        <w:t>.</w:t>
      </w:r>
      <w:r w:rsidR="000C6C06">
        <w:t xml:space="preserve"> than disparate age classes </w:t>
      </w:r>
      <w:r w:rsidR="000C6C06" w:rsidRPr="009A4919">
        <w:fldChar w:fldCharType="begin"/>
      </w:r>
      <w:r w:rsidR="000C6C06">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0C6C06" w:rsidRPr="009A4919">
        <w:fldChar w:fldCharType="separate"/>
      </w:r>
      <w:r w:rsidR="000C6C06">
        <w:rPr>
          <w:noProof/>
        </w:rPr>
        <w:t>(Nielsen and Berg 2014; Berg and Nielsen 2016)</w:t>
      </w:r>
      <w:r w:rsidR="000C6C06" w:rsidRPr="009A4919">
        <w:fldChar w:fldCharType="end"/>
      </w:r>
      <w:r w:rsidR="000C6C06">
        <w:t xml:space="preserve">. </w:t>
      </w:r>
      <w:r w:rsidR="001B3A9C">
        <w:t>U</w:t>
      </w:r>
      <w:r w:rsidR="000C6C06">
        <w:t xml:space="preserve">sing </w:t>
      </w:r>
      <w:r w:rsidR="001B682D">
        <w:t xml:space="preserve">a two-dimensional </w:t>
      </w:r>
      <w:r w:rsidR="00225106">
        <w:t>(</w:t>
      </w:r>
      <w:r w:rsidR="001B682D">
        <w:t>2D</w:t>
      </w:r>
      <w:r w:rsidR="009F5496">
        <w:t xml:space="preserve">) </w:t>
      </w:r>
      <w:r w:rsidR="00E04F59">
        <w:t xml:space="preserve">autocorrelation structure </w:t>
      </w:r>
      <w:r w:rsidR="000C6C06">
        <w:t xml:space="preserve">across both </w:t>
      </w:r>
      <w:r w:rsidR="001B682D">
        <w:t>age</w:t>
      </w:r>
      <w:r w:rsidR="000C6C06">
        <w:t>s</w:t>
      </w:r>
      <w:r w:rsidR="001B682D">
        <w:t xml:space="preserve"> and year</w:t>
      </w:r>
      <w:r w:rsidR="000C6C06">
        <w:t>s</w:t>
      </w:r>
      <w:r w:rsidR="001B682D">
        <w:t xml:space="preserve"> </w:t>
      </w:r>
      <w:r w:rsidR="00E04F59">
        <w:t xml:space="preserve">is </w:t>
      </w:r>
      <w:r w:rsidR="001510C6">
        <w:t xml:space="preserve">relatively </w:t>
      </w:r>
      <w:r w:rsidR="00E04F59">
        <w:t>rare</w:t>
      </w:r>
      <w:r w:rsidR="001510C6">
        <w:t xml:space="preserve"> but has been used to model deviations in fishing mortality (Nielsen and Berg 2014; Kumar et al. 2020), natural mortality (</w:t>
      </w:r>
      <w:proofErr w:type="spellStart"/>
      <w:r w:rsidR="001510C6">
        <w:t>Cadigan</w:t>
      </w:r>
      <w:proofErr w:type="spellEnd"/>
      <w:r w:rsidR="001510C6">
        <w:t xml:space="preserve"> 2016), selectivity (Xu et al. 2019), and catch and survey index observations (Berg and Nielsen 2016)</w:t>
      </w:r>
      <w:r w:rsidR="00A95D46">
        <w:t>.</w:t>
      </w:r>
    </w:p>
    <w:p w14:paraId="2D919275" w14:textId="1D35AA5B" w:rsidR="00C64632" w:rsidRPr="009A4919" w:rsidRDefault="0019695A" w:rsidP="008A5784">
      <w:pPr>
        <w:pStyle w:val="Chapterheading0"/>
        <w:spacing w:after="0"/>
        <w:ind w:firstLine="720"/>
        <w:jc w:val="left"/>
        <w:rPr>
          <w:lang w:eastAsia="zh-CN"/>
        </w:rPr>
      </w:pPr>
      <w:r w:rsidRPr="009A4919">
        <w:rPr>
          <w:lang w:eastAsia="zh-CN"/>
        </w:rPr>
        <w:t xml:space="preserve">Yellowtail flounder </w:t>
      </w:r>
      <w:r w:rsidR="00DB6BFB">
        <w:rPr>
          <w:lang w:eastAsia="zh-CN"/>
        </w:rPr>
        <w:t>(</w:t>
      </w:r>
      <w:proofErr w:type="spellStart"/>
      <w:r w:rsidR="00DB6BFB" w:rsidRPr="00DB6BFB">
        <w:rPr>
          <w:i/>
          <w:iCs/>
          <w:lang w:eastAsia="zh-CN"/>
        </w:rPr>
        <w:t>Limanda</w:t>
      </w:r>
      <w:proofErr w:type="spellEnd"/>
      <w:r w:rsidR="00DB6BFB" w:rsidRPr="00DB6BFB">
        <w:rPr>
          <w:i/>
          <w:iCs/>
          <w:lang w:eastAsia="zh-CN"/>
        </w:rPr>
        <w:t xml:space="preserve"> </w:t>
      </w:r>
      <w:proofErr w:type="spellStart"/>
      <w:r w:rsidR="00DB6BFB" w:rsidRPr="00DB6BFB">
        <w:rPr>
          <w:i/>
          <w:iCs/>
          <w:lang w:eastAsia="zh-CN"/>
        </w:rPr>
        <w:t>ferruginea</w:t>
      </w:r>
      <w:proofErr w:type="spellEnd"/>
      <w:r w:rsidR="00DB6BFB" w:rsidRPr="00DB6BFB">
        <w:rPr>
          <w:iCs/>
          <w:lang w:eastAsia="zh-CN"/>
        </w:rPr>
        <w:t>)</w:t>
      </w:r>
      <w:r w:rsidR="00DB6BFB">
        <w:rPr>
          <w:i/>
          <w:iCs/>
          <w:lang w:eastAsia="zh-CN"/>
        </w:rPr>
        <w:t xml:space="preserve"> </w:t>
      </w:r>
      <w:r w:rsidRPr="009A4919">
        <w:rPr>
          <w:lang w:eastAsia="zh-CN"/>
        </w:rPr>
        <w:t xml:space="preserve">is a commercially important demersal flatfish in the Northwest Atlantic ranging from the Labrador Sea in the North to the Chesapeake Bay in the </w:t>
      </w:r>
      <w:r w:rsidR="00957F61">
        <w:rPr>
          <w:lang w:eastAsia="zh-CN"/>
        </w:rPr>
        <w:t>S</w:t>
      </w:r>
      <w:r w:rsidRPr="009A4919">
        <w:rPr>
          <w:lang w:eastAsia="zh-CN"/>
        </w:rPr>
        <w:t xml:space="preserve">outh </w:t>
      </w:r>
      <w:r w:rsidR="00450312" w:rsidRPr="009A4919">
        <w:rPr>
          <w:lang w:eastAsia="zh-CN"/>
        </w:rPr>
        <w:fldChar w:fldCharType="begin"/>
      </w:r>
      <w:r w:rsidR="008B06BB">
        <w:rPr>
          <w:lang w:eastAsia="zh-CN"/>
        </w:rPr>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rPr>
          <w:lang w:eastAsia="zh-CN"/>
        </w:rPr>
        <w:fldChar w:fldCharType="separate"/>
      </w:r>
      <w:r w:rsidR="008B06BB">
        <w:rPr>
          <w:noProof/>
          <w:lang w:eastAsia="zh-CN"/>
        </w:rPr>
        <w:t>(NEFSC 2012)</w:t>
      </w:r>
      <w:r w:rsidR="00450312" w:rsidRPr="009A4919">
        <w:rPr>
          <w:lang w:eastAsia="zh-CN"/>
        </w:rPr>
        <w:fldChar w:fldCharType="end"/>
      </w:r>
      <w:r w:rsidRPr="009A4919">
        <w:rPr>
          <w:lang w:eastAsia="zh-CN"/>
        </w:rPr>
        <w:t xml:space="preserve">. There are </w:t>
      </w:r>
      <w:r w:rsidR="00225106">
        <w:rPr>
          <w:lang w:eastAsia="zh-CN"/>
        </w:rPr>
        <w:t>four</w:t>
      </w:r>
      <w:r w:rsidRPr="009A4919">
        <w:rPr>
          <w:lang w:eastAsia="zh-CN"/>
        </w:rPr>
        <w:t xml:space="preserve"> stocks of yellowtail flounder delineated by the following areas: Canadian Grand Banks, Cape Cod-Gulf of Maine, Georges Bank, and Southern New England-Mid Atlantic. All four stocks experienced overfishing from the 1970s to the mid-1990s and</w:t>
      </w:r>
      <w:r w:rsidR="004B2A2F">
        <w:rPr>
          <w:lang w:eastAsia="zh-CN"/>
        </w:rPr>
        <w:t>,</w:t>
      </w:r>
      <w:r w:rsidRPr="009A4919">
        <w:rPr>
          <w:lang w:eastAsia="zh-CN"/>
        </w:rPr>
        <w:t xml:space="preserve"> since then</w:t>
      </w:r>
      <w:r w:rsidR="004B2A2F">
        <w:rPr>
          <w:lang w:eastAsia="zh-CN"/>
        </w:rPr>
        <w:t>,</w:t>
      </w:r>
      <w:r w:rsidRPr="009A4919">
        <w:rPr>
          <w:lang w:eastAsia="zh-CN"/>
        </w:rPr>
        <w:t xml:space="preserve"> all stocks have experienced some recovery except </w:t>
      </w:r>
      <w:r w:rsidR="00005564" w:rsidRPr="009A4919">
        <w:rPr>
          <w:lang w:eastAsia="zh-CN"/>
        </w:rPr>
        <w:t>for</w:t>
      </w:r>
      <w:r w:rsidR="00005564">
        <w:rPr>
          <w:lang w:eastAsia="zh-CN"/>
        </w:rPr>
        <w:t xml:space="preserve"> the southern-most </w:t>
      </w:r>
      <w:r w:rsidR="004B2A2F">
        <w:rPr>
          <w:lang w:eastAsia="zh-CN"/>
        </w:rPr>
        <w:t xml:space="preserve">stock, </w:t>
      </w:r>
      <w:r w:rsidRPr="009A4919">
        <w:rPr>
          <w:lang w:eastAsia="zh-CN"/>
        </w:rPr>
        <w:t>Southern New England-Mid Atlantic (SNE</w:t>
      </w:r>
      <w:r w:rsidR="004B2175" w:rsidRPr="009A4919">
        <w:rPr>
          <w:lang w:eastAsia="zh-CN"/>
        </w:rPr>
        <w:t>MA</w:t>
      </w:r>
      <w:r w:rsidR="00A439E6" w:rsidRPr="009A4919">
        <w:rPr>
          <w:lang w:eastAsia="zh-CN"/>
        </w:rPr>
        <w:fldChar w:fldCharType="begin"/>
      </w:r>
      <w:r w:rsidR="00A439E6">
        <w:rPr>
          <w:lang w:eastAsia="zh-CN"/>
        </w:rPr>
        <w:instrText xml:space="preserve"> ADDIN EN.CITE &lt;EndNote&gt;&lt;Cite&gt;&lt;Author&gt;Stone&lt;/Author&gt;&lt;Year&gt;2004&lt;/Year&gt;&lt;RecNum&gt;171&lt;/RecNum&gt;&lt;DisplayText&gt;(Stone et al. 2004)&lt;/DisplayText&gt;&lt;record&gt;&lt;rec-number&gt;171&lt;/rec-number&gt;&lt;foreign-keys&gt;&lt;key app="EN" db-id="sfrdfvtvbdax5de2svmvr9smwwas0vts2999" timestamp="1465493648"&gt;171&lt;/key&gt;&lt;/foreign-keys&gt;&lt;ref-type name="Journal Article"&gt;17&lt;/ref-type&gt;&lt;contributors&gt;&lt;authors&gt;&lt;author&gt;Stone, Heath H&lt;/author&gt;&lt;author&gt;Gavaris, Stratis&lt;/author&gt;&lt;author&gt;Legault, Christopher M&lt;/author&gt;&lt;author&gt;Neilson, John D&lt;/author&gt;&lt;author&gt;Cadrin, Steven X&lt;/author&gt;&lt;/authors&gt;&lt;/contributors&gt;&lt;titles&gt;&lt;title&gt;Collapse and recovery of the yellowtail flounder (Limanda ferruginea) fishery on Georges Bank&lt;/title&gt;&lt;secondary-title&gt;Journal of Sea Research&lt;/secondary-title&gt;&lt;/titles&gt;&lt;periodical&gt;&lt;full-title&gt;Journal of Sea Research&lt;/full-title&gt;&lt;/periodical&gt;&lt;pages&gt;261-270&lt;/pages&gt;&lt;volume&gt;51&lt;/volume&gt;&lt;number&gt;3&lt;/number&gt;&lt;dates&gt;&lt;year&gt;2004&lt;/year&gt;&lt;/dates&gt;&lt;isbn&gt;1385-1101&lt;/isbn&gt;&lt;urls&gt;&lt;/urls&gt;&lt;/record&gt;&lt;/Cite&gt;&lt;/EndNote&gt;</w:instrText>
      </w:r>
      <w:r w:rsidR="00A439E6" w:rsidRPr="009A4919">
        <w:rPr>
          <w:lang w:eastAsia="zh-CN"/>
        </w:rPr>
        <w:fldChar w:fldCharType="separate"/>
      </w:r>
      <w:r w:rsidR="004B2A2F">
        <w:rPr>
          <w:noProof/>
          <w:lang w:eastAsia="zh-CN"/>
        </w:rPr>
        <w:t xml:space="preserve">, </w:t>
      </w:r>
      <w:r w:rsidR="00A439E6">
        <w:rPr>
          <w:noProof/>
          <w:lang w:eastAsia="zh-CN"/>
        </w:rPr>
        <w:t>Stone et al. 2004)</w:t>
      </w:r>
      <w:r w:rsidR="00A439E6" w:rsidRPr="009A4919">
        <w:rPr>
          <w:lang w:eastAsia="zh-CN"/>
        </w:rPr>
        <w:fldChar w:fldCharType="end"/>
      </w:r>
      <w:r w:rsidRPr="009A4919">
        <w:rPr>
          <w:lang w:eastAsia="zh-CN"/>
        </w:rPr>
        <w:t xml:space="preserve">. </w:t>
      </w:r>
      <w:r w:rsidR="0015385B" w:rsidRPr="009A4919">
        <w:rPr>
          <w:lang w:eastAsia="zh-CN"/>
        </w:rPr>
        <w:t xml:space="preserve">The SNEMA stock is currently assessed using </w:t>
      </w:r>
      <w:r w:rsidR="00AD6F1C">
        <w:rPr>
          <w:lang w:eastAsia="zh-CN"/>
        </w:rPr>
        <w:t>a statistical catch-at-</w:t>
      </w:r>
      <w:r w:rsidR="00AD01BF">
        <w:rPr>
          <w:lang w:eastAsia="zh-CN"/>
        </w:rPr>
        <w:t>age mode</w:t>
      </w:r>
      <w:r w:rsidR="00DF7B3E">
        <w:rPr>
          <w:lang w:eastAsia="zh-CN"/>
        </w:rPr>
        <w:t xml:space="preserve">l, </w:t>
      </w:r>
      <w:r w:rsidR="00650C62">
        <w:rPr>
          <w:lang w:eastAsia="zh-CN"/>
        </w:rPr>
        <w:t xml:space="preserve">the </w:t>
      </w:r>
      <w:r w:rsidR="0015385B" w:rsidRPr="009A4919">
        <w:rPr>
          <w:lang w:eastAsia="zh-CN"/>
        </w:rPr>
        <w:t>Age</w:t>
      </w:r>
      <w:r w:rsidR="009F5496">
        <w:rPr>
          <w:lang w:eastAsia="zh-CN"/>
        </w:rPr>
        <w:t>-Structured Assessment Program</w:t>
      </w:r>
      <w:r w:rsidR="00DF7B3E">
        <w:rPr>
          <w:lang w:eastAsia="zh-CN"/>
        </w:rPr>
        <w:t xml:space="preserve"> (ASAP</w:t>
      </w:r>
      <w:r w:rsidR="00AD01BF">
        <w:rPr>
          <w:lang w:eastAsia="zh-CN"/>
        </w:rPr>
        <w:t>;</w:t>
      </w:r>
      <w:r w:rsidR="00AD6F1C">
        <w:rPr>
          <w:lang w:eastAsia="zh-CN"/>
        </w:rPr>
        <w:t xml:space="preserve"> Legault and Restrepo 199</w:t>
      </w:r>
      <w:r w:rsidR="00F96875">
        <w:rPr>
          <w:lang w:eastAsia="zh-CN"/>
        </w:rPr>
        <w:t>9</w:t>
      </w:r>
      <w:r w:rsidR="00AD6F1C">
        <w:rPr>
          <w:lang w:eastAsia="zh-CN"/>
        </w:rPr>
        <w:t>)</w:t>
      </w:r>
      <w:r w:rsidR="00DF7B3E">
        <w:rPr>
          <w:lang w:eastAsia="zh-CN"/>
        </w:rPr>
        <w:t xml:space="preserve">, and </w:t>
      </w:r>
      <w:r w:rsidR="00650C62">
        <w:rPr>
          <w:lang w:eastAsia="zh-CN"/>
        </w:rPr>
        <w:t>has declined in recent years to historic lows (</w:t>
      </w:r>
      <w:r w:rsidR="00650C62" w:rsidRPr="009A4919">
        <w:rPr>
          <w:lang w:eastAsia="zh-CN"/>
        </w:rPr>
        <w:fldChar w:fldCharType="begin"/>
      </w:r>
      <w:r w:rsidR="00650C62">
        <w:rPr>
          <w:lang w:eastAsia="zh-CN"/>
        </w:rPr>
        <w:instrText xml:space="preserve"> ADDIN EN.CITE &lt;EndNote&gt;&lt;Cite ExcludeAuth="1" ExcludeYear="1"&gt;&lt;Author&gt;Legault&lt;/Author&gt;&lt;Year&gt;1998&lt;/Year&gt;&lt;RecNum&gt;133&lt;/RecNum&gt;&lt;record&gt;&lt;rec-number&gt;133&lt;/rec-number&gt;&lt;foreign-keys&gt;&lt;key app="EN" db-id="sfrdfvtvbdax5de2svmvr9smwwas0vts2999" timestamp="1432824036"&gt;133&lt;/key&gt;&lt;/foreign-keys&gt;&lt;ref-type name="Journal Article"&gt;17&lt;/ref-type&gt;&lt;contributors&gt;&lt;authors&gt;&lt;author&gt;Legault, Christopher M&lt;/author&gt;&lt;author&gt;Restrepo, Victor R&lt;/author&gt;&lt;/authors&gt;&lt;/contributors&gt;&lt;titles&gt;&lt;title&gt;A flexible forward age-structured assessment program&lt;/title&gt;&lt;secondary-title&gt;ICCAT. Col. Vol. Sci. Pap&lt;/secondary-title&gt;&lt;/titles&gt;&lt;periodical&gt;&lt;full-title&gt;ICCAT. Col. Vol. Sci. Pap&lt;/full-title&gt;&lt;/periodical&gt;&lt;pages&gt;246-253&lt;/pages&gt;&lt;volume&gt;49&lt;/volume&gt;&lt;dates&gt;&lt;year&gt;1998&lt;/year&gt;&lt;/dates&gt;&lt;urls&gt;&lt;/urls&gt;&lt;/record&gt;&lt;/Cite&gt;&lt;/EndNote&gt;</w:instrText>
      </w:r>
      <w:r w:rsidR="00650C62" w:rsidRPr="009A4919">
        <w:rPr>
          <w:lang w:eastAsia="zh-CN"/>
        </w:rPr>
        <w:fldChar w:fldCharType="end"/>
      </w:r>
      <w:r w:rsidR="00650C62">
        <w:rPr>
          <w:lang w:eastAsia="zh-CN"/>
        </w:rPr>
        <w:t xml:space="preserve">NEFSC </w:t>
      </w:r>
      <w:r w:rsidR="00B4606B">
        <w:rPr>
          <w:lang w:eastAsia="zh-CN"/>
        </w:rPr>
        <w:t>2020</w:t>
      </w:r>
      <w:r w:rsidR="00650C62">
        <w:rPr>
          <w:lang w:eastAsia="zh-CN"/>
        </w:rPr>
        <w:t>). There are two major</w:t>
      </w:r>
      <w:r w:rsidR="00650C62" w:rsidRPr="009A4919">
        <w:rPr>
          <w:lang w:eastAsia="zh-CN"/>
        </w:rPr>
        <w:t xml:space="preserve"> sources of uncertainty </w:t>
      </w:r>
      <w:r w:rsidR="00650C62">
        <w:rPr>
          <w:lang w:eastAsia="zh-CN"/>
        </w:rPr>
        <w:t xml:space="preserve">in recent </w:t>
      </w:r>
      <w:r w:rsidR="004B2A2F">
        <w:rPr>
          <w:lang w:eastAsia="zh-CN"/>
        </w:rPr>
        <w:t xml:space="preserve">SNEMA yellowtail </w:t>
      </w:r>
      <w:r w:rsidR="004B2A2F">
        <w:rPr>
          <w:lang w:eastAsia="zh-CN"/>
        </w:rPr>
        <w:lastRenderedPageBreak/>
        <w:t xml:space="preserve">flounder </w:t>
      </w:r>
      <w:r w:rsidR="00650C62">
        <w:rPr>
          <w:lang w:eastAsia="zh-CN"/>
        </w:rPr>
        <w:t>assessment</w:t>
      </w:r>
      <w:r w:rsidR="004B2A2F">
        <w:rPr>
          <w:lang w:eastAsia="zh-CN"/>
        </w:rPr>
        <w:t>s</w:t>
      </w:r>
      <w:r w:rsidR="00650C62">
        <w:rPr>
          <w:lang w:eastAsia="zh-CN"/>
        </w:rPr>
        <w:t xml:space="preserve"> </w:t>
      </w:r>
      <w:r w:rsidR="001B0A7F" w:rsidRPr="009A4919">
        <w:rPr>
          <w:lang w:eastAsia="zh-CN"/>
        </w:rPr>
        <w:t>(NEFSC 2012</w:t>
      </w:r>
      <w:r w:rsidR="00650C62">
        <w:rPr>
          <w:lang w:eastAsia="zh-CN"/>
        </w:rPr>
        <w:t xml:space="preserve">, </w:t>
      </w:r>
      <w:r w:rsidR="00B4606B">
        <w:rPr>
          <w:lang w:eastAsia="zh-CN"/>
        </w:rPr>
        <w:t>2020</w:t>
      </w:r>
      <w:r w:rsidR="00650C62">
        <w:rPr>
          <w:lang w:eastAsia="zh-CN"/>
        </w:rPr>
        <w:t>)</w:t>
      </w:r>
      <w:r w:rsidR="001B0A7F" w:rsidRPr="009A4919">
        <w:rPr>
          <w:lang w:eastAsia="zh-CN"/>
        </w:rPr>
        <w:t xml:space="preserve">. </w:t>
      </w:r>
      <w:r w:rsidR="00650C62">
        <w:rPr>
          <w:lang w:eastAsia="zh-CN"/>
        </w:rPr>
        <w:t xml:space="preserve">First, </w:t>
      </w:r>
      <w:r w:rsidR="002767EC" w:rsidRPr="009A4919">
        <w:rPr>
          <w:lang w:eastAsia="zh-CN"/>
        </w:rPr>
        <w:t xml:space="preserve">the </w:t>
      </w:r>
      <w:r w:rsidR="00650C62">
        <w:rPr>
          <w:lang w:eastAsia="zh-CN"/>
        </w:rPr>
        <w:t xml:space="preserve">assessment </w:t>
      </w:r>
      <w:r w:rsidR="004B2A2F">
        <w:rPr>
          <w:lang w:eastAsia="zh-CN"/>
        </w:rPr>
        <w:t xml:space="preserve">model </w:t>
      </w:r>
      <w:r w:rsidR="00650C62">
        <w:rPr>
          <w:lang w:eastAsia="zh-CN"/>
        </w:rPr>
        <w:t>cannot explain</w:t>
      </w:r>
      <w:r w:rsidR="000367CE">
        <w:rPr>
          <w:lang w:eastAsia="zh-CN"/>
        </w:rPr>
        <w:t xml:space="preserve"> the </w:t>
      </w:r>
      <w:r w:rsidR="002767EC" w:rsidRPr="009A4919">
        <w:rPr>
          <w:lang w:eastAsia="zh-CN"/>
        </w:rPr>
        <w:t xml:space="preserve">dramatic </w:t>
      </w:r>
      <w:r w:rsidR="00B45F5D">
        <w:rPr>
          <w:lang w:eastAsia="zh-CN"/>
        </w:rPr>
        <w:t xml:space="preserve">decrease in </w:t>
      </w:r>
      <w:r w:rsidR="000367CE">
        <w:rPr>
          <w:lang w:eastAsia="zh-CN"/>
        </w:rPr>
        <w:t>recruitment</w:t>
      </w:r>
      <w:r w:rsidR="002767EC" w:rsidRPr="009A4919">
        <w:rPr>
          <w:lang w:eastAsia="zh-CN"/>
        </w:rPr>
        <w:t xml:space="preserve"> </w:t>
      </w:r>
      <w:r w:rsidR="000367CE">
        <w:rPr>
          <w:lang w:eastAsia="zh-CN"/>
        </w:rPr>
        <w:t>since the</w:t>
      </w:r>
      <w:r w:rsidR="002767EC" w:rsidRPr="009A4919">
        <w:rPr>
          <w:lang w:eastAsia="zh-CN"/>
        </w:rPr>
        <w:t xml:space="preserve"> 1990</w:t>
      </w:r>
      <w:r w:rsidR="000367CE">
        <w:rPr>
          <w:lang w:eastAsia="zh-CN"/>
        </w:rPr>
        <w:t>s.</w:t>
      </w:r>
      <w:r w:rsidR="001B0A7F" w:rsidRPr="009A4919">
        <w:rPr>
          <w:lang w:eastAsia="zh-CN"/>
        </w:rPr>
        <w:t xml:space="preserve"> </w:t>
      </w:r>
      <w:r w:rsidR="00683637">
        <w:rPr>
          <w:lang w:eastAsia="zh-CN"/>
        </w:rPr>
        <w:t xml:space="preserve">Recent studies </w:t>
      </w:r>
      <w:r w:rsidR="006F76B6">
        <w:rPr>
          <w:lang w:eastAsia="zh-CN"/>
        </w:rPr>
        <w:t xml:space="preserve">link poor recruitment to low </w:t>
      </w:r>
      <w:r w:rsidR="00683637">
        <w:rPr>
          <w:lang w:eastAsia="zh-CN"/>
        </w:rPr>
        <w:t xml:space="preserve">spawning stock biomass (SSB) </w:t>
      </w:r>
      <w:r w:rsidR="006F76B6">
        <w:rPr>
          <w:lang w:eastAsia="zh-CN"/>
        </w:rPr>
        <w:t xml:space="preserve">as well as unfavorable </w:t>
      </w:r>
      <w:r w:rsidR="004B1AF8">
        <w:rPr>
          <w:lang w:eastAsia="zh-CN"/>
        </w:rPr>
        <w:t xml:space="preserve">environmental conditions (more northward </w:t>
      </w:r>
      <w:r w:rsidR="001B0A7F" w:rsidRPr="009A4919">
        <w:rPr>
          <w:lang w:eastAsia="zh-CN"/>
        </w:rPr>
        <w:t>Gulf Stream</w:t>
      </w:r>
      <w:r w:rsidR="006F76B6">
        <w:rPr>
          <w:lang w:eastAsia="zh-CN"/>
        </w:rPr>
        <w:t xml:space="preserve"> and</w:t>
      </w:r>
      <w:r w:rsidR="004B1AF8">
        <w:rPr>
          <w:lang w:eastAsia="zh-CN"/>
        </w:rPr>
        <w:t xml:space="preserve"> reduced </w:t>
      </w:r>
      <w:r w:rsidR="006F76B6">
        <w:rPr>
          <w:lang w:eastAsia="zh-CN"/>
        </w:rPr>
        <w:t>c</w:t>
      </w:r>
      <w:r w:rsidR="004B1AF8">
        <w:rPr>
          <w:lang w:eastAsia="zh-CN"/>
        </w:rPr>
        <w:t xml:space="preserve">old </w:t>
      </w:r>
      <w:r w:rsidR="006F76B6">
        <w:rPr>
          <w:lang w:eastAsia="zh-CN"/>
        </w:rPr>
        <w:t>p</w:t>
      </w:r>
      <w:r w:rsidR="004B1AF8">
        <w:rPr>
          <w:lang w:eastAsia="zh-CN"/>
        </w:rPr>
        <w:t>ool</w:t>
      </w:r>
      <w:r w:rsidR="006F76B6">
        <w:rPr>
          <w:lang w:eastAsia="zh-CN"/>
        </w:rPr>
        <w:t xml:space="preserve">; </w:t>
      </w:r>
      <w:r w:rsidR="006B03F4">
        <w:rPr>
          <w:lang w:eastAsia="zh-CN"/>
        </w:rPr>
        <w:t xml:space="preserve">Miller et al. 2016; </w:t>
      </w:r>
      <w:r w:rsidR="00DB39C9">
        <w:rPr>
          <w:lang w:eastAsia="zh-CN"/>
        </w:rPr>
        <w:t xml:space="preserve">Xu et al. </w:t>
      </w:r>
      <w:r w:rsidR="00EA7EA4">
        <w:rPr>
          <w:lang w:eastAsia="zh-CN"/>
        </w:rPr>
        <w:t>2018</w:t>
      </w:r>
      <w:r w:rsidR="0015385B" w:rsidRPr="009A4919">
        <w:rPr>
          <w:lang w:eastAsia="zh-CN"/>
        </w:rPr>
        <w:t>)</w:t>
      </w:r>
      <w:r w:rsidR="00377A88">
        <w:rPr>
          <w:lang w:eastAsia="zh-CN"/>
        </w:rPr>
        <w:t xml:space="preserve">. </w:t>
      </w:r>
      <w:r w:rsidR="00650C62">
        <w:rPr>
          <w:lang w:eastAsia="zh-CN"/>
        </w:rPr>
        <w:t xml:space="preserve">Second, </w:t>
      </w:r>
      <w:r w:rsidR="002770F5">
        <w:rPr>
          <w:lang w:eastAsia="zh-CN"/>
        </w:rPr>
        <w:t>the</w:t>
      </w:r>
      <w:r w:rsidR="00650C62">
        <w:rPr>
          <w:lang w:eastAsia="zh-CN"/>
        </w:rPr>
        <w:t>re is a</w:t>
      </w:r>
      <w:r w:rsidR="002770F5">
        <w:rPr>
          <w:lang w:eastAsia="zh-CN"/>
        </w:rPr>
        <w:t xml:space="preserve"> </w:t>
      </w:r>
      <w:r w:rsidR="002767EC" w:rsidRPr="009A4919">
        <w:rPr>
          <w:noProof/>
          <w:lang w:eastAsia="zh-CN"/>
        </w:rPr>
        <w:t>strong</w:t>
      </w:r>
      <w:r w:rsidR="002767EC" w:rsidRPr="009A4919">
        <w:rPr>
          <w:lang w:eastAsia="zh-CN"/>
        </w:rPr>
        <w:t xml:space="preserve"> retrospective pattern </w:t>
      </w:r>
      <w:r w:rsidR="004B2A2F">
        <w:rPr>
          <w:lang w:eastAsia="zh-CN"/>
        </w:rPr>
        <w:t>(</w:t>
      </w:r>
      <w:proofErr w:type="spellStart"/>
      <w:r w:rsidR="004B2A2F">
        <w:rPr>
          <w:lang w:eastAsia="zh-CN"/>
        </w:rPr>
        <w:t>Mohn</w:t>
      </w:r>
      <w:proofErr w:type="spellEnd"/>
      <w:r w:rsidR="004B2A2F">
        <w:rPr>
          <w:lang w:eastAsia="zh-CN"/>
        </w:rPr>
        <w:t xml:space="preserve"> 1999) </w:t>
      </w:r>
      <w:r w:rsidR="00DF2D3B">
        <w:rPr>
          <w:lang w:eastAsia="zh-CN"/>
        </w:rPr>
        <w:t>for</w:t>
      </w:r>
      <w:r w:rsidR="009B2FCA">
        <w:rPr>
          <w:lang w:eastAsia="zh-CN"/>
        </w:rPr>
        <w:t xml:space="preserve"> </w:t>
      </w:r>
      <w:r w:rsidR="00C64632" w:rsidRPr="009A4919">
        <w:rPr>
          <w:lang w:eastAsia="zh-CN"/>
        </w:rPr>
        <w:t>SSB</w:t>
      </w:r>
      <w:r w:rsidR="00DF2D3B">
        <w:rPr>
          <w:lang w:eastAsia="zh-CN"/>
        </w:rPr>
        <w:t xml:space="preserve"> </w:t>
      </w:r>
      <w:r w:rsidR="00C64632" w:rsidRPr="009A4919">
        <w:rPr>
          <w:lang w:eastAsia="zh-CN"/>
        </w:rPr>
        <w:t xml:space="preserve">and </w:t>
      </w:r>
      <w:proofErr w:type="gramStart"/>
      <w:r w:rsidR="002A2F48">
        <w:rPr>
          <w:lang w:eastAsia="zh-CN"/>
        </w:rPr>
        <w:t>fully-selected</w:t>
      </w:r>
      <w:proofErr w:type="gramEnd"/>
      <w:r w:rsidR="002A2F48">
        <w:rPr>
          <w:lang w:eastAsia="zh-CN"/>
        </w:rPr>
        <w:t xml:space="preserve"> fishing mortality</w:t>
      </w:r>
      <w:r w:rsidR="008F0EEC">
        <w:rPr>
          <w:lang w:eastAsia="zh-CN"/>
        </w:rPr>
        <w:t xml:space="preserve"> rate</w:t>
      </w:r>
      <w:r w:rsidR="002A2F48">
        <w:rPr>
          <w:lang w:eastAsia="zh-CN"/>
        </w:rPr>
        <w:t xml:space="preserve"> (</w:t>
      </w:r>
      <w:r w:rsidR="009A7987">
        <w:rPr>
          <w:i/>
          <w:lang w:eastAsia="zh-CN"/>
        </w:rPr>
        <w:t>F</w:t>
      </w:r>
      <w:r w:rsidR="002A2F48">
        <w:rPr>
          <w:lang w:eastAsia="zh-CN"/>
        </w:rPr>
        <w:t>)</w:t>
      </w:r>
      <w:r w:rsidR="009B2FCA">
        <w:rPr>
          <w:lang w:eastAsia="zh-CN"/>
        </w:rPr>
        <w:t xml:space="preserve">. </w:t>
      </w:r>
      <w:r w:rsidR="0009560B">
        <w:rPr>
          <w:lang w:eastAsia="zh-CN"/>
        </w:rPr>
        <w:t xml:space="preserve">The </w:t>
      </w:r>
      <w:r w:rsidR="00863218">
        <w:rPr>
          <w:lang w:eastAsia="zh-CN"/>
        </w:rPr>
        <w:t>cause</w:t>
      </w:r>
      <w:r w:rsidR="0009560B">
        <w:rPr>
          <w:lang w:eastAsia="zh-CN"/>
        </w:rPr>
        <w:t xml:space="preserve"> </w:t>
      </w:r>
      <w:r w:rsidR="00863218">
        <w:rPr>
          <w:lang w:eastAsia="zh-CN"/>
        </w:rPr>
        <w:t>underlying</w:t>
      </w:r>
      <w:r w:rsidR="00DD3F78">
        <w:rPr>
          <w:lang w:eastAsia="zh-CN"/>
        </w:rPr>
        <w:t xml:space="preserve"> </w:t>
      </w:r>
      <w:r w:rsidR="0009560B">
        <w:rPr>
          <w:lang w:eastAsia="zh-CN"/>
        </w:rPr>
        <w:t>the</w:t>
      </w:r>
      <w:r w:rsidR="000950BB">
        <w:rPr>
          <w:lang w:eastAsia="zh-CN"/>
        </w:rPr>
        <w:t xml:space="preserve"> </w:t>
      </w:r>
      <w:r w:rsidR="00DD3F78">
        <w:rPr>
          <w:lang w:eastAsia="zh-CN"/>
        </w:rPr>
        <w:t xml:space="preserve">retrospective </w:t>
      </w:r>
      <w:r w:rsidR="00F54DEB">
        <w:rPr>
          <w:lang w:eastAsia="zh-CN"/>
        </w:rPr>
        <w:t xml:space="preserve">patterns </w:t>
      </w:r>
      <w:r w:rsidR="0009560B">
        <w:rPr>
          <w:lang w:eastAsia="zh-CN"/>
        </w:rPr>
        <w:t xml:space="preserve">is unclear, but </w:t>
      </w:r>
      <w:r w:rsidR="00FA4F66">
        <w:rPr>
          <w:lang w:eastAsia="zh-CN"/>
        </w:rPr>
        <w:t>no doubt</w:t>
      </w:r>
      <w:r w:rsidR="00930CF7">
        <w:rPr>
          <w:lang w:eastAsia="zh-CN"/>
        </w:rPr>
        <w:t>,</w:t>
      </w:r>
      <w:r w:rsidR="0009560B">
        <w:rPr>
          <w:lang w:eastAsia="zh-CN"/>
        </w:rPr>
        <w:t xml:space="preserve"> </w:t>
      </w:r>
      <w:r w:rsidR="000F6474">
        <w:rPr>
          <w:lang w:eastAsia="zh-CN"/>
        </w:rPr>
        <w:t>strong retrospective patterns</w:t>
      </w:r>
      <w:r w:rsidR="0009560B">
        <w:rPr>
          <w:lang w:eastAsia="zh-CN"/>
        </w:rPr>
        <w:t xml:space="preserve"> </w:t>
      </w:r>
      <w:r w:rsidR="00930CF7">
        <w:rPr>
          <w:lang w:eastAsia="zh-CN"/>
        </w:rPr>
        <w:t xml:space="preserve">in SSB and </w:t>
      </w:r>
      <w:r w:rsidR="00930CF7" w:rsidRPr="009A7987">
        <w:rPr>
          <w:rFonts w:hint="eastAsia"/>
          <w:i/>
          <w:lang w:eastAsia="zh-CN"/>
        </w:rPr>
        <w:t>F</w:t>
      </w:r>
      <w:r w:rsidR="00930CF7">
        <w:rPr>
          <w:lang w:eastAsia="zh-CN"/>
        </w:rPr>
        <w:t xml:space="preserve"> can </w:t>
      </w:r>
      <w:r w:rsidR="00DD3F78">
        <w:rPr>
          <w:lang w:eastAsia="zh-CN"/>
        </w:rPr>
        <w:t>induce</w:t>
      </w:r>
      <w:r w:rsidR="00C64632" w:rsidRPr="009A4919">
        <w:rPr>
          <w:lang w:eastAsia="zh-CN"/>
        </w:rPr>
        <w:t xml:space="preserve"> </w:t>
      </w:r>
      <w:r w:rsidR="00F96875">
        <w:rPr>
          <w:lang w:eastAsia="zh-CN"/>
        </w:rPr>
        <w:t xml:space="preserve">bias and </w:t>
      </w:r>
      <w:r w:rsidR="00C64632" w:rsidRPr="009A4919">
        <w:rPr>
          <w:lang w:eastAsia="zh-CN"/>
        </w:rPr>
        <w:t xml:space="preserve">uncertainty </w:t>
      </w:r>
      <w:r w:rsidR="00863218">
        <w:rPr>
          <w:lang w:eastAsia="zh-CN"/>
        </w:rPr>
        <w:t>in</w:t>
      </w:r>
      <w:r w:rsidR="00C64632" w:rsidRPr="009A4919">
        <w:rPr>
          <w:lang w:eastAsia="zh-CN"/>
        </w:rPr>
        <w:t xml:space="preserve"> </w:t>
      </w:r>
      <w:r w:rsidR="0051174A">
        <w:rPr>
          <w:lang w:eastAsia="zh-CN"/>
        </w:rPr>
        <w:t xml:space="preserve">the determination of </w:t>
      </w:r>
      <w:r w:rsidR="00C64632" w:rsidRPr="009A4919">
        <w:rPr>
          <w:lang w:eastAsia="zh-CN"/>
        </w:rPr>
        <w:t xml:space="preserve">stock </w:t>
      </w:r>
      <w:r w:rsidR="0051174A">
        <w:rPr>
          <w:lang w:eastAsia="zh-CN"/>
        </w:rPr>
        <w:t xml:space="preserve">and harvest </w:t>
      </w:r>
      <w:r w:rsidR="00C1167F">
        <w:rPr>
          <w:lang w:eastAsia="zh-CN"/>
        </w:rPr>
        <w:t>status</w:t>
      </w:r>
      <w:r w:rsidR="00F96875">
        <w:rPr>
          <w:lang w:eastAsia="zh-CN"/>
        </w:rPr>
        <w:t xml:space="preserve"> (Brooks and Legault 2016</w:t>
      </w:r>
      <w:r w:rsidR="00115975">
        <w:rPr>
          <w:lang w:eastAsia="zh-CN"/>
        </w:rPr>
        <w:t>; Miller and Legault 2017</w:t>
      </w:r>
      <w:r w:rsidR="00F96875">
        <w:rPr>
          <w:lang w:eastAsia="zh-CN"/>
        </w:rPr>
        <w:t>).</w:t>
      </w:r>
    </w:p>
    <w:p w14:paraId="6E401C49" w14:textId="35296751" w:rsidR="0083541E" w:rsidRDefault="003D704F" w:rsidP="008A5784">
      <w:pPr>
        <w:pStyle w:val="Chapterheading0"/>
        <w:spacing w:after="0"/>
        <w:jc w:val="left"/>
      </w:pPr>
      <w:r>
        <w:tab/>
      </w:r>
      <w:r w:rsidR="004B2A2F">
        <w:t>To address</w:t>
      </w:r>
      <w:r w:rsidR="004B2A2F" w:rsidRPr="009A4919">
        <w:t xml:space="preserve"> </w:t>
      </w:r>
      <w:r w:rsidR="004B2A2F">
        <w:t>retrospective issues</w:t>
      </w:r>
      <w:r w:rsidR="004B2A2F" w:rsidRPr="009A4919">
        <w:t xml:space="preserve"> in the assessments of </w:t>
      </w:r>
      <w:r w:rsidR="004B2A2F">
        <w:t xml:space="preserve">some </w:t>
      </w:r>
      <w:r w:rsidR="004B2A2F" w:rsidRPr="009A4919">
        <w:t>New England fish stocks</w:t>
      </w:r>
      <w:r w:rsidR="004B2A2F">
        <w:t xml:space="preserve">, such as </w:t>
      </w:r>
      <w:r w:rsidR="004B2A2F" w:rsidRPr="009A4919">
        <w:t xml:space="preserve">Georges Bank yellowtail flounder </w:t>
      </w:r>
      <w:r w:rsidR="004B2A2F" w:rsidRPr="009A4919">
        <w:fldChar w:fldCharType="begin"/>
      </w:r>
      <w:r w:rsidR="004B2A2F">
        <w:instrText xml:space="preserve"> ADDIN EN.CITE &lt;EndNote&gt;&lt;Cite&gt;&lt;Author&gt;Legault&lt;/Author&gt;&lt;Year&gt;2012&lt;/Year&gt;&lt;RecNum&gt;198&lt;/RecNum&gt;&lt;DisplayText&gt;(Legault et al. 2012)&lt;/DisplayText&gt;&lt;record&gt;&lt;rec-number&gt;198&lt;/rec-number&gt;&lt;foreign-keys&gt;&lt;key app="EN" db-id="sfrdfvtvbdax5de2svmvr9smwwas0vts2999" timestamp="1470425449"&gt;198&lt;/key&gt;&lt;/foreign-keys&gt;&lt;ref-type name="Journal Article"&gt;17&lt;/ref-type&gt;&lt;contributors&gt;&lt;authors&gt;&lt;author&gt;Legault, Christopher M&lt;/author&gt;&lt;author&gt;Alade, Larry&lt;/author&gt;&lt;author&gt;Stone, Heath H&lt;/author&gt;&lt;author&gt;Gross, W Eric&lt;/author&gt;&lt;/authors&gt;&lt;/contributors&gt;&lt;titles&gt;&lt;title&gt;Stock assessment of Georges Bank yellowtail flounder for 2012&lt;/title&gt;&lt;secondary-title&gt;TRAC Ref. Doc&lt;/secondary-title&gt;&lt;/titles&gt;&lt;periodical&gt;&lt;full-title&gt;TRAC Ref. Doc&lt;/full-title&gt;&lt;/periodical&gt;&lt;pages&gt;133&lt;/pages&gt;&lt;volume&gt;2&lt;/volume&gt;&lt;dates&gt;&lt;year&gt;2012&lt;/year&gt;&lt;/dates&gt;&lt;urls&gt;&lt;/urls&gt;&lt;/record&gt;&lt;/Cite&gt;&lt;/EndNote&gt;</w:instrText>
      </w:r>
      <w:r w:rsidR="004B2A2F" w:rsidRPr="009A4919">
        <w:fldChar w:fldCharType="separate"/>
      </w:r>
      <w:r w:rsidR="004B2A2F">
        <w:rPr>
          <w:noProof/>
        </w:rPr>
        <w:t>(Legault et al. 2012)</w:t>
      </w:r>
      <w:r w:rsidR="004B2A2F" w:rsidRPr="009A4919">
        <w:fldChar w:fldCharType="end"/>
      </w:r>
      <w:r w:rsidR="004B2A2F" w:rsidRPr="009A4919">
        <w:t xml:space="preserve"> and Gulf of Maine Atlantic cod </w:t>
      </w:r>
      <w:r w:rsidR="004B2A2F" w:rsidRPr="009A4919">
        <w:fldChar w:fldCharType="begin"/>
      </w:r>
      <w:r w:rsidR="004B2A2F">
        <w:instrText xml:space="preserve"> ADDIN EN.CITE &lt;EndNote&gt;&lt;Cite&gt;&lt;Author&gt;NEFSC&lt;/Author&gt;&lt;Year&gt;2013&lt;/Year&gt;&lt;RecNum&gt;121&lt;/RecNum&gt;&lt;DisplayText&gt;(NEFSC 2013)&lt;/DisplayText&gt;&lt;record&gt;&lt;rec-number&gt;121&lt;/rec-number&gt;&lt;foreign-keys&gt;&lt;key app="EN" db-id="sfrdfvtvbdax5de2svmvr9smwwas0vts2999" timestamp="1428002885"&gt;121&lt;/key&gt;&lt;/foreign-keys&gt;&lt;ref-type name="Journal Article"&gt;17&lt;/ref-type&gt;&lt;contributors&gt;&lt;authors&gt;&lt;author&gt;NEFSC&lt;/author&gt;&lt;/authors&gt;&lt;/contributors&gt;&lt;titles&gt;&lt;title&gt;57th Northeast Regional Stock Assessment Workshop (57th SAW) Assessment Report&lt;/title&gt;&lt;secondary-title&gt;US Deptartment of Commerce, Northeast Fisheries Science Center Reference Document.&lt;/secondary-title&gt;&lt;/titles&gt;&lt;periodical&gt;&lt;full-title&gt;US Deptartment of Commerce, Northeast Fisheries Science Center Reference Document.&lt;/full-title&gt;&lt;/periodical&gt;&lt;dates&gt;&lt;year&gt;2013&lt;/year&gt;&lt;/dates&gt;&lt;urls&gt;&lt;/urls&gt;&lt;/record&gt;&lt;/Cite&gt;&lt;/EndNote&gt;</w:instrText>
      </w:r>
      <w:r w:rsidR="004B2A2F" w:rsidRPr="009A4919">
        <w:fldChar w:fldCharType="separate"/>
      </w:r>
      <w:r w:rsidR="004B2A2F">
        <w:rPr>
          <w:noProof/>
        </w:rPr>
        <w:t>(NEFSC 2013)</w:t>
      </w:r>
      <w:r w:rsidR="004B2A2F" w:rsidRPr="009A4919">
        <w:fldChar w:fldCharType="end"/>
      </w:r>
      <w:r w:rsidR="004B2A2F" w:rsidRPr="009A4919">
        <w:t xml:space="preserve">, </w:t>
      </w:r>
      <w:r w:rsidR="004B2A2F">
        <w:t>scientists sometimes impose a temporal trend on the natural mortality rate (</w:t>
      </w:r>
      <w:r w:rsidR="004B2A2F" w:rsidRPr="00360CBF">
        <w:rPr>
          <w:rFonts w:hint="eastAsia"/>
          <w:i/>
          <w:lang w:eastAsia="zh-CN"/>
        </w:rPr>
        <w:t>M</w:t>
      </w:r>
      <w:r w:rsidR="004B2A2F" w:rsidRPr="00B65288">
        <w:rPr>
          <w:iCs/>
          <w:lang w:eastAsia="zh-CN"/>
        </w:rPr>
        <w:t>)</w:t>
      </w:r>
      <w:r w:rsidR="004B2A2F">
        <w:t xml:space="preserve"> in stock assessment models</w:t>
      </w:r>
      <w:r w:rsidR="004B2A2F" w:rsidRPr="009A4919">
        <w:t>.</w:t>
      </w:r>
      <w:r w:rsidR="004B2A2F">
        <w:t xml:space="preserve"> This is because retrospective patterns </w:t>
      </w:r>
      <w:r w:rsidR="00BE6571">
        <w:t xml:space="preserve">typically </w:t>
      </w:r>
      <w:r w:rsidR="00320BB4">
        <w:t>arise</w:t>
      </w:r>
      <w:r w:rsidR="00320BB4" w:rsidRPr="009A4919">
        <w:t xml:space="preserve"> </w:t>
      </w:r>
      <w:r w:rsidR="00C64632" w:rsidRPr="009A4919">
        <w:t xml:space="preserve">due to </w:t>
      </w:r>
      <w:r w:rsidR="0033701A">
        <w:rPr>
          <w:noProof/>
        </w:rPr>
        <w:t xml:space="preserve">misspecifying </w:t>
      </w:r>
      <w:r w:rsidR="00C64632" w:rsidRPr="009A4919">
        <w:t>temporal change</w:t>
      </w:r>
      <w:r w:rsidR="008B3326">
        <w:t>s</w:t>
      </w:r>
      <w:r w:rsidR="00C64632" w:rsidRPr="009A4919">
        <w:t xml:space="preserve"> in input data </w:t>
      </w:r>
      <w:r w:rsidR="00862574">
        <w:t>or</w:t>
      </w:r>
      <w:r w:rsidR="00C64632" w:rsidRPr="009A4919">
        <w:t xml:space="preserve"> biological parameters</w:t>
      </w:r>
      <w:r w:rsidR="003841E3">
        <w:t xml:space="preserve">, </w:t>
      </w:r>
      <w:r w:rsidR="00E07C15">
        <w:t>e.g.,</w:t>
      </w:r>
      <w:r w:rsidR="003841E3">
        <w:t xml:space="preserve"> assuming a parameter is constant in the model when it varies in reality </w:t>
      </w:r>
      <w:r w:rsidR="00450312" w:rsidRPr="009A4919">
        <w:fldChar w:fldCharType="begin"/>
      </w:r>
      <w:r w:rsidR="004E092F">
        <w:instrText xml:space="preserve"> ADDIN EN.CITE &lt;EndNote&gt;&lt;Cite&gt;&lt;Author&gt;Legault&lt;/Author&gt;&lt;Year&gt;2009&lt;/Year&gt;&lt;RecNum&gt;162&lt;/RecNum&gt;&lt;DisplayText&gt;(Hurtado-Ferro et al. 2014; Legault 2009)&lt;/DisplayText&gt;&lt;record&gt;&lt;rec-number&gt;162&lt;/rec-number&gt;&lt;foreign-keys&gt;&lt;key app="EN" db-id="sfrdfvtvbdax5de2svmvr9smwwas0vts2999" timestamp="1457378197"&gt;162&lt;/key&gt;&lt;/foreign-keys&gt;&lt;ref-type name="Journal Article"&gt;17&lt;/ref-type&gt;&lt;contributors&gt;&lt;authors&gt;&lt;author&gt;Legault, Christopher M&lt;/author&gt;&lt;/authors&gt;&lt;/contributors&gt;&lt;titles&gt;&lt;title&gt;Report of the retrospective working group&lt;/title&gt;&lt;secondary-title&gt;NOAA NMFS Northeast Fisheries Science Center Reference Document&lt;/secondary-title&gt;&lt;/titles&gt;&lt;periodical&gt;&lt;full-title&gt;NOAA NMFS Northeast Fisheries Science Center Reference Document&lt;/full-title&gt;&lt;/periodical&gt;&lt;pages&gt;09-01&lt;/pages&gt;&lt;dates&gt;&lt;year&gt;2009&lt;/year&gt;&lt;/dates&gt;&lt;urls&gt;&lt;/urls&gt;&lt;/record&gt;&lt;/Cite&gt;&lt;Cite&gt;&lt;Author&gt;Hurtado-Ferro&lt;/Author&gt;&lt;Year&gt;2014&lt;/Year&gt;&lt;RecNum&gt;223&lt;/RecNum&gt;&lt;record&gt;&lt;rec-number&gt;223&lt;/rec-number&gt;&lt;foreign-keys&gt;&lt;key app="EN" db-id="sfrdfvtvbdax5de2svmvr9smwwas0vts2999" timestamp="1476758102"&gt;223&lt;/key&gt;&lt;/foreign-keys&gt;&lt;ref-type name="Journal Article"&gt;17&lt;/ref-type&gt;&lt;contributors&gt;&lt;authors&gt;&lt;author&gt;Hurtado-Ferro, Felipe&lt;/author&gt;&lt;author&gt;Szuwalski, Cody S&lt;/author&gt;&lt;author&gt;Valero, Juan L&lt;/author&gt;&lt;author&gt;Anderson, Sean C&lt;/author&gt;&lt;author&gt;Cunningham, Curry J&lt;/author&gt;&lt;author&gt;Johnson, Kelli F&lt;/author&gt;&lt;author&gt;Licandeo, Roberto&lt;/author&gt;&lt;author&gt;McGilliard, Carey R&lt;/author&gt;&lt;author&gt;Monnahan, Cole C&lt;/author&gt;&lt;author&gt;Muradian, Melissa L&lt;/author&gt;&lt;/authors&gt;&lt;/contributors&gt;&lt;titles&gt;&lt;title&gt;Looking in the rear-view mirror: bias and retrospective patterns in integrated, age-structured stock assessment models&lt;/title&gt;&lt;secondary-title&gt;ICES Journal of Marine Science: Journal du Conseil&lt;/secondary-title&gt;&lt;/titles&gt;&lt;periodical&gt;&lt;full-title&gt;ICES Journal of Marine Science: Journal du Conseil&lt;/full-title&gt;&lt;/periodical&gt;&lt;pages&gt;fsu198&lt;/pages&gt;&lt;dates&gt;&lt;year&gt;2014&lt;/year&gt;&lt;/dates&gt;&lt;isbn&gt;1054-3139&lt;/isbn&gt;&lt;urls&gt;&lt;/urls&gt;&lt;/record&gt;&lt;/Cite&gt;&lt;/EndNote&gt;</w:instrText>
      </w:r>
      <w:r w:rsidR="00450312" w:rsidRPr="009A4919">
        <w:fldChar w:fldCharType="separate"/>
      </w:r>
      <w:r w:rsidR="004E092F">
        <w:rPr>
          <w:noProof/>
        </w:rPr>
        <w:t>(Hurtado-Ferro et al. 2014; Legault 2009)</w:t>
      </w:r>
      <w:r w:rsidR="00450312" w:rsidRPr="009A4919">
        <w:fldChar w:fldCharType="end"/>
      </w:r>
      <w:r w:rsidR="00C64632" w:rsidRPr="009A4919">
        <w:t xml:space="preserve">. </w:t>
      </w:r>
    </w:p>
    <w:p w14:paraId="44AC5484" w14:textId="10E504AB" w:rsidR="00C64632" w:rsidRPr="009A4919" w:rsidRDefault="004807ED" w:rsidP="0083541E">
      <w:pPr>
        <w:pStyle w:val="Chapterheading0"/>
        <w:spacing w:after="0"/>
        <w:ind w:firstLine="720"/>
        <w:jc w:val="left"/>
        <w:rPr>
          <w:lang w:eastAsia="zh-CN"/>
        </w:rPr>
      </w:pPr>
      <w:r>
        <w:t>In the search for possible misspecifications underlying a retrospective pattern,</w:t>
      </w:r>
      <w:r w:rsidRPr="00360CBF">
        <w:rPr>
          <w:i/>
        </w:rPr>
        <w:t xml:space="preserve"> M</w:t>
      </w:r>
      <w:r>
        <w:t xml:space="preserve"> </w:t>
      </w:r>
      <w:r w:rsidRPr="009A4919">
        <w:t xml:space="preserve">is an important parameter </w:t>
      </w:r>
      <w:r>
        <w:t xml:space="preserve">to consider because </w:t>
      </w:r>
      <w:r w:rsidR="00C64632" w:rsidRPr="009A4919">
        <w:t xml:space="preserve">it directly influences stock </w:t>
      </w:r>
      <w:r w:rsidR="004D3256" w:rsidRPr="009A4919">
        <w:t>produc</w:t>
      </w:r>
      <w:r w:rsidR="004D3256">
        <w:t>t</w:t>
      </w:r>
      <w:r w:rsidR="004D3256" w:rsidRPr="009A4919">
        <w:t>ivity</w:t>
      </w:r>
      <w:r>
        <w:t>. M</w:t>
      </w:r>
      <w:r w:rsidR="002770F5">
        <w:t>isspecifying</w:t>
      </w:r>
      <w:r w:rsidR="00C64632" w:rsidRPr="009A4919">
        <w:t xml:space="preserve"> </w:t>
      </w:r>
      <w:r w:rsidR="00C64632" w:rsidRPr="00477694">
        <w:rPr>
          <w:i/>
        </w:rPr>
        <w:t>M</w:t>
      </w:r>
      <w:r w:rsidR="00C64632" w:rsidRPr="009A4919">
        <w:t xml:space="preserve"> </w:t>
      </w:r>
      <w:r w:rsidR="00F1438F">
        <w:t>can</w:t>
      </w:r>
      <w:r w:rsidR="00C64632" w:rsidRPr="009A4919">
        <w:t xml:space="preserve"> lead to biased estimation of </w:t>
      </w:r>
      <w:r w:rsidR="00921C8F">
        <w:t xml:space="preserve">population attributes </w:t>
      </w:r>
      <w:r w:rsidR="00450312">
        <w:fldChar w:fldCharType="begin"/>
      </w:r>
      <w:r w:rsidR="004E092F">
        <w:instrText xml:space="preserve"> ADDIN EN.CITE &lt;EndNote&gt;&lt;Cite&gt;&lt;Author&gt;Miller&lt;/Author&gt;&lt;Year&gt;2017&lt;/Year&gt;&lt;RecNum&gt;233&lt;/RecNum&gt;&lt;DisplayText&gt;(Miller and Legault 2017; Thorson et al. 2015)&lt;/DisplayText&gt;&lt;record&gt;&lt;rec-number&gt;233&lt;/rec-number&gt;&lt;foreign-keys&gt;&lt;key app="EN" db-id="sfrdfvtvbdax5de2svmvr9smwwas0vts2999" timestamp="1479584534"&gt;233&lt;/key&gt;&lt;/foreign-keys&gt;&lt;ref-type name="Journal Article"&gt;17&lt;/ref-type&gt;&lt;contributors&gt;&lt;authors&gt;&lt;author&gt;Miller, Timothy J&lt;/author&gt;&lt;author&gt;Legault, Christopher M&lt;/author&gt;&lt;/authors&gt;&lt;/contributors&gt;&lt;titles&gt;&lt;title&gt;Statistical behavior of retrospective patterns and their effects on estimation of stock and harvest status&lt;/title&gt;&lt;secondary-title&gt;Fisheries Research&lt;/secondary-title&gt;&lt;/titles&gt;&lt;periodical&gt;&lt;full-title&gt;Fisheries Research&lt;/full-title&gt;&lt;/periodical&gt;&lt;pages&gt;109-120&lt;/pages&gt;&lt;volume&gt;186&lt;/volume&gt;&lt;dates&gt;&lt;year&gt;2017&lt;/year&gt;&lt;/dates&gt;&lt;isbn&gt;0165-7836&lt;/isbn&gt;&lt;urls&gt;&lt;/urls&gt;&lt;/record&gt;&lt;/Cite&gt;&lt;Cite&gt;&lt;Author&gt;Thorson&lt;/Author&gt;&lt;Year&gt;2015&lt;/Year&gt;&lt;RecNum&gt;204&lt;/RecNum&gt;&lt;record&gt;&lt;rec-number&gt;204&lt;/rec-number&gt;&lt;foreign-keys&gt;&lt;key app="EN" db-id="sfrdfvtvbdax5de2svmvr9smwwas0vts2999" timestamp="1472522577"&gt;204&lt;/key&gt;&lt;/foreign-keys&gt;&lt;ref-type name="Journal Article"&gt;17&lt;/ref-type&gt;&lt;contributors&gt;&lt;authors&gt;&lt;author&gt;Thorson, James T&lt;/author&gt;&lt;author&gt;Monnahan, Cole C&lt;/author&gt;&lt;author&gt;Cope, Jason M&lt;/author&gt;&lt;/authors&gt;&lt;/contributors&gt;&lt;titles&gt;&lt;title&gt;The potential impact of time-variation in vital rates on fisheries management targets for marine fishes&lt;/title&gt;&lt;secondary-title&gt;Fisheries Research&lt;/secondary-title&gt;&lt;/titles&gt;&lt;periodical&gt;&lt;full-title&gt;Fisheries Research&lt;/full-title&gt;&lt;/periodical&gt;&lt;pages&gt;8-17&lt;/pages&gt;&lt;volume&gt;169&lt;/volume&gt;&lt;dates&gt;&lt;year&gt;2015&lt;/year&gt;&lt;/dates&gt;&lt;isbn&gt;0165-7836&lt;/isbn&gt;&lt;urls&gt;&lt;/urls&gt;&lt;/record&gt;&lt;/Cite&gt;&lt;/EndNote&gt;</w:instrText>
      </w:r>
      <w:r w:rsidR="00450312">
        <w:fldChar w:fldCharType="separate"/>
      </w:r>
      <w:r w:rsidR="004E092F">
        <w:rPr>
          <w:noProof/>
        </w:rPr>
        <w:t>(Miller and Legault 2017; Thorson et al. 2015)</w:t>
      </w:r>
      <w:r w:rsidR="00450312">
        <w:fldChar w:fldCharType="end"/>
      </w:r>
      <w:r w:rsidR="00921C8F">
        <w:t xml:space="preserve"> and </w:t>
      </w:r>
      <w:r w:rsidR="00C64632" w:rsidRPr="009A4919">
        <w:t xml:space="preserve">key reference points such as virgin </w:t>
      </w:r>
      <w:r w:rsidR="00B06D42">
        <w:t>biomass and maximum sustainable yield</w:t>
      </w:r>
      <w:r w:rsidR="00C64632" w:rsidRPr="009A4919">
        <w:t xml:space="preserve"> </w:t>
      </w:r>
      <w:r w:rsidR="00450312" w:rsidRPr="009A4919">
        <w:fldChar w:fldCharType="begin"/>
      </w:r>
      <w:r w:rsidR="004E092F">
        <w:instrText xml:space="preserve"> ADDIN EN.CITE &lt;EndNote&gt;&lt;Cite&gt;&lt;Author&gt;Johnson&lt;/Author&gt;&lt;Year&gt;2015&lt;/Year&gt;&lt;RecNum&gt;205&lt;/RecNum&gt;&lt;DisplayText&gt;(Johnson et al. 2015)&lt;/DisplayText&gt;&lt;record&gt;&lt;rec-number&gt;205&lt;/rec-number&gt;&lt;foreign-keys&gt;&lt;key app="EN" db-id="sfrdfvtvbdax5de2svmvr9smwwas0vts2999" timestamp="1472524070"&gt;205&lt;/key&gt;&lt;/foreign-keys&gt;&lt;ref-type name="Journal Article"&gt;17&lt;/ref-type&gt;&lt;contributors&gt;&lt;authors&gt;&lt;author&gt;Johnson, Kelli F&lt;/author&gt;&lt;author&gt;Monnahan, Cole C&lt;/author&gt;&lt;author&gt;McGilliard, Carey R&lt;/author&gt;&lt;author&gt;Vert-pre, Katyana A&lt;/author&gt;&lt;author&gt;Anderson, Sean C&lt;/author&gt;&lt;author&gt;Cunningham, Curry J&lt;/author&gt;&lt;author&gt;Hurtado-Ferro, Felipe&lt;/author&gt;&lt;author&gt;Licandeo, Roberto R&lt;/author&gt;&lt;author&gt;Muradian, Melissa L&lt;/author&gt;&lt;author&gt;Ono, Kotaro&lt;/author&gt;&lt;/authors&gt;&lt;/contributors&gt;&lt;titles&gt;&lt;title&gt;Time-varying natural mortality in fisheries stock assessment models: identifying a default approach&lt;/title&gt;&lt;secondary-title&gt;ICES Journal of Marine Science: Journal du Conseil&lt;/secondary-title&gt;&lt;/titles&gt;&lt;periodical&gt;&lt;full-title&gt;ICES Journal of Marine Science: Journal du Conseil&lt;/full-title&gt;&lt;/periodical&gt;&lt;pages&gt;137-150&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Johnson et al. 2015)</w:t>
      </w:r>
      <w:r w:rsidR="00450312" w:rsidRPr="009A4919">
        <w:fldChar w:fldCharType="end"/>
      </w:r>
      <w:r w:rsidR="00C64632" w:rsidRPr="009A4919">
        <w:t xml:space="preserve">. </w:t>
      </w:r>
      <w:r w:rsidR="00F70887" w:rsidRPr="00F70887">
        <w:rPr>
          <w:i/>
        </w:rPr>
        <w:t>M</w:t>
      </w:r>
      <w:r w:rsidR="005B15B1">
        <w:t xml:space="preserve"> is</w:t>
      </w:r>
      <w:r w:rsidR="001D58CC">
        <w:t xml:space="preserve"> </w:t>
      </w:r>
      <w:r w:rsidR="0083541E">
        <w:t>usually specified</w:t>
      </w:r>
      <w:r w:rsidR="0083541E" w:rsidRPr="009A4919">
        <w:t xml:space="preserve"> as a time-invariant </w:t>
      </w:r>
      <w:r w:rsidR="0083541E">
        <w:t>constant</w:t>
      </w:r>
      <w:r w:rsidR="0083541E" w:rsidRPr="009A4919">
        <w:t xml:space="preserve"> </w:t>
      </w:r>
      <w:r w:rsidR="0083541E">
        <w:t xml:space="preserve">because it is </w:t>
      </w:r>
      <w:r w:rsidR="00C65CC9">
        <w:t xml:space="preserve">often </w:t>
      </w:r>
      <w:r w:rsidR="00C64632" w:rsidRPr="009A4919">
        <w:t>difficult to estimate</w:t>
      </w:r>
      <w:r w:rsidR="000950BB">
        <w:t xml:space="preserve"> </w:t>
      </w:r>
      <w:r w:rsidR="00450312" w:rsidRPr="009A4919">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 </w:instrText>
      </w:r>
      <w:r w:rsidR="00450312">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DATA </w:instrText>
      </w:r>
      <w:r w:rsidR="00450312">
        <w:fldChar w:fldCharType="end"/>
      </w:r>
      <w:r w:rsidR="00450312" w:rsidRPr="009A4919">
        <w:fldChar w:fldCharType="separate"/>
      </w:r>
      <w:r w:rsidR="004E092F">
        <w:rPr>
          <w:noProof/>
        </w:rPr>
        <w:t>(Deroba and Schueller 2013; Johnson et al. 2015; Legault and Palmer 2015)</w:t>
      </w:r>
      <w:r w:rsidR="00450312" w:rsidRPr="009A4919">
        <w:fldChar w:fldCharType="end"/>
      </w:r>
      <w:r w:rsidR="00C64632" w:rsidRPr="009A4919">
        <w:t xml:space="preserve">. </w:t>
      </w:r>
      <w:r w:rsidR="00450312" w:rsidRPr="009A4919">
        <w:fldChar w:fldCharType="begin"/>
      </w:r>
      <w:r w:rsidR="00D60285" w:rsidRPr="009A4919">
        <w:instrText xml:space="preserve"> ADDIN EN.CITE &lt;EndNote&gt;&lt;Cite AuthorYear="1"&gt;&lt;Author&gt;Deroba&lt;/Author&gt;&lt;Year&gt;2013&lt;/Year&gt;&lt;RecNum&gt;202&lt;/RecNum&gt;&lt;DisplayText&gt;Deroba and Schueller (2013)&lt;/DisplayText&gt;&lt;record&gt;&lt;rec-number&gt;202&lt;/rec-number&gt;&lt;foreign-keys&gt;&lt;key app="EN" db-id="sfrdfvtvbdax5de2svmvr9smwwas0vts2999" timestamp="1471142530"&gt;202&lt;/key&gt;&lt;/foreign-keys&gt;&lt;ref-type name="Journal Article"&gt;17&lt;/ref-type&gt;&lt;contributors&gt;&lt;authors&gt;&lt;author&gt;Deroba, Jonathan J&lt;/author&gt;&lt;author&gt;Schueller, Amy M&lt;/author&gt;&lt;/authors&gt;&lt;/contributors&gt;&lt;titles&gt;&lt;title&gt;Performance of stock assessments with misspecified age-and time-varying natural mortality&lt;/title&gt;&lt;secondary-title&gt;Fisheries Research&lt;/secondary-title&gt;&lt;/titles&gt;&lt;periodical&gt;&lt;full-title&gt;Fisheries Research&lt;/full-title&gt;&lt;/periodical&gt;&lt;pages&gt;27-40&lt;/pages&gt;&lt;volume&gt;146&lt;/volume&gt;&lt;dates&gt;&lt;year&gt;2013&lt;/year&gt;&lt;/dates&gt;&lt;isbn&gt;0165-7836&lt;/isbn&gt;&lt;urls&gt;&lt;/urls&gt;&lt;/record&gt;&lt;/Cite&gt;&lt;/EndNote&gt;</w:instrText>
      </w:r>
      <w:r w:rsidR="00450312" w:rsidRPr="009A4919">
        <w:fldChar w:fldCharType="separate"/>
      </w:r>
      <w:r w:rsidR="00D60285" w:rsidRPr="009A4919">
        <w:rPr>
          <w:noProof/>
        </w:rPr>
        <w:t>Deroba and Schueller (2013)</w:t>
      </w:r>
      <w:r w:rsidR="00450312" w:rsidRPr="009A4919">
        <w:fldChar w:fldCharType="end"/>
      </w:r>
      <w:r w:rsidR="00D60285" w:rsidRPr="009A4919">
        <w:t xml:space="preserve"> </w:t>
      </w:r>
      <w:r w:rsidR="0083541E">
        <w:t>found that</w:t>
      </w:r>
      <w:r w:rsidR="000950BB">
        <w:t xml:space="preserve"> </w:t>
      </w:r>
      <w:r w:rsidR="00D60285" w:rsidRPr="009A4919">
        <w:t xml:space="preserve">misspecifying </w:t>
      </w:r>
      <w:r w:rsidR="00D60285" w:rsidRPr="009A4919">
        <w:rPr>
          <w:noProof/>
        </w:rPr>
        <w:t>temporal variation</w:t>
      </w:r>
      <w:r w:rsidR="00D60285" w:rsidRPr="009A4919">
        <w:t xml:space="preserve"> in </w:t>
      </w:r>
      <m:oMath>
        <m:r>
          <w:rPr>
            <w:rFonts w:ascii="Cambria Math" w:hAnsi="Cambria Math"/>
          </w:rPr>
          <m:t>M</m:t>
        </m:r>
      </m:oMath>
      <w:r w:rsidR="00D60285" w:rsidRPr="009A4919">
        <w:t xml:space="preserve"> induce</w:t>
      </w:r>
      <w:r w:rsidR="000950BB">
        <w:t xml:space="preserve">d </w:t>
      </w:r>
      <w:r w:rsidR="00D60285" w:rsidRPr="009A4919">
        <w:t xml:space="preserve">larger biases than misspecifying the age-variation in </w:t>
      </w:r>
      <m:oMath>
        <m:r>
          <w:rPr>
            <w:rFonts w:ascii="Cambria Math" w:hAnsi="Cambria Math"/>
          </w:rPr>
          <m:t>M</m:t>
        </m:r>
      </m:oMath>
      <w:r w:rsidR="00D60285" w:rsidRPr="009A4919">
        <w:t>.</w:t>
      </w:r>
      <w:r w:rsidR="00D60285">
        <w:t xml:space="preserve"> </w:t>
      </w:r>
      <w:r w:rsidR="000950BB">
        <w:t>T</w:t>
      </w:r>
      <w:r w:rsidR="003A2DE1" w:rsidRPr="009A4919">
        <w:t xml:space="preserve">he impacts of </w:t>
      </w:r>
      <w:r w:rsidR="003A2DE1">
        <w:t>misspecifying</w:t>
      </w:r>
      <w:r w:rsidR="003A2DE1" w:rsidRPr="009A4919">
        <w:t xml:space="preserve"> </w:t>
      </w:r>
      <m:oMath>
        <m:r>
          <w:rPr>
            <w:rFonts w:ascii="Cambria Math" w:hAnsi="Cambria Math"/>
          </w:rPr>
          <m:t>M</m:t>
        </m:r>
      </m:oMath>
      <w:r w:rsidR="003A2DE1" w:rsidRPr="009A4919">
        <w:t xml:space="preserve"> are positively related </w:t>
      </w:r>
      <w:r w:rsidR="003A2DE1" w:rsidRPr="009A4919">
        <w:lastRenderedPageBreak/>
        <w:t xml:space="preserve">to </w:t>
      </w:r>
      <m:oMath>
        <m:r>
          <w:rPr>
            <w:rFonts w:ascii="Cambria Math" w:hAnsi="Cambria Math"/>
          </w:rPr>
          <m:t>M</m:t>
        </m:r>
        <m:r>
          <w:rPr>
            <w:rFonts w:ascii="Cambria Math" w:hAnsi="Cambria Math"/>
            <w:lang w:eastAsia="zh-CN"/>
          </w:rPr>
          <m:t>/(F+M)</m:t>
        </m:r>
      </m:oMath>
      <w:r w:rsidR="003A2DE1" w:rsidRPr="009A4919">
        <w:fldChar w:fldCharType="begin"/>
      </w:r>
      <w:r w:rsidR="003A2DE1">
        <w:instrText xml:space="preserve"> ADDIN EN.CITE &lt;EndNote&gt;&lt;Cite&gt;&lt;Author&gt;Legault&lt;/Author&gt;&lt;Year&gt;2015&lt;/Year&gt;&lt;RecNum&gt;160&lt;/RecNum&gt;&lt;DisplayText&gt;(Legault and Palmer 2015)&lt;/DisplayText&gt;&lt;record&gt;&lt;rec-number&gt;160&lt;/rec-number&gt;&lt;foreign-keys&gt;&lt;key app="EN" db-id="sfrdfvtvbdax5de2svmvr9smwwas0vts2999" timestamp="1457369173"&gt;160&lt;/key&gt;&lt;/foreign-keys&gt;&lt;ref-type name="Journal Article"&gt;17&lt;/ref-type&gt;&lt;contributors&gt;&lt;authors&gt;&lt;author&gt;Legault, Christopher M&lt;/author&gt;&lt;author&gt;Palmer, Michael C&lt;/author&gt;&lt;/authors&gt;&lt;/contributors&gt;&lt;titles&gt;&lt;title&gt;In what direction should the fishing mortality target change when natural mortality increases within an assessment?&lt;/title&gt;&lt;secondary-title&gt;Canadian Journal of Fisheries and Aquatic Sciences&lt;/secondary-title&gt;&lt;/titles&gt;&lt;periodical&gt;&lt;full-title&gt;Canadian Journal of Fisheries and Aquatic Sciences&lt;/full-title&gt;&lt;/periodical&gt;&lt;pages&gt;1-9&lt;/pages&gt;&lt;volume&gt;73&lt;/volume&gt;&lt;number&gt;999&lt;/number&gt;&lt;dates&gt;&lt;year&gt;2015&lt;/year&gt;&lt;/dates&gt;&lt;isbn&gt;0706-652X&lt;/isbn&gt;&lt;urls&gt;&lt;/urls&gt;&lt;/record&gt;&lt;/Cite&gt;&lt;/EndNote&gt;</w:instrText>
      </w:r>
      <w:r w:rsidR="003A2DE1" w:rsidRPr="009A4919">
        <w:fldChar w:fldCharType="end"/>
      </w:r>
      <w:r w:rsidR="008A1637">
        <w:t>, and</w:t>
      </w:r>
      <w:r>
        <w:t xml:space="preserve"> in the latest </w:t>
      </w:r>
      <w:r>
        <w:rPr>
          <w:noProof/>
        </w:rPr>
        <w:t>SNEMA yellowtail flounder</w:t>
      </w:r>
      <w:r w:rsidR="008A1637">
        <w:t xml:space="preserve"> </w:t>
      </w:r>
      <w:r>
        <w:t xml:space="preserve">assessment </w:t>
      </w:r>
      <m:oMath>
        <m:r>
          <w:rPr>
            <w:rFonts w:ascii="Cambria Math" w:hAnsi="Cambria Math"/>
          </w:rPr>
          <m:t>M</m:t>
        </m:r>
        <m:r>
          <w:rPr>
            <w:rFonts w:ascii="Cambria Math" w:hAnsi="Cambria Math"/>
            <w:lang w:eastAsia="zh-CN"/>
          </w:rPr>
          <m:t>/(F+M)</m:t>
        </m:r>
      </m:oMath>
      <w:r w:rsidR="008A1637">
        <w:t xml:space="preserve"> </w:t>
      </w:r>
      <w:r>
        <w:t xml:space="preserve">is currently </w:t>
      </w:r>
      <w:r w:rsidR="008A1637">
        <w:rPr>
          <w:noProof/>
        </w:rPr>
        <w:t>near</w:t>
      </w:r>
      <w:r w:rsidR="008A1637">
        <w:t xml:space="preserve"> the </w:t>
      </w:r>
      <w:r w:rsidR="008A1637" w:rsidRPr="009A4919">
        <w:t>historical maximum</w:t>
      </w:r>
      <w:r w:rsidR="008A1637">
        <w:t xml:space="preserve"> since </w:t>
      </w:r>
      <m:oMath>
        <m:r>
          <w:rPr>
            <w:rFonts w:ascii="Cambria Math" w:hAnsi="Cambria Math"/>
          </w:rPr>
          <m:t>F</m:t>
        </m:r>
      </m:oMath>
      <w:r w:rsidR="008A1637">
        <w:t xml:space="preserve"> </w:t>
      </w:r>
      <w:r>
        <w:t>i</w:t>
      </w:r>
      <w:r w:rsidR="008A1637">
        <w:t xml:space="preserve">s </w:t>
      </w:r>
      <w:r>
        <w:t>near its</w:t>
      </w:r>
      <w:r w:rsidR="008A1637">
        <w:t xml:space="preserve"> historic low </w:t>
      </w:r>
      <w:r w:rsidR="008A1637">
        <w:rPr>
          <w:noProof/>
        </w:rPr>
        <w:t xml:space="preserve">(Legault and Palmer 2015; </w:t>
      </w:r>
      <w:r w:rsidR="008A1637">
        <w:t>NEFSC 2020).</w:t>
      </w:r>
      <w:r w:rsidR="008A1637" w:rsidRPr="009A4919">
        <w:t xml:space="preserve"> </w:t>
      </w:r>
      <w:r w:rsidR="000950BB">
        <w:t>T</w:t>
      </w:r>
      <w:r w:rsidR="003A2DE1">
        <w:t xml:space="preserve">he current </w:t>
      </w:r>
      <w:r w:rsidR="003A2DE1">
        <w:rPr>
          <w:noProof/>
        </w:rPr>
        <w:t xml:space="preserve">assessment </w:t>
      </w:r>
      <w:r w:rsidR="00797336">
        <w:rPr>
          <w:noProof/>
        </w:rPr>
        <w:t>specifie</w:t>
      </w:r>
      <w:r w:rsidR="003A2DE1">
        <w:rPr>
          <w:noProof/>
        </w:rPr>
        <w:t>s</w:t>
      </w:r>
      <w:r w:rsidR="00797336">
        <w:rPr>
          <w:noProof/>
        </w:rPr>
        <w:t xml:space="preserve"> </w:t>
      </w:r>
      <m:oMath>
        <m:r>
          <w:rPr>
            <w:rFonts w:ascii="Cambria Math" w:hAnsi="Cambria Math"/>
          </w:rPr>
          <m:t>M</m:t>
        </m:r>
      </m:oMath>
      <w:r w:rsidR="003A2DE1">
        <w:rPr>
          <w:noProof/>
        </w:rPr>
        <w:t xml:space="preserve"> as a time</w:t>
      </w:r>
      <w:r w:rsidR="00797336">
        <w:rPr>
          <w:noProof/>
        </w:rPr>
        <w:t>-invariant</w:t>
      </w:r>
      <w:r w:rsidR="003A2DE1">
        <w:t>, decreasing function of age</w:t>
      </w:r>
      <w:r>
        <w:t>,</w:t>
      </w:r>
      <w:r w:rsidR="003A2DE1">
        <w:t xml:space="preserve"> </w:t>
      </w:r>
      <w:r w:rsidR="00797336" w:rsidRPr="009A4919">
        <w:t xml:space="preserve">based on </w:t>
      </w:r>
      <w:r w:rsidR="003A2DE1">
        <w:t xml:space="preserve">a time series average of weight-at-age data and the </w:t>
      </w:r>
      <w:r w:rsidR="00797336">
        <w:t xml:space="preserve">allometric relationship </w:t>
      </w:r>
      <w:r w:rsidR="003A2DE1">
        <w:t xml:space="preserve">defining how </w:t>
      </w:r>
      <m:oMath>
        <m:r>
          <w:rPr>
            <w:rFonts w:ascii="Cambria Math" w:hAnsi="Cambria Math"/>
          </w:rPr>
          <m:t>M</m:t>
        </m:r>
      </m:oMath>
      <w:r w:rsidR="00797336">
        <w:t xml:space="preserve"> declines</w:t>
      </w:r>
      <w:r w:rsidR="00797336" w:rsidRPr="009A4919">
        <w:t xml:space="preserve"> with </w:t>
      </w:r>
      <w:r w:rsidR="003A2DE1">
        <w:t>siz</w:t>
      </w:r>
      <w:r w:rsidR="00797336">
        <w:t>e</w:t>
      </w:r>
      <w:r w:rsidR="003A2DE1">
        <w:t xml:space="preserve"> </w:t>
      </w:r>
      <w:r w:rsidR="00450312" w:rsidRPr="009A4919">
        <w:fldChar w:fldCharType="begin"/>
      </w:r>
      <w:r w:rsidR="008B06BB">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fldChar w:fldCharType="separate"/>
      </w:r>
      <w:r w:rsidR="008B06BB">
        <w:rPr>
          <w:noProof/>
        </w:rPr>
        <w:t>(</w:t>
      </w:r>
      <w:r w:rsidR="003A2DE1">
        <w:rPr>
          <w:noProof/>
        </w:rPr>
        <w:t xml:space="preserve">Lorenzen 1996; </w:t>
      </w:r>
      <w:r w:rsidR="008B06BB">
        <w:rPr>
          <w:noProof/>
        </w:rPr>
        <w:t>NEFSC 2012)</w:t>
      </w:r>
      <w:r w:rsidR="00450312" w:rsidRPr="009A4919">
        <w:fldChar w:fldCharType="end"/>
      </w:r>
      <w:r w:rsidR="00C64632" w:rsidRPr="009A4919">
        <w:t xml:space="preserve">. </w:t>
      </w:r>
      <w:r w:rsidR="008A1637">
        <w:t xml:space="preserve">Thus, </w:t>
      </w:r>
      <w:r w:rsidR="005B2434">
        <w:t xml:space="preserve">there is reason to believe that </w:t>
      </w:r>
      <w:r w:rsidR="002770F5">
        <w:rPr>
          <w:noProof/>
        </w:rPr>
        <w:t>misspecifying</w:t>
      </w:r>
      <w:r w:rsidR="00C64632" w:rsidRPr="009A4919">
        <w:t xml:space="preserve"> </w:t>
      </w:r>
      <m:oMath>
        <m:r>
          <w:rPr>
            <w:rFonts w:ascii="Cambria Math" w:hAnsi="Cambria Math"/>
          </w:rPr>
          <m:t>M</m:t>
        </m:r>
      </m:oMath>
      <w:r w:rsidR="005B2434" w:rsidRPr="009A4919">
        <w:t xml:space="preserve"> </w:t>
      </w:r>
      <w:r w:rsidR="005B2434">
        <w:t xml:space="preserve">as constant </w:t>
      </w:r>
      <w:r w:rsidR="00F41529">
        <w:t>c</w:t>
      </w:r>
      <w:r w:rsidR="005B2434">
        <w:t>ould</w:t>
      </w:r>
      <w:r w:rsidR="00F41529">
        <w:t xml:space="preserve"> be</w:t>
      </w:r>
      <w:r w:rsidR="00C64632" w:rsidRPr="009A4919">
        <w:t xml:space="preserve"> a</w:t>
      </w:r>
      <w:r w:rsidR="005B2434">
        <w:t xml:space="preserve"> </w:t>
      </w:r>
      <w:r w:rsidR="00C64632" w:rsidRPr="009A4919">
        <w:t xml:space="preserve">reason for the </w:t>
      </w:r>
      <w:r w:rsidR="005B2434">
        <w:t xml:space="preserve">concerning </w:t>
      </w:r>
      <w:r w:rsidR="00C64632" w:rsidRPr="009A4919">
        <w:t xml:space="preserve">retrospective </w:t>
      </w:r>
      <w:r w:rsidR="005B2434">
        <w:t xml:space="preserve">patterns </w:t>
      </w:r>
      <w:r w:rsidR="00C64632" w:rsidRPr="009A4919">
        <w:t xml:space="preserve">in </w:t>
      </w:r>
      <w:r w:rsidR="007255FE">
        <w:t>recent</w:t>
      </w:r>
      <w:r w:rsidR="003A087D">
        <w:t xml:space="preserve"> </w:t>
      </w:r>
      <w:r w:rsidR="00C91619">
        <w:t>assessments</w:t>
      </w:r>
      <w:r w:rsidR="00604DDA">
        <w:t xml:space="preserve"> of the stock</w:t>
      </w:r>
      <w:r w:rsidR="00C91619">
        <w:t>.</w:t>
      </w:r>
    </w:p>
    <w:p w14:paraId="223326C5" w14:textId="45A8E462" w:rsidR="00F73385" w:rsidRDefault="00C20671" w:rsidP="00307CF2">
      <w:pPr>
        <w:pStyle w:val="Chapterheading0"/>
        <w:spacing w:after="0"/>
        <w:ind w:firstLine="720"/>
        <w:jc w:val="left"/>
      </w:pPr>
      <w:r>
        <w:rPr>
          <w:lang w:eastAsia="zh-CN"/>
        </w:rPr>
        <w:t>Instead of i</w:t>
      </w:r>
      <w:r w:rsidR="002770F5">
        <w:t>mpos</w:t>
      </w:r>
      <w:r>
        <w:t>ing</w:t>
      </w:r>
      <w:r w:rsidR="00730457">
        <w:t xml:space="preserve"> </w:t>
      </w:r>
      <w:r w:rsidR="00B3087B">
        <w:t>a trend</w:t>
      </w:r>
      <w:r w:rsidR="00D60285">
        <w:t xml:space="preserve"> on</w:t>
      </w:r>
      <w:r w:rsidR="00F65818" w:rsidRPr="009A4919">
        <w:t xml:space="preserve"> </w:t>
      </w:r>
      <m:oMath>
        <m:r>
          <w:rPr>
            <w:rFonts w:ascii="Cambria Math" w:hAnsi="Cambria Math"/>
          </w:rPr>
          <m:t>M</m:t>
        </m:r>
      </m:oMath>
      <w:r>
        <w:t xml:space="preserve"> by age or year</w:t>
      </w:r>
      <w:r w:rsidR="0071162D">
        <w:t xml:space="preserve">, we </w:t>
      </w:r>
      <w:r w:rsidR="00F65818" w:rsidRPr="009A4919">
        <w:t xml:space="preserve">explored a more </w:t>
      </w:r>
      <w:r w:rsidR="00730457">
        <w:t>flexible</w:t>
      </w:r>
      <w:r w:rsidR="009D1D16">
        <w:t xml:space="preserve"> </w:t>
      </w:r>
      <w:r w:rsidR="00B31DC6">
        <w:t xml:space="preserve">and objective </w:t>
      </w:r>
      <w:r w:rsidR="009D1D16">
        <w:t>method to address</w:t>
      </w:r>
      <w:r w:rsidR="00B3087B">
        <w:t xml:space="preserve"> </w:t>
      </w:r>
      <w:r w:rsidR="0071162D">
        <w:t xml:space="preserve">the </w:t>
      </w:r>
      <w:r w:rsidR="00F65818" w:rsidRPr="009A4919">
        <w:t xml:space="preserve">retrospective </w:t>
      </w:r>
      <w:r w:rsidR="00F44772">
        <w:t>problem</w:t>
      </w:r>
      <w:r>
        <w:t xml:space="preserve">: estimating </w:t>
      </w:r>
      <w:r w:rsidR="00B31DC6">
        <w:t xml:space="preserve">a </w:t>
      </w:r>
      <w:r w:rsidRPr="009A4919">
        <w:t>first-order auto</w:t>
      </w:r>
      <w:r>
        <w:t>regress</w:t>
      </w:r>
      <w:r w:rsidR="008E30F0">
        <w:t>ive</w:t>
      </w:r>
      <w:r>
        <w:t xml:space="preserve">, </w:t>
      </w:r>
      <w:r w:rsidRPr="009A4919">
        <w:rPr>
          <w:lang w:eastAsia="zh-CN"/>
        </w:rPr>
        <w:t>AR</w:t>
      </w:r>
      <w:r w:rsidRPr="009A4919">
        <w:t>(1)</w:t>
      </w:r>
      <w:r>
        <w:t xml:space="preserve">, </w:t>
      </w:r>
      <w:r w:rsidR="008E30F0">
        <w:t xml:space="preserve">smoother </w:t>
      </w:r>
      <w:r w:rsidR="008F0EEC">
        <w:t xml:space="preserve">over </w:t>
      </w:r>
      <w:r w:rsidR="008E30F0">
        <w:t xml:space="preserve">two dimensions, </w:t>
      </w:r>
      <w:r w:rsidR="008F0EEC">
        <w:t>age and year</w:t>
      </w:r>
      <w:r w:rsidR="0031574F">
        <w:t xml:space="preserve">. </w:t>
      </w:r>
      <w:r>
        <w:t xml:space="preserve">We </w:t>
      </w:r>
      <w:r w:rsidR="00B3087B" w:rsidRPr="009A4919">
        <w:t>i</w:t>
      </w:r>
      <w:r w:rsidR="00B3087B">
        <w:t>mplemented</w:t>
      </w:r>
      <w:r w:rsidR="00F65818" w:rsidRPr="009A4919">
        <w:t xml:space="preserve"> </w:t>
      </w:r>
      <w:r>
        <w:t>this 2D AR(1) structure in</w:t>
      </w:r>
      <w:r w:rsidR="00F65818" w:rsidRPr="009A4919">
        <w:t xml:space="preserve"> </w:t>
      </w:r>
      <w:r>
        <w:t xml:space="preserve">the Woods Hole Assessment Model (WHAM), </w:t>
      </w:r>
      <w:r w:rsidR="00F65818" w:rsidRPr="009A4919">
        <w:t xml:space="preserve">a state-space age-structured assessment </w:t>
      </w:r>
      <w:r w:rsidR="005F3FBA">
        <w:t>framework</w:t>
      </w:r>
      <w:r w:rsidR="00F65818" w:rsidRPr="009A4919">
        <w:t xml:space="preserve"> </w:t>
      </w:r>
      <w:r>
        <w:t>developed at the N</w:t>
      </w:r>
      <w:r w:rsidR="00095284">
        <w:t xml:space="preserve">ortheast Fisheries Science Center </w:t>
      </w:r>
      <w:r w:rsidR="00626AA7">
        <w:t>(</w:t>
      </w:r>
      <w:r w:rsidR="00095284">
        <w:t>NEFSC</w:t>
      </w:r>
      <w:r w:rsidR="008E30F0">
        <w:t>,</w:t>
      </w:r>
      <w:r w:rsidR="00095284">
        <w:t xml:space="preserve"> </w:t>
      </w:r>
      <w:r w:rsidR="0094034C">
        <w:t>Miller and Stock 2020; Stock and Miller, this issue</w:t>
      </w:r>
      <w:r w:rsidR="00626AA7">
        <w:t>)</w:t>
      </w:r>
      <w:r w:rsidR="00F65818" w:rsidRPr="009A4919">
        <w:t xml:space="preserve">. </w:t>
      </w:r>
      <w:r w:rsidR="00307CF2">
        <w:t xml:space="preserve">Using correlated process errors in state-space stock assessment models to reduce retrospective patterns is an emerging concept (ICES 2020). </w:t>
      </w:r>
      <w:r w:rsidR="003402DE">
        <w:t>Whereas</w:t>
      </w:r>
      <w:r w:rsidR="002E23AD">
        <w:t xml:space="preserve"> </w:t>
      </w:r>
      <w:r w:rsidR="002E23AD" w:rsidRPr="009A4919">
        <w:t xml:space="preserve">statistical catch-at-age models </w:t>
      </w:r>
      <w:r w:rsidR="00F857FE">
        <w:t>do not distinguish</w:t>
      </w:r>
      <w:r w:rsidR="00595093">
        <w:t xml:space="preserve"> </w:t>
      </w:r>
      <w:r w:rsidR="003402DE">
        <w:t xml:space="preserve">between </w:t>
      </w:r>
      <w:r w:rsidR="00595093">
        <w:t xml:space="preserve">observation </w:t>
      </w:r>
      <w:r w:rsidR="00F857FE">
        <w:t xml:space="preserve">and process </w:t>
      </w:r>
      <w:r w:rsidR="00595093">
        <w:t>error</w:t>
      </w:r>
      <w:r w:rsidR="00F857FE">
        <w:t>s</w:t>
      </w:r>
      <w:r w:rsidR="002E23AD" w:rsidRPr="009A4919">
        <w:t xml:space="preserve">, state-space models are </w:t>
      </w:r>
      <w:r w:rsidR="002E23AD">
        <w:rPr>
          <w:noProof/>
        </w:rPr>
        <w:t>able to</w:t>
      </w:r>
      <w:r w:rsidR="002E23AD" w:rsidRPr="009A4919">
        <w:t xml:space="preserve"> simultaneously estimate </w:t>
      </w:r>
      <w:r w:rsidR="005F3FBA">
        <w:t xml:space="preserve">process </w:t>
      </w:r>
      <w:r w:rsidR="003402DE">
        <w:t>error (</w:t>
      </w:r>
      <w:r w:rsidR="005F3FBA">
        <w:t xml:space="preserve">variance of </w:t>
      </w:r>
      <w:r w:rsidR="002E23AD" w:rsidRPr="009A4919">
        <w:t xml:space="preserve">unobserved </w:t>
      </w:r>
      <w:r w:rsidR="005F3FBA">
        <w:t xml:space="preserve">states, </w:t>
      </w:r>
      <w:r w:rsidR="003402DE">
        <w:t xml:space="preserve">such as </w:t>
      </w:r>
      <w:r w:rsidR="005F3FBA">
        <w:t>population numbers-at-age</w:t>
      </w:r>
      <w:r w:rsidR="003402DE">
        <w:t>)</w:t>
      </w:r>
      <w:r w:rsidR="005F3FBA">
        <w:t xml:space="preserve">, </w:t>
      </w:r>
      <w:r w:rsidR="002E23AD" w:rsidRPr="009A4919">
        <w:t xml:space="preserve">and the observation errors in </w:t>
      </w:r>
      <w:r w:rsidR="00ED16B2">
        <w:t>associated</w:t>
      </w:r>
      <w:r w:rsidR="002E23AD" w:rsidRPr="009A4919">
        <w:t xml:space="preserve"> data</w:t>
      </w:r>
      <w:r w:rsidR="002E23AD">
        <w:t xml:space="preserve"> </w:t>
      </w:r>
      <w:r w:rsidR="003402DE">
        <w:t xml:space="preserve">(Nielsen and Berg 2014; Miller et al. 2016; </w:t>
      </w:r>
      <w:proofErr w:type="spellStart"/>
      <w:r w:rsidR="003402DE">
        <w:t>Aeberhard</w:t>
      </w:r>
      <w:proofErr w:type="spellEnd"/>
      <w:r w:rsidR="003402DE">
        <w:t xml:space="preserve"> et al. 2018)</w:t>
      </w:r>
      <w:r w:rsidR="002E23AD" w:rsidRPr="009A4919">
        <w:t>.</w:t>
      </w:r>
      <w:r w:rsidR="00882D03">
        <w:t xml:space="preserve"> Statistical catch-at-age models assume that survival</w:t>
      </w:r>
      <w:r w:rsidR="00CB6097">
        <w:t xml:space="preserve"> is deterministic, </w:t>
      </w:r>
      <w:r w:rsidR="00E07C15">
        <w:t>i.e.,</w:t>
      </w:r>
      <w:r w:rsidR="00CB6097">
        <w:t xml:space="preserve"> the number of </w:t>
      </w:r>
      <w:r w:rsidR="00FE247C">
        <w:t xml:space="preserve">age </w:t>
      </w:r>
      <w:r w:rsidR="00FE247C" w:rsidRPr="00FE247C">
        <w:rPr>
          <w:i/>
          <w:iCs/>
        </w:rPr>
        <w:t>a</w:t>
      </w:r>
      <w:r w:rsidR="00FE247C">
        <w:t xml:space="preserve"> </w:t>
      </w:r>
      <w:r w:rsidR="00CB6097">
        <w:t>fish</w:t>
      </w:r>
      <w:r w:rsidR="00FE247C">
        <w:t xml:space="preserve"> in year </w:t>
      </w:r>
      <w:r w:rsidR="00FE247C" w:rsidRPr="00FE247C">
        <w:rPr>
          <w:i/>
          <w:iCs/>
        </w:rPr>
        <w:t>y</w:t>
      </w:r>
      <w:r w:rsidR="00FE247C">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FE247C">
        <w:t xml:space="preserve">, is determined by </w:t>
      </w:r>
      <w:r w:rsidR="00FE247C" w:rsidRPr="00BB5256">
        <w:rPr>
          <w:i/>
          <w:iCs/>
        </w:rPr>
        <w:t>F</w:t>
      </w:r>
      <w:r w:rsidR="00FE247C">
        <w:t xml:space="preserve">, </w:t>
      </w:r>
      <w:r w:rsidR="00FE247C" w:rsidRPr="00BB5256">
        <w:rPr>
          <w:i/>
          <w:iCs/>
        </w:rPr>
        <w:t>M</w:t>
      </w:r>
      <w:r w:rsidR="00FE247C">
        <w:t>, and the numbers in the previous year</w:t>
      </w:r>
      <w:r w:rsidR="00BB5256">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sup>
        </m:sSup>
      </m:oMath>
      <w:r w:rsidR="00BB5256">
        <w:t>.</w:t>
      </w:r>
      <w:r w:rsidR="00CB6097">
        <w:t xml:space="preserve"> </w:t>
      </w:r>
      <w:r w:rsidR="009C083D">
        <w:t>Process error</w:t>
      </w:r>
      <w:r w:rsidR="001D6B3F">
        <w:t xml:space="preserve">s, </w:t>
      </w:r>
      <m:oMath>
        <m:r>
          <w:rPr>
            <w:rFonts w:ascii="Cambria Math" w:hAnsi="Cambria Math"/>
          </w:rPr>
          <m:t>ε</m:t>
        </m:r>
      </m:oMath>
      <w:r w:rsidR="001D6B3F">
        <w:t>,</w:t>
      </w:r>
      <w:r w:rsidR="009C083D">
        <w:t xml:space="preserve"> can be included directly on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9C083D">
        <w:t xml:space="preserve"> as </w:t>
      </w:r>
      <w:r w:rsidR="00943533">
        <w:t xml:space="preserve">random effect </w:t>
      </w:r>
      <w:r w:rsidR="009C083D">
        <w:t>deviations in survival (</w:t>
      </w:r>
      <w:proofErr w:type="spellStart"/>
      <w:r w:rsidR="009C083D">
        <w:t>Gudmundsson</w:t>
      </w:r>
      <w:proofErr w:type="spellEnd"/>
      <w:r w:rsidR="009C083D">
        <w:t xml:space="preserve"> and </w:t>
      </w:r>
      <w:proofErr w:type="spellStart"/>
      <w:r w:rsidR="009C083D">
        <w:t>Gunnlaugsson</w:t>
      </w:r>
      <w:proofErr w:type="spellEnd"/>
      <w:r w:rsidR="009C083D">
        <w:t xml:space="preserve"> 2012; Nielsen and Berg 2014; </w:t>
      </w:r>
      <w:r w:rsidR="009C083D">
        <w:rPr>
          <w:noProof/>
        </w:rPr>
        <w:t>Miller et al. 2016</w:t>
      </w:r>
      <w:r w:rsidR="00882D03">
        <w:t>)</w:t>
      </w:r>
      <w:r w:rsidR="009C083D">
        <w:t xml:space="preserve"> or on </w:t>
      </w:r>
      <m:oMath>
        <m:sSub>
          <m:sSubPr>
            <m:ctrlPr>
              <w:rPr>
                <w:rFonts w:ascii="Cambria Math" w:hAnsi="Cambria Math"/>
                <w:i/>
              </w:rPr>
            </m:ctrlPr>
          </m:sSubPr>
          <m:e>
            <m:r>
              <w:rPr>
                <w:rFonts w:ascii="Cambria Math" w:hAnsi="Cambria Math"/>
              </w:rPr>
              <m:t>M</m:t>
            </m:r>
          </m:e>
          <m:sub>
            <m:r>
              <w:rPr>
                <w:rFonts w:ascii="Cambria Math" w:hAnsi="Cambria Math"/>
              </w:rPr>
              <m:t>a,y</m:t>
            </m:r>
          </m:sub>
        </m:sSub>
      </m:oMath>
      <w:r w:rsidR="00882D03">
        <w:t xml:space="preserve"> </w:t>
      </w:r>
      <w:r w:rsidR="009C083D">
        <w:t>(</w:t>
      </w:r>
      <w:proofErr w:type="spellStart"/>
      <w:r w:rsidR="009C083D">
        <w:t>Cadigan</w:t>
      </w:r>
      <w:proofErr w:type="spellEnd"/>
      <w:r w:rsidR="009C083D">
        <w:t xml:space="preserve"> 2016)</w:t>
      </w:r>
      <w:r w:rsidR="001D6B3F">
        <w:t xml:space="preserve">, such that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a,y</m:t>
                </m:r>
              </m:sub>
            </m:sSub>
          </m:sup>
        </m:sSup>
      </m:oMath>
      <w:r w:rsidR="001D6B3F">
        <w:t>.</w:t>
      </w:r>
    </w:p>
    <w:p w14:paraId="35EC78D7" w14:textId="128A7FA8" w:rsidR="004C022D" w:rsidRPr="00BD499D" w:rsidRDefault="004B3293" w:rsidP="005D07D2">
      <w:pPr>
        <w:pStyle w:val="Chapterheading0"/>
        <w:spacing w:after="0"/>
        <w:ind w:firstLine="720"/>
        <w:jc w:val="left"/>
      </w:pPr>
      <w:r>
        <w:lastRenderedPageBreak/>
        <w:t xml:space="preserve">In this study, we </w:t>
      </w:r>
      <w:r w:rsidR="005D07D2">
        <w:t xml:space="preserve">extend the model presented in </w:t>
      </w:r>
      <w:r w:rsidR="005D07D2">
        <w:rPr>
          <w:noProof/>
        </w:rPr>
        <w:t xml:space="preserve">Miller et al. (2016) to include </w:t>
      </w:r>
      <w:r w:rsidR="003A2643">
        <w:t xml:space="preserve">2D </w:t>
      </w:r>
      <w:r w:rsidR="005D07D2">
        <w:t xml:space="preserve">AR(1) deviations in </w:t>
      </w:r>
      <w:r w:rsidR="00986FA6">
        <w:t xml:space="preserve">survival and </w:t>
      </w:r>
      <m:oMath>
        <m:r>
          <w:rPr>
            <w:rFonts w:ascii="Cambria Math" w:hAnsi="Cambria Math"/>
          </w:rPr>
          <m:t>M</m:t>
        </m:r>
      </m:oMath>
      <w:r w:rsidR="005D07D2">
        <w:t xml:space="preserve">. We then apply it to the </w:t>
      </w:r>
      <w:r w:rsidR="00986FA6">
        <w:t xml:space="preserve">assessment of </w:t>
      </w:r>
      <w:r>
        <w:t>SNEMA yellowtail flounder</w:t>
      </w:r>
      <w:r w:rsidR="009A4015">
        <w:t>.</w:t>
      </w:r>
      <w:r>
        <w:t xml:space="preserve"> </w:t>
      </w:r>
      <w:bookmarkStart w:id="5" w:name="_Toc465598051"/>
      <w:r w:rsidR="005D07D2">
        <w:t>In particular, w</w:t>
      </w:r>
      <w:r w:rsidR="00F73385">
        <w:t xml:space="preserve">e assess </w:t>
      </w:r>
      <w:r w:rsidR="008A373A">
        <w:t xml:space="preserve">whether </w:t>
      </w:r>
      <w:r w:rsidR="00AD08A0">
        <w:t xml:space="preserve">it </w:t>
      </w:r>
      <w:r w:rsidR="005D07D2">
        <w:t>i</w:t>
      </w:r>
      <w:r w:rsidR="00AD08A0">
        <w:t xml:space="preserve">s better to place </w:t>
      </w:r>
      <w:r w:rsidR="008A373A">
        <w:t xml:space="preserve">the 2D AR(1) smoother on survival versus </w:t>
      </w:r>
      <m:oMath>
        <m:r>
          <w:rPr>
            <w:rFonts w:ascii="Cambria Math" w:hAnsi="Cambria Math"/>
          </w:rPr>
          <m:t>M</m:t>
        </m:r>
      </m:oMath>
      <w:r w:rsidR="008A373A">
        <w:t xml:space="preserve">, </w:t>
      </w:r>
      <w:r w:rsidR="00DB711B">
        <w:t xml:space="preserve">attempt to estimate </w:t>
      </w:r>
      <w:r w:rsidR="008A373A">
        <w:t xml:space="preserve">a model with 2D AR(1) smoothers on both </w:t>
      </w:r>
      <w:r w:rsidR="00AD08A0">
        <w:t xml:space="preserve">survival and </w:t>
      </w:r>
      <m:oMath>
        <m:r>
          <w:rPr>
            <w:rFonts w:ascii="Cambria Math" w:hAnsi="Cambria Math"/>
          </w:rPr>
          <m:t>M</m:t>
        </m:r>
      </m:oMath>
      <w:r w:rsidR="00AD08A0">
        <w:t xml:space="preserve">, and </w:t>
      </w:r>
      <w:r w:rsidR="00DB711B">
        <w:t xml:space="preserve">measure </w:t>
      </w:r>
      <w:r w:rsidR="00AD08A0">
        <w:t xml:space="preserve">the impact </w:t>
      </w:r>
      <w:r w:rsidR="005D07D2">
        <w:t xml:space="preserve">of including the 2D AR(1) smoother </w:t>
      </w:r>
      <w:r w:rsidR="00AD08A0">
        <w:t>on estimates of S</w:t>
      </w:r>
      <w:r w:rsidR="00E44981">
        <w:t xml:space="preserve">SB and </w:t>
      </w:r>
      <w:r w:rsidR="00E44981" w:rsidRPr="00E44981">
        <w:rPr>
          <w:i/>
        </w:rPr>
        <w:t>F</w:t>
      </w:r>
      <w:r w:rsidR="00E44981">
        <w:t>.</w:t>
      </w:r>
    </w:p>
    <w:p w14:paraId="1D55C63A" w14:textId="0AC2F435" w:rsidR="00BC621B" w:rsidRPr="00BC621B" w:rsidRDefault="00004AB7" w:rsidP="001829AC">
      <w:pPr>
        <w:pStyle w:val="Heading1"/>
        <w:numPr>
          <w:ilvl w:val="0"/>
          <w:numId w:val="15"/>
        </w:numPr>
      </w:pPr>
      <w:r>
        <w:t>Material</w:t>
      </w:r>
      <w:r w:rsidR="00ED575D">
        <w:t xml:space="preserve"> and </w:t>
      </w:r>
      <w:r w:rsidR="002972FB">
        <w:t>M</w:t>
      </w:r>
      <w:r w:rsidR="002767EC" w:rsidRPr="009A4919">
        <w:t>ethods</w:t>
      </w:r>
      <w:bookmarkEnd w:id="5"/>
    </w:p>
    <w:p w14:paraId="7EA26BB8" w14:textId="29589964" w:rsidR="00F5594A" w:rsidRPr="00004AB7" w:rsidRDefault="00BC621B" w:rsidP="001829AC">
      <w:pPr>
        <w:pStyle w:val="Heading2"/>
      </w:pPr>
      <w:r>
        <w:t>2.1.  2</w:t>
      </w:r>
      <w:r w:rsidR="00784661" w:rsidRPr="00004AB7">
        <w:t xml:space="preserve">D AR(1) </w:t>
      </w:r>
      <w:r w:rsidR="00BB4BB4">
        <w:t>smoother</w:t>
      </w:r>
    </w:p>
    <w:p w14:paraId="380B6B14" w14:textId="5562452B" w:rsidR="002767EC" w:rsidRDefault="006D683B" w:rsidP="001E6F32">
      <w:pPr>
        <w:pStyle w:val="Chapterheading0"/>
        <w:spacing w:after="0"/>
        <w:jc w:val="left"/>
      </w:pPr>
      <w:r>
        <w:rPr>
          <w:rFonts w:hint="eastAsia"/>
          <w:lang w:eastAsia="zh-CN"/>
        </w:rPr>
        <w:t>We</w:t>
      </w:r>
      <w:r w:rsidR="002767EC" w:rsidRPr="009A4919">
        <w:t xml:space="preserve"> </w:t>
      </w:r>
      <w:r w:rsidR="00BB4BB4">
        <w:t xml:space="preserve">first </w:t>
      </w:r>
      <w:r w:rsidR="00A26B92">
        <w:t>compare</w:t>
      </w:r>
      <w:r w:rsidR="00867CBB" w:rsidRPr="009A4919">
        <w:t xml:space="preserve">d </w:t>
      </w:r>
      <w:r w:rsidR="00A26B92">
        <w:t>various</w:t>
      </w:r>
      <w:r w:rsidR="002767EC" w:rsidRPr="009A4919">
        <w:t xml:space="preserve"> autocorrelation structure</w:t>
      </w:r>
      <w:r w:rsidR="00A26B92">
        <w:t>s</w:t>
      </w:r>
      <w:r w:rsidR="002767EC" w:rsidRPr="009A4919">
        <w:t xml:space="preserve"> </w:t>
      </w:r>
      <w:r w:rsidR="00531E35">
        <w:t>for</w:t>
      </w:r>
      <w:r w:rsidR="0014178D">
        <w:t xml:space="preserve"> </w:t>
      </w:r>
      <w:r w:rsidR="00271E75">
        <w:t xml:space="preserve">survival </w:t>
      </w:r>
      <w:r w:rsidR="0014178D">
        <w:t>deviations in</w:t>
      </w:r>
      <w:r w:rsidR="00AF72BC">
        <w:t xml:space="preserve"> </w:t>
      </w:r>
      <w:r w:rsidR="00D228C2">
        <w:t>WHAM</w:t>
      </w:r>
      <w:r w:rsidR="002767EC" w:rsidRPr="009A4919">
        <w:t xml:space="preserve">. </w:t>
      </w:r>
      <w:r w:rsidR="00DC26B1" w:rsidRPr="009A4919">
        <w:t xml:space="preserve">For simplicity, </w:t>
      </w:r>
      <w:r>
        <w:t>we</w:t>
      </w:r>
      <w:r w:rsidR="00DC26B1" w:rsidRPr="009A4919">
        <w:t xml:space="preserve"> only considered the first-order aut</w:t>
      </w:r>
      <w:r w:rsidR="00CD4530">
        <w:t xml:space="preserve">ocorrelation structure that </w:t>
      </w:r>
      <w:r w:rsidR="001829AC">
        <w:t xml:space="preserve">has been </w:t>
      </w:r>
      <w:r w:rsidR="00DC26B1" w:rsidRPr="009A4919">
        <w:t xml:space="preserve">used in previous studies </w:t>
      </w:r>
      <w:r w:rsidR="00450312" w:rsidRPr="009A4919">
        <w:fldChar w:fldCharType="begin"/>
      </w:r>
      <w:r w:rsidR="008B06BB">
        <w:instrText xml:space="preserve"> ADDIN EN.CITE &lt;EndNote&gt;&lt;Cite&gt;&lt;Author&gt;Nielsen&lt;/Author&gt;&lt;Year&gt;2014&lt;/Year&gt;&lt;RecNum&gt;135&lt;/RecNum&gt;&lt;DisplayText&gt;(Cadigan 2015; 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Cite&gt;&lt;Author&gt;Cadigan&lt;/Author&gt;&lt;Year&gt;2015&lt;/Year&gt;&lt;RecNum&gt;161&lt;/RecNum&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8B06BB">
        <w:rPr>
          <w:noProof/>
        </w:rPr>
        <w:t>(Cadigan 201</w:t>
      </w:r>
      <w:r w:rsidR="00882D03">
        <w:rPr>
          <w:noProof/>
        </w:rPr>
        <w:t>6</w:t>
      </w:r>
      <w:r w:rsidR="008B06BB">
        <w:rPr>
          <w:noProof/>
        </w:rPr>
        <w:t>; Nielsen and Berg 2014)</w:t>
      </w:r>
      <w:r w:rsidR="00450312" w:rsidRPr="009A4919">
        <w:fldChar w:fldCharType="end"/>
      </w:r>
      <w:r w:rsidR="00136A89" w:rsidRPr="009A4919">
        <w:t>.</w:t>
      </w:r>
      <w:r>
        <w:t xml:space="preserve"> </w:t>
      </w:r>
      <w:r w:rsidR="00860DE0">
        <w:t xml:space="preserve">In </w:t>
      </w:r>
      <w:r w:rsidR="00D228C2">
        <w:t>WHAM</w:t>
      </w:r>
      <w:r w:rsidR="002767EC" w:rsidRPr="009A4919">
        <w:t xml:space="preserve">, the </w:t>
      </w:r>
      <w:r w:rsidR="00A26B92">
        <w:t xml:space="preserve">stochastic </w:t>
      </w:r>
      <w:r w:rsidR="002767EC" w:rsidRPr="009A4919">
        <w:t xml:space="preserve">survival </w:t>
      </w:r>
      <w:r w:rsidR="00020BC5">
        <w:rPr>
          <w:lang w:eastAsia="zh-CN"/>
        </w:rPr>
        <w:t>deviation</w:t>
      </w:r>
      <w:r w:rsidR="00D228C2">
        <w:rPr>
          <w:lang w:eastAsia="zh-CN"/>
        </w:rPr>
        <w:t xml:space="preserve">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228C2">
        <w:t>,</w:t>
      </w:r>
      <w:r w:rsidR="00D228C2">
        <w:rPr>
          <w:lang w:eastAsia="zh-CN"/>
        </w:rPr>
        <w:t xml:space="preserve"> </w:t>
      </w:r>
      <w:r w:rsidR="00A447E0">
        <w:t>for</w:t>
      </w:r>
      <w:r w:rsidR="002767EC" w:rsidRPr="009A4919">
        <w:t xml:space="preserve"> age </w:t>
      </w:r>
      <m:oMath>
        <m:r>
          <w:rPr>
            <w:rFonts w:ascii="Cambria Math" w:hAnsi="Cambria Math"/>
          </w:rPr>
          <m:t>a</m:t>
        </m:r>
      </m:oMath>
      <w:r w:rsidR="002767EC" w:rsidRPr="009A4919">
        <w:t xml:space="preserve"> and year </w:t>
      </w:r>
      <w:r w:rsidR="001B14B5">
        <w:rPr>
          <w:i/>
        </w:rPr>
        <w:t>y</w:t>
      </w:r>
      <w:r w:rsidR="00D228C2">
        <w:rPr>
          <w:i/>
        </w:rPr>
        <w:t xml:space="preserve"> </w:t>
      </w:r>
      <w:r w:rsidR="00840CAE">
        <w:t xml:space="preserve">can be calculated by rewriting </w:t>
      </w:r>
      <w:r w:rsidR="00860DE0">
        <w:t xml:space="preserve">the </w:t>
      </w:r>
      <w:r w:rsidR="007C7F99" w:rsidRPr="009A4919">
        <w:t>stock equations</w:t>
      </w:r>
      <w:r w:rsidR="00CD4530">
        <w:t>:</w:t>
      </w:r>
    </w:p>
    <w:p w14:paraId="2917B436" w14:textId="24A2ED52" w:rsidR="00AA3D54" w:rsidRDefault="00A447E0" w:rsidP="00C23217">
      <w:pPr>
        <w:pStyle w:val="Chapterheading0"/>
        <w:spacing w:after="0"/>
        <w:jc w:val="left"/>
      </w:pPr>
      <m:oMathPara>
        <m:oMath>
          <m:r>
            <m:rPr>
              <m:sty m:val="p"/>
            </m:rPr>
            <w:rPr>
              <w:rFonts w:ascii="Cambria Math" w:hAnsi="Cambria Math"/>
            </w:rPr>
            <m:t>log</m:t>
          </m:r>
          <m:sSub>
            <m:sSubPr>
              <m:ctrlPr>
                <w:rPr>
                  <w:rFonts w:ascii="Cambria Math" w:hAnsi="Cambria Math"/>
                  <w:i/>
                </w:rPr>
              </m:ctrlPr>
            </m:sSubPr>
            <m:e>
              <m:r>
                <m:rPr>
                  <m:sty m:val="p"/>
                </m:rPr>
                <w:rPr>
                  <w:rFonts w:ascii="Cambria Math" w:hAnsi="Cambria Math"/>
                </w:rPr>
                <m:t>(</m:t>
              </m:r>
              <m:r>
                <w:rPr>
                  <w:rFonts w:ascii="Cambria Math" w:hAnsi="Cambria Math"/>
                </w:rPr>
                <m:t>N</m:t>
              </m:r>
            </m:e>
            <m:sub>
              <m:r>
                <w:rPr>
                  <w:rFonts w:ascii="Cambria Math" w:hAnsi="Cambria Math"/>
                </w:rPr>
                <m:t>a,y</m:t>
              </m:r>
            </m:sub>
          </m:sSub>
          <m:r>
            <m:rPr>
              <m:sty m:val="p"/>
            </m:rPr>
            <w:rPr>
              <w:rFonts w:ascii="Cambria Math" w:hAnsi="Cambria Math"/>
            </w:rPr>
            <m:t>)</m:t>
          </m:r>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log</m:t>
                  </m:r>
                  <m:d>
                    <m:dPr>
                      <m:ctrlPr>
                        <w:rPr>
                          <w:rFonts w:ascii="Cambria Math" w:hAnsi="Cambria Math"/>
                        </w:rPr>
                      </m:ctrlPr>
                    </m:dPr>
                    <m:e>
                      <w:bookmarkStart w:id="6" w:name="OLE_LINK9"/>
                      <w:bookmarkStart w:id="7" w:name="OLE_LINK12"/>
                      <m:r>
                        <w:rPr>
                          <w:rFonts w:ascii="Cambria Math" w:hAnsi="Cambria Math"/>
                        </w:rPr>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w:bookmarkEnd w:id="6"/>
                      <w:bookmarkEnd w:id="7"/>
                    </m:e>
                  </m:d>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1</m:t>
                  </m:r>
                </m:e>
                <m:e>
                  <m:sSub>
                    <m:sSubPr>
                      <m:ctrlPr>
                        <w:rPr>
                          <w:rFonts w:ascii="Cambria Math" w:hAnsi="Cambria Math"/>
                        </w:rPr>
                      </m:ctrlPr>
                    </m:sSubP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e>
                          </m:d>
                        </m:e>
                      </m:func>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1&lt;a&lt;A</m:t>
                  </m:r>
                  <m:ctrlPr>
                    <w:rPr>
                      <w:rFonts w:ascii="Cambria Math" w:eastAsia="Cambria Math" w:hAnsi="Cambria Math" w:cs="Cambria Math"/>
                      <w:i/>
                    </w:rPr>
                  </m:ctrlPr>
                </m:e>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sup>
                          </m:sSup>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m:t>
                                  </m:r>
                                  <m:r>
                                    <m:rPr>
                                      <m:sty m:val="p"/>
                                    </m:rPr>
                                    <w:rPr>
                                      <w:rFonts w:ascii="Cambria Math" w:hAnsi="Cambria Math"/>
                                    </w:rPr>
                                    <m:t>,</m:t>
                                  </m:r>
                                  <m:r>
                                    <w:rPr>
                                      <w:rFonts w:ascii="Cambria Math" w:hAnsi="Cambria Math"/>
                                    </w:rPr>
                                    <m:t>y-1</m:t>
                                  </m:r>
                                </m:sub>
                              </m:sSub>
                            </m:sup>
                          </m:sSup>
                        </m:e>
                      </m:d>
                    </m:e>
                  </m:func>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A</m:t>
                  </m:r>
                </m:e>
              </m:eqArr>
              <m:r>
                <w:rPr>
                  <w:rFonts w:ascii="Cambria Math" w:hAnsi="Cambria Math"/>
                </w:rPr>
                <m:t xml:space="preserve">   (1)</m:t>
              </m:r>
            </m:e>
          </m:d>
        </m:oMath>
      </m:oMathPara>
    </w:p>
    <w:p w14:paraId="2461A21B" w14:textId="4BEB89F1" w:rsidR="00554EF6" w:rsidRDefault="002767EC" w:rsidP="00554EF6">
      <w:pPr>
        <w:pStyle w:val="Chapterheading0"/>
        <w:spacing w:after="0"/>
        <w:jc w:val="left"/>
      </w:pPr>
      <w:r w:rsidRPr="009A4919">
        <w:t xml:space="preserve">where </w:t>
      </w:r>
      <m:oMath>
        <m:r>
          <w:rPr>
            <w:rFonts w:ascii="Cambria Math" w:hAnsi="Cambria Math"/>
          </w:rPr>
          <m:t>N</m:t>
        </m:r>
      </m:oMath>
      <w:r w:rsidRPr="009A4919">
        <w:t xml:space="preserve"> represents </w:t>
      </w:r>
      <w:r w:rsidR="00D228C2">
        <w:t>numbers</w:t>
      </w:r>
      <w:r w:rsidR="005800C3">
        <w:t xml:space="preserve"> at age</w:t>
      </w:r>
      <w:r w:rsidR="00D23077">
        <w:t xml:space="preserve">, </w:t>
      </w:r>
      <w:r w:rsidR="00D23077" w:rsidRPr="00BC160A">
        <w:rPr>
          <w:i/>
          <w:iCs/>
        </w:rPr>
        <w:t>Z</w:t>
      </w:r>
      <w:r w:rsidR="00D23077">
        <w:t xml:space="preserve"> is the total mortality rate (</w:t>
      </w:r>
      <w:r w:rsidR="00D23077" w:rsidRPr="00BC160A">
        <w:rPr>
          <w:i/>
          <w:iCs/>
        </w:rPr>
        <w:t>F</w:t>
      </w:r>
      <w:r w:rsidR="00D23077">
        <w:t xml:space="preserve"> + </w:t>
      </w:r>
      <w:r w:rsidR="00D23077" w:rsidRPr="00BC160A">
        <w:rPr>
          <w:i/>
          <w:iCs/>
        </w:rPr>
        <w:t>M</w:t>
      </w:r>
      <w:r w:rsidR="00D23077">
        <w:t xml:space="preserve">), </w:t>
      </w:r>
      <m:oMath>
        <m:r>
          <w:rPr>
            <w:rFonts w:ascii="Cambria Math" w:hAnsi="Cambria Math"/>
          </w:rPr>
          <m:t>A</m:t>
        </m:r>
      </m:oMath>
      <w:r w:rsidR="00E07C15">
        <w:t xml:space="preserve"> represents the plus-group, </w:t>
      </w:r>
      <w:r w:rsidR="00D23077">
        <w:t>and</w:t>
      </w:r>
      <w:r w:rsidRPr="009A4919">
        <w:t xml:space="preserve"> </w:t>
      </w:r>
      <m:oMath>
        <m:r>
          <w:rPr>
            <w:rFonts w:ascii="Cambria Math" w:hAnsi="Cambria Math"/>
          </w:rPr>
          <m:t>g</m:t>
        </m:r>
      </m:oMath>
      <w:r w:rsidR="008A79F9">
        <w:t xml:space="preserve"> is </w:t>
      </w:r>
      <w:r w:rsidR="007C6747">
        <w:t xml:space="preserve">the </w:t>
      </w:r>
      <w:r w:rsidR="008A79F9">
        <w:t>stock-recruit function</w:t>
      </w:r>
      <w:r w:rsidR="007C6747">
        <w:t xml:space="preserve"> in which an environmental time series (</w:t>
      </w:r>
      <m:oMath>
        <m:r>
          <w:rPr>
            <w:rFonts w:ascii="Cambria Math" w:hAnsi="Cambria Math"/>
          </w:rPr>
          <m:t>x</m:t>
        </m:r>
      </m:oMath>
      <w:r w:rsidR="007C6747">
        <w:t xml:space="preserve">) can be incorporated </w:t>
      </w:r>
      <w:r w:rsidR="005D04FE">
        <w:t>as a covaria</w:t>
      </w:r>
      <w:r w:rsidR="007C6747">
        <w:t>te</w:t>
      </w:r>
      <w:r w:rsidR="008A79F9">
        <w:t>.</w:t>
      </w:r>
      <w:r w:rsidR="00626AA7">
        <w:t xml:space="preserve"> </w:t>
      </w:r>
      <w:r w:rsidR="00554EF6">
        <w:t xml:space="preserve">T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554EF6">
        <w:t xml:space="preserve"> terms can be equivalently called “random effects,” “deviations,” or “process errors” on numbers-at-age or survival. Hereafter, we refer to t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554EF6">
        <w:t xml:space="preserve"> as random effects or deviations.</w:t>
      </w:r>
    </w:p>
    <w:p w14:paraId="0D693C35" w14:textId="1B45919B" w:rsidR="002972FB" w:rsidRDefault="00095C2A" w:rsidP="00554EF6">
      <w:pPr>
        <w:pStyle w:val="Chapterheading0"/>
        <w:spacing w:after="0"/>
        <w:ind w:firstLine="720"/>
        <w:jc w:val="left"/>
      </w:pPr>
      <w:r w:rsidRPr="009A4919">
        <w:t>Stric</w:t>
      </w:r>
      <w:r w:rsidR="007C168E" w:rsidRPr="009A4919">
        <w:t xml:space="preserve">tly speaking, </w:t>
      </w:r>
      <w:r w:rsidR="00840CAE" w:rsidRPr="009A4919">
        <w:t xml:space="preserve">the survival </w:t>
      </w:r>
      <w:r w:rsidR="00840CAE">
        <w:rPr>
          <w:lang w:eastAsia="zh-CN"/>
        </w:rPr>
        <w:t>deviation</w:t>
      </w:r>
      <w:r w:rsidR="00B6094B">
        <w:rPr>
          <w:lang w:eastAsia="zh-CN"/>
        </w:rPr>
        <w:t xml:space="preserve"> term</w:t>
      </w:r>
      <w:r w:rsidR="00554EF6">
        <w:rPr>
          <w:lang w:eastAsia="zh-CN"/>
        </w:rPr>
        <w:t>s</w:t>
      </w:r>
      <w:r w:rsidR="005E7077">
        <w:t xml:space="preserve"> </w:t>
      </w:r>
      <w:r w:rsidRPr="009A4919">
        <w:t xml:space="preserve">stands for </w:t>
      </w:r>
      <w:r w:rsidR="005E77BF" w:rsidRPr="009A4919">
        <w:t xml:space="preserve">population </w:t>
      </w:r>
      <w:r w:rsidRPr="009A4919">
        <w:t xml:space="preserve">migration </w:t>
      </w:r>
      <w:r w:rsidR="00A26B92">
        <w:t xml:space="preserve">into or out of the stock </w:t>
      </w:r>
      <w:r w:rsidR="000A1351">
        <w:t xml:space="preserve">because it does not </w:t>
      </w:r>
      <w:r w:rsidR="00150B98">
        <w:t>alter</w:t>
      </w:r>
      <w:r w:rsidR="000A1351">
        <w:t xml:space="preserve"> either </w:t>
      </w:r>
      <w:r w:rsidR="00150B98">
        <w:t xml:space="preserve">the </w:t>
      </w:r>
      <w:r w:rsidR="000A1351" w:rsidRPr="000A1351">
        <w:rPr>
          <w:i/>
        </w:rPr>
        <w:t>M</w:t>
      </w:r>
      <w:r w:rsidR="000A1351">
        <w:t xml:space="preserve"> or </w:t>
      </w:r>
      <w:r w:rsidR="00150B98">
        <w:rPr>
          <w:i/>
        </w:rPr>
        <w:t>F</w:t>
      </w:r>
      <w:r w:rsidR="000A1351">
        <w:t xml:space="preserve"> </w:t>
      </w:r>
      <w:r w:rsidR="000426C1">
        <w:t xml:space="preserve">in the Baranov catch equation </w:t>
      </w:r>
      <w:r w:rsidR="00450312" w:rsidRPr="009A4919">
        <w:fldChar w:fldCharType="begin"/>
      </w:r>
      <w:r w:rsidR="008B06BB">
        <w:instrText xml:space="preserve"> ADDIN EN.CITE &lt;EndNote&gt;&lt;Cite&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8B06BB">
        <w:rPr>
          <w:noProof/>
        </w:rPr>
        <w:t>(Gudmundsson and Gunnlaugsson 2012)</w:t>
      </w:r>
      <w:r w:rsidR="00450312" w:rsidRPr="009A4919">
        <w:fldChar w:fldCharType="end"/>
      </w:r>
      <w:r w:rsidR="00703ABC">
        <w:t>, and in fact</w:t>
      </w:r>
      <w:r w:rsidR="00E07C15">
        <w:t>,</w:t>
      </w:r>
      <w:r w:rsidR="00703ABC">
        <w:t xml:space="preserve"> realized survival can be greater than one (i.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gt;</m:t>
        </m:r>
        <m:sSub>
          <m:sSubPr>
            <m:ctrlPr>
              <w:rPr>
                <w:rFonts w:ascii="Cambria Math" w:hAnsi="Cambria Math"/>
                <w:i/>
              </w:rPr>
            </m:ctrlPr>
          </m:sSubPr>
          <m:e>
            <m:r>
              <w:rPr>
                <w:rFonts w:ascii="Cambria Math" w:hAnsi="Cambria Math"/>
              </w:rPr>
              <m:t>N</m:t>
            </m:r>
          </m:e>
          <m:sub>
            <m:r>
              <w:rPr>
                <w:rFonts w:ascii="Cambria Math" w:hAnsi="Cambria Math"/>
              </w:rPr>
              <m:t>a-1,y-1</m:t>
            </m:r>
          </m:sub>
        </m:sSub>
      </m:oMath>
      <w:r w:rsidR="00703ABC">
        <w:t xml:space="preserve"> whenever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gt;</m:t>
        </m:r>
        <m:sSub>
          <m:sSubPr>
            <m:ctrlPr>
              <w:rPr>
                <w:rFonts w:ascii="Cambria Math" w:hAnsi="Cambria Math"/>
              </w:rPr>
            </m:ctrlPr>
          </m:sSubPr>
          <m:e>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oMath>
      <w:r w:rsidR="00703ABC">
        <w:t>)</w:t>
      </w:r>
      <w:r w:rsidRPr="009A4919">
        <w:t>.</w:t>
      </w:r>
      <w:r w:rsidR="007C7F99" w:rsidRPr="009A4919">
        <w:t xml:space="preserve"> </w:t>
      </w:r>
      <w:r w:rsidR="00450312" w:rsidRPr="009A4919">
        <w:fldChar w:fldCharType="begin"/>
      </w:r>
      <w:r w:rsidR="00020BC5">
        <w:instrText xml:space="preserve"> ADDIN EN.CITE &lt;EndNote&gt;&lt;Cite AuthorYear="1"&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020BC5">
        <w:t>Gudmundsson and Gunnlaugsson (2012)</w:t>
      </w:r>
      <w:r w:rsidR="00450312" w:rsidRPr="009A4919">
        <w:fldChar w:fldCharType="end"/>
      </w:r>
      <w:r w:rsidR="00020BC5">
        <w:t xml:space="preserve"> </w:t>
      </w:r>
      <w:r w:rsidR="00020BC5">
        <w:lastRenderedPageBreak/>
        <w:t xml:space="preserve">claimed that </w:t>
      </w:r>
      <w:r w:rsidR="005E77BF" w:rsidRPr="009A4919">
        <w:t>t</w:t>
      </w:r>
      <w:r w:rsidR="00020BC5">
        <w:t>he survival deviation term</w:t>
      </w:r>
      <w:r w:rsidR="005E77BF" w:rsidRPr="009A4919">
        <w:t xml:space="preserve"> can also be </w:t>
      </w:r>
      <w:r w:rsidR="00626AA7">
        <w:t>interpreted as “irregular natural mortality”</w:t>
      </w:r>
      <w:r w:rsidR="00A26B92">
        <w:t xml:space="preserve"> </w:t>
      </w:r>
      <w:r w:rsidR="00703ABC">
        <w:t xml:space="preserve">because </w:t>
      </w:r>
      <m:oMath>
        <m:r>
          <w:rPr>
            <w:rFonts w:ascii="Cambria Math" w:hAnsi="Cambria Math"/>
          </w:rPr>
          <m:t>M</m:t>
        </m:r>
      </m:oMath>
      <w:r w:rsidR="007C7F99" w:rsidRPr="009A4919">
        <w:t xml:space="preserve"> </w:t>
      </w:r>
      <w:r w:rsidR="00254AF8">
        <w:t>impact</w:t>
      </w:r>
      <w:r w:rsidR="00703ABC">
        <w:t>s</w:t>
      </w:r>
      <w:r w:rsidR="00C154B0">
        <w:t xml:space="preserve"> population dynamics </w:t>
      </w:r>
      <w:r w:rsidR="00254AF8">
        <w:t xml:space="preserve">primarily </w:t>
      </w:r>
      <w:r w:rsidR="00C154B0">
        <w:t>through</w:t>
      </w:r>
      <w:r w:rsidR="007C7F99" w:rsidRPr="009A4919">
        <w:t xml:space="preserve"> stock </w:t>
      </w:r>
      <w:r w:rsidR="00B6094B">
        <w:t>equations</w:t>
      </w:r>
      <w:r w:rsidR="00254AF8">
        <w:t xml:space="preserve">. </w:t>
      </w:r>
      <w:proofErr w:type="spellStart"/>
      <w:r w:rsidR="00FE2CEE">
        <w:t>Cadigan</w:t>
      </w:r>
      <w:proofErr w:type="spellEnd"/>
      <w:r w:rsidR="00FE2CEE">
        <w:t xml:space="preserve"> (2016) and Aldrin et al. (2020) follow this interpretation</w:t>
      </w:r>
      <w:r w:rsidR="00307CF2">
        <w:t xml:space="preserve"> </w:t>
      </w:r>
      <w:r w:rsidR="0016096C">
        <w:t xml:space="preserve">and </w:t>
      </w:r>
      <w:r w:rsidR="00307CF2" w:rsidRPr="00307CF2">
        <w:t xml:space="preserve">directly </w:t>
      </w:r>
      <w:r w:rsidR="0016096C">
        <w:t>modelled</w:t>
      </w:r>
      <w:r w:rsidR="00307CF2" w:rsidRPr="00307CF2">
        <w:t xml:space="preserve"> deviations in log(</w:t>
      </w:r>
      <w:r w:rsidR="00307CF2" w:rsidRPr="0016096C">
        <w:rPr>
          <w:i/>
          <w:iCs/>
        </w:rPr>
        <w:t>M</w:t>
      </w:r>
      <w:r w:rsidR="00307CF2" w:rsidRPr="00307CF2">
        <w:t>)</w:t>
      </w:r>
      <w:r w:rsidR="00FE2CEE">
        <w:t xml:space="preserve">. </w:t>
      </w:r>
      <w:r w:rsidR="0016096C">
        <w:t>However</w:t>
      </w:r>
      <w:r w:rsidR="00BD2F49">
        <w:t>, th</w:t>
      </w:r>
      <w:r w:rsidR="0016096C">
        <w:t>e</w:t>
      </w:r>
      <w:r w:rsidR="00BD2F49">
        <w:t xml:space="preserve"> survival deviation</w:t>
      </w:r>
      <w:r w:rsidR="00554EF6">
        <w:t>s</w:t>
      </w:r>
      <w:r w:rsidR="00BD2F49">
        <w:t xml:space="preserve"> can also be caused by</w:t>
      </w:r>
      <w:r w:rsidR="00020BC5" w:rsidRPr="00020BC5">
        <w:t xml:space="preserve"> deviations in </w:t>
      </w:r>
      <w:r w:rsidR="0016096C" w:rsidRPr="0016096C">
        <w:rPr>
          <w:i/>
          <w:iCs/>
        </w:rPr>
        <w:t>F</w:t>
      </w:r>
      <w:r w:rsidR="00020BC5" w:rsidRPr="00020BC5">
        <w:t xml:space="preserve"> or more generally deviations from the Baranov</w:t>
      </w:r>
      <w:r w:rsidR="005E604A">
        <w:t xml:space="preserve"> </w:t>
      </w:r>
      <w:r w:rsidR="00B6094B">
        <w:t>catch equation</w:t>
      </w:r>
      <w:r w:rsidR="00020BC5" w:rsidRPr="00020BC5">
        <w:t>.</w:t>
      </w:r>
    </w:p>
    <w:p w14:paraId="193786C3" w14:textId="2164A42E" w:rsidR="002767EC" w:rsidRPr="00B00FC6" w:rsidRDefault="002972FB" w:rsidP="00C23217">
      <w:pPr>
        <w:pStyle w:val="Chapterheading0"/>
        <w:spacing w:after="0"/>
        <w:jc w:val="left"/>
      </w:pPr>
      <w:r>
        <w:tab/>
      </w:r>
      <w:r w:rsidR="00450312" w:rsidRPr="009A4919">
        <w:fldChar w:fldCharType="begin"/>
      </w:r>
      <w:r w:rsidR="004E092F">
        <w:instrText xml:space="preserve"> ADDIN EN.CITE &lt;EndNote&gt;&lt;Cite AuthorYear="1"&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rsidRPr="009A4919">
        <w:fldChar w:fldCharType="separate"/>
      </w:r>
      <w:r w:rsidR="004E092F">
        <w:rPr>
          <w:noProof/>
        </w:rPr>
        <w:t>Miller et al. (2016)</w:t>
      </w:r>
      <w:r w:rsidR="00450312" w:rsidRPr="009A4919">
        <w:fldChar w:fldCharType="end"/>
      </w:r>
      <w:r w:rsidR="002767EC" w:rsidRPr="009A4919">
        <w:t xml:space="preserve"> </w:t>
      </w:r>
      <w:r w:rsidR="00FE2CEE">
        <w:t xml:space="preserve">and Nielsen and Berg (2014) </w:t>
      </w:r>
      <w:r w:rsidR="002767EC" w:rsidRPr="009A4919">
        <w:t xml:space="preserve">assumed that survival </w:t>
      </w:r>
      <w:r w:rsidR="00020BC5">
        <w:t>deviations</w:t>
      </w:r>
      <w:r w:rsidR="00DC26B1" w:rsidRPr="009A4919">
        <w:t xml:space="preserve"> are </w:t>
      </w:r>
      <w:r w:rsidR="002767EC" w:rsidRPr="009A4919">
        <w:rPr>
          <w:lang w:eastAsia="zh-CN"/>
        </w:rPr>
        <w:t xml:space="preserve">independent </w:t>
      </w:r>
      <w:r w:rsidR="00254AF8">
        <w:rPr>
          <w:lang w:eastAsia="zh-CN"/>
        </w:rPr>
        <w:t xml:space="preserve">of age and time </w:t>
      </w:r>
      <w:r w:rsidR="00095C2A" w:rsidRPr="009A4919">
        <w:rPr>
          <w:lang w:eastAsia="zh-CN"/>
        </w:rPr>
        <w:t xml:space="preserve">and </w:t>
      </w:r>
      <w:r w:rsidR="002767EC" w:rsidRPr="009A4919">
        <w:rPr>
          <w:lang w:eastAsia="zh-CN"/>
        </w:rPr>
        <w:t>normal</w:t>
      </w:r>
      <w:r w:rsidR="00DC26B1" w:rsidRPr="009A4919">
        <w:rPr>
          <w:lang w:eastAsia="zh-CN"/>
        </w:rPr>
        <w:t>ly</w:t>
      </w:r>
      <w:r w:rsidR="0091173C">
        <w:rPr>
          <w:lang w:eastAsia="zh-CN"/>
        </w:rPr>
        <w:t xml:space="preserve"> distributed</w:t>
      </w:r>
      <w:r w:rsidR="00254AF8">
        <w:rPr>
          <w:lang w:eastAsia="zh-CN"/>
        </w:rPr>
        <w:t xml:space="preserve"> with </w:t>
      </w:r>
      <w:r w:rsidR="00982936">
        <w:rPr>
          <w:lang w:eastAsia="zh-CN"/>
        </w:rPr>
        <w:t xml:space="preserve">mean </w:t>
      </w:r>
      <w:r w:rsidR="00254AF8">
        <w:rPr>
          <w:lang w:eastAsia="zh-CN"/>
        </w:rPr>
        <w:t>zero</w:t>
      </w:r>
      <w:r w:rsidR="0091173C">
        <w:rPr>
          <w:lang w:eastAsia="zh-CN"/>
        </w:rPr>
        <w:t>. In othe</w:t>
      </w:r>
      <w:r w:rsidR="00972B48">
        <w:rPr>
          <w:lang w:eastAsia="zh-CN"/>
        </w:rPr>
        <w:t xml:space="preserve">r words, for all </w:t>
      </w:r>
      <w:r w:rsidR="0048432D" w:rsidRPr="0048432D">
        <w:rPr>
          <w:i/>
          <w:lang w:eastAsia="zh-CN"/>
        </w:rPr>
        <w:t>a</w:t>
      </w:r>
      <w:r w:rsidR="00972B48">
        <w:rPr>
          <w:lang w:eastAsia="zh-CN"/>
        </w:rPr>
        <w:t xml:space="preserve"> and </w:t>
      </w:r>
      <w:r w:rsidR="0048432D" w:rsidRPr="0048432D">
        <w:rPr>
          <w:i/>
          <w:lang w:eastAsia="zh-CN"/>
        </w:rPr>
        <w:t>y</w:t>
      </w:r>
      <w:r w:rsidR="00B00FC6">
        <w:rPr>
          <w:lang w:eastAsia="zh-CN"/>
        </w:rPr>
        <w:t>:</w:t>
      </w:r>
    </w:p>
    <w:p w14:paraId="0239A196" w14:textId="59E8BF13" w:rsidR="002767EC" w:rsidRPr="009A4919" w:rsidRDefault="0046064E" w:rsidP="00C23217">
      <w:pPr>
        <w:pStyle w:val="Chapterheading0"/>
        <w:spacing w:after="0"/>
        <w:jc w:val="center"/>
      </w:pP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2767EC" w:rsidRPr="009A4919">
        <w:t xml:space="preserve">   (</w:t>
      </w:r>
      <w:r w:rsidR="00D221D9">
        <w:t>2</w:t>
      </w:r>
      <w:r w:rsidR="002767EC" w:rsidRPr="009A4919">
        <w:t>)</w:t>
      </w:r>
    </w:p>
    <w:p w14:paraId="77F8BA8D" w14:textId="0375EFBA" w:rsidR="002767EC" w:rsidRPr="009A4919" w:rsidRDefault="00BA1DB5" w:rsidP="00C23217">
      <w:pPr>
        <w:pStyle w:val="Chapterheading0"/>
        <w:spacing w:after="0"/>
        <w:jc w:val="left"/>
      </w:pPr>
      <w:r>
        <w:t>where</w:t>
      </w:r>
      <w:r w:rsidR="005233EB">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5233EB">
        <w:t xml:space="preserve"> </w:t>
      </w:r>
      <w:r w:rsidR="00965D01">
        <w:rPr>
          <w:rFonts w:hint="eastAsia"/>
          <w:lang w:eastAsia="zh-CN"/>
        </w:rPr>
        <w:t>for</w:t>
      </w:r>
      <w:r w:rsidR="005E7077">
        <w:rPr>
          <w:lang w:eastAsia="zh-CN"/>
        </w:rPr>
        <w:t xml:space="preserve"> all ages</w:t>
      </w:r>
      <w:r w:rsidR="00965D01">
        <w:t xml:space="preserve"> </w:t>
      </w:r>
      <m:oMath>
        <m:r>
          <w:rPr>
            <w:rFonts w:ascii="Cambria Math" w:hAnsi="Cambria Math"/>
          </w:rPr>
          <m:t>a</m:t>
        </m:r>
        <m:r>
          <m:rPr>
            <m:sty m:val="p"/>
          </m:rPr>
          <w:rPr>
            <w:rFonts w:ascii="Cambria Math" w:hAnsi="Cambria Math"/>
          </w:rPr>
          <m:t>&gt;</m:t>
        </m:r>
        <m:r>
          <w:rPr>
            <w:rFonts w:ascii="Cambria Math" w:hAnsi="Cambria Math"/>
          </w:rPr>
          <m:t>1</m:t>
        </m:r>
      </m:oMath>
      <w:r w:rsidR="00965D01">
        <w:t xml:space="preserve"> </w:t>
      </w:r>
      <w:r w:rsidR="007255FE">
        <w:t xml:space="preserve">were assumed to be the </w:t>
      </w:r>
      <w:r w:rsidR="007255FE">
        <w:rPr>
          <w:rFonts w:hint="eastAsia"/>
          <w:lang w:eastAsia="zh-CN"/>
        </w:rPr>
        <w:t>same</w:t>
      </w:r>
      <w:r w:rsidR="005E7077">
        <w:rPr>
          <w:lang w:eastAsia="zh-CN"/>
        </w:rPr>
        <w:t xml:space="preserve"> but</w:t>
      </w:r>
      <w:r w:rsidR="00154595">
        <w:rPr>
          <w:lang w:eastAsia="zh-CN"/>
        </w:rPr>
        <w:t xml:space="preserve"> different from</w:t>
      </w:r>
      <w:r w:rsidR="00605302">
        <w:rPr>
          <w:lang w:eastAsia="zh-CN"/>
        </w:rPr>
        <w:t xml:space="preserve"> </w:t>
      </w:r>
      <w:r w:rsidR="00C23217">
        <w:rPr>
          <w:lang w:eastAsia="zh-CN"/>
        </w:rPr>
        <w:t xml:space="preserve">age </w:t>
      </w:r>
      <w:r w:rsidR="00C23217" w:rsidRPr="00C23217">
        <w:rPr>
          <w:i/>
          <w:iCs/>
          <w:lang w:eastAsia="zh-CN"/>
        </w:rPr>
        <w:t>a</w:t>
      </w:r>
      <w:r w:rsidR="00C23217">
        <w:rPr>
          <w:lang w:eastAsia="zh-CN"/>
        </w:rPr>
        <w:t xml:space="preserve"> = 1, </w:t>
      </w:r>
      <w:r w:rsidR="00E07C15">
        <w:rPr>
          <w:lang w:eastAsia="zh-CN"/>
        </w:rPr>
        <w:t>i.e.,</w:t>
      </w:r>
      <w:r w:rsidR="00C23217">
        <w:rPr>
          <w:lang w:eastAsia="zh-CN"/>
        </w:rPr>
        <w:t xml:space="preserve"> recruitment, which we denot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A90400">
        <w:t xml:space="preserve">. </w:t>
      </w:r>
      <w:r w:rsidR="00FE2CEE">
        <w:t>This assumption rests o</w:t>
      </w:r>
      <w:r w:rsidR="00C96343">
        <w:t>n the fact that survival variation</w:t>
      </w:r>
      <w:r w:rsidR="00A90400">
        <w:t>s</w:t>
      </w:r>
      <w:r w:rsidR="00C96343">
        <w:t xml:space="preserve"> for young-of-the-year</w:t>
      </w:r>
      <w:r w:rsidR="00552D6D">
        <w:t xml:space="preserve"> (recruitment) </w:t>
      </w:r>
      <w:r w:rsidR="00A90400">
        <w:t>are</w:t>
      </w:r>
      <w:r w:rsidR="00CD4530">
        <w:t xml:space="preserve"> </w:t>
      </w:r>
      <w:r w:rsidR="00CD4530">
        <w:rPr>
          <w:rFonts w:hint="eastAsia"/>
          <w:lang w:eastAsia="zh-CN"/>
        </w:rPr>
        <w:t>genera</w:t>
      </w:r>
      <w:r w:rsidR="00CD4530">
        <w:t>lly</w:t>
      </w:r>
      <w:r w:rsidR="00C96343">
        <w:t xml:space="preserve"> large</w:t>
      </w:r>
      <w:r w:rsidR="00FE2CEE">
        <w:t>r than for other ages</w:t>
      </w:r>
      <w:r w:rsidR="005233EB" w:rsidRPr="005233EB">
        <w:t xml:space="preserve">. </w:t>
      </w:r>
      <w:r w:rsidR="00FE2CEE">
        <w:t xml:space="preserve">Unlike </w:t>
      </w:r>
      <w:r w:rsidR="000629B6">
        <w:t>statistical catch-at-age models</w:t>
      </w:r>
      <w:r w:rsidR="00FE2CEE">
        <w:t>,</w:t>
      </w:r>
      <w:r w:rsidR="000629B6">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FE2CEE">
        <w:t xml:space="preserve"> </w:t>
      </w:r>
      <w:r w:rsidR="00982936">
        <w:t xml:space="preserve">and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982936">
        <w:t xml:space="preserve"> </w:t>
      </w:r>
      <w:r w:rsidR="000629B6">
        <w:t xml:space="preserve">can be estimated </w:t>
      </w:r>
      <w:r w:rsidR="00982936">
        <w:t>internally</w:t>
      </w:r>
      <w:r w:rsidR="000629B6">
        <w:t xml:space="preserve"> as fixed effect</w:t>
      </w:r>
      <w:r w:rsidR="008D6FA0">
        <w:t xml:space="preserve"> parameter</w:t>
      </w:r>
      <w:r w:rsidR="00FE2CEE">
        <w:t>s</w:t>
      </w:r>
      <w:r w:rsidR="00DC2233">
        <w:t xml:space="preserve">. </w:t>
      </w:r>
      <w:r w:rsidR="001D48E1">
        <w:t>S</w:t>
      </w:r>
      <w:r w:rsidR="00DC2233">
        <w:t>urvival deviatio</w:t>
      </w:r>
      <w:r w:rsidR="00A90400">
        <w:t>ns</w:t>
      </w:r>
      <w:r w:rsidR="001D48E1">
        <w:t>,</w:t>
      </w:r>
      <w:r w:rsidR="00A90400">
        <w:t xml:space="preserve"> however, </w:t>
      </w:r>
      <w:r w:rsidR="00DC2233">
        <w:t xml:space="preserve">are not necessarily independent. </w:t>
      </w:r>
      <w:r w:rsidR="00703ABC">
        <w:t>I</w:t>
      </w:r>
      <w:r w:rsidR="00A90400">
        <w:t>f</w:t>
      </w:r>
      <w:r w:rsidR="00DC2233">
        <w:t xml:space="preserve"> </w:t>
      </w:r>
      <w:r w:rsidR="002767EC" w:rsidRPr="009A4919">
        <w:t xml:space="preserve">survival </w:t>
      </w:r>
      <w:r w:rsidR="00020BC5">
        <w:t>deviations</w:t>
      </w:r>
      <w:r w:rsidR="00DC26B1" w:rsidRPr="009A4919">
        <w:t xml:space="preserve"> are</w:t>
      </w:r>
      <w:r w:rsidR="00965D01">
        <w:t xml:space="preserve"> autocorrelated</w:t>
      </w:r>
      <w:r w:rsidR="002767EC" w:rsidRPr="009A4919">
        <w:t xml:space="preserve"> </w:t>
      </w:r>
      <w:r w:rsidR="00BD2F49">
        <w:t>among</w:t>
      </w:r>
      <w:r w:rsidR="00B6094B">
        <w:t xml:space="preserve"> age</w:t>
      </w:r>
      <w:r w:rsidR="00BD2F49">
        <w:t>s</w:t>
      </w:r>
      <w:r w:rsidR="00A90400">
        <w:t xml:space="preserve"> and</w:t>
      </w:r>
      <w:r w:rsidR="001D48E1">
        <w:t xml:space="preserve"> </w:t>
      </w:r>
      <w:r w:rsidR="00A90400">
        <w:t>years</w:t>
      </w:r>
      <w:r w:rsidR="002767EC" w:rsidRPr="009A4919">
        <w:t>, they follow a m</w:t>
      </w:r>
      <w:r w:rsidR="00972B48">
        <w:t>ultivariate normal distribution:</w:t>
      </w:r>
    </w:p>
    <w:p w14:paraId="1C19A2DF" w14:textId="77777777" w:rsidR="002767EC" w:rsidRPr="009A4919" w:rsidRDefault="00703ABC" w:rsidP="00C23217">
      <w:pPr>
        <w:pStyle w:val="Chapterheading0"/>
        <w:spacing w:after="0"/>
        <w:jc w:val="center"/>
      </w:pPr>
      <m:oMath>
        <m:r>
          <m:rPr>
            <m:sty m:val="b"/>
          </m:rPr>
          <w:rPr>
            <w:rFonts w:ascii="Cambria Math" w:hAnsi="Cambria Math"/>
          </w:rPr>
          <m:t>E</m:t>
        </m:r>
        <m:r>
          <m:rPr>
            <m:sty m:val="bi"/>
          </m:rPr>
          <w:rPr>
            <w:rFonts w:ascii="Cambria Math" w:hAnsi="Cambria Math"/>
          </w:rPr>
          <m:t xml:space="preserve"> </m:t>
        </m:r>
        <m:r>
          <m:rPr>
            <m:sty m:val="p"/>
          </m:rPr>
          <w:rPr>
            <w:rFonts w:ascii="Cambria Math" w:hAnsi="Cambria Math"/>
          </w:rPr>
          <m:t xml:space="preserve">~ 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w:t>
      </w:r>
      <w:r w:rsidR="00D221D9">
        <w:t>3</w:t>
      </w:r>
      <w:r w:rsidR="002767EC" w:rsidRPr="009A4919">
        <w:t>)</w:t>
      </w:r>
    </w:p>
    <w:p w14:paraId="1E8A01EE" w14:textId="3D8CD50F" w:rsidR="00D221D9" w:rsidRDefault="002767EC" w:rsidP="00C23217">
      <w:pPr>
        <w:pStyle w:val="Chapterheading0"/>
        <w:spacing w:after="0"/>
        <w:jc w:val="left"/>
      </w:pPr>
      <w:r w:rsidRPr="009A4919">
        <w:t xml:space="preserve">where </w:t>
      </w:r>
      <w:bookmarkStart w:id="8" w:name="OLE_LINK36"/>
      <w:bookmarkStart w:id="9" w:name="OLE_LINK37"/>
      <m:oMath>
        <m:r>
          <m:rPr>
            <m:sty m:val="b"/>
          </m:rPr>
          <w:rPr>
            <w:rFonts w:ascii="Cambria Math" w:hAnsi="Cambria Math"/>
          </w:rPr>
          <m:t>Ε=</m:t>
        </m:r>
        <w:bookmarkStart w:id="10" w:name="OLE_LINK34"/>
        <w:bookmarkStart w:id="11" w:name="OLE_LINK35"/>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1</m:t>
            </m:r>
          </m:sub>
        </m:sSub>
        <m:r>
          <m:rPr>
            <m:sty m:val="b"/>
          </m:rPr>
          <w:rPr>
            <w:rFonts w:ascii="Cambria Math" w:hAnsi="Cambria Math"/>
          </w:rPr>
          <m:t>)'</m:t>
        </m:r>
      </m:oMath>
      <w:bookmarkEnd w:id="8"/>
      <w:bookmarkEnd w:id="9"/>
      <w:bookmarkEnd w:id="10"/>
      <w:bookmarkEnd w:id="11"/>
      <w:r w:rsidR="000E00F5">
        <w:rPr>
          <w:bCs/>
        </w:rPr>
        <w:t>,</w:t>
      </w:r>
      <w:r w:rsidRPr="009A4919">
        <w:rPr>
          <w:bCs/>
        </w:rPr>
        <w:t xml:space="preserve"> </w:t>
      </w:r>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oMath>
      <w:r w:rsidRPr="009A4919">
        <w:t xml:space="preserve"> is the </w:t>
      </w:r>
      <w:bookmarkStart w:id="12" w:name="OLE_LINK14"/>
      <w:bookmarkStart w:id="13" w:name="OLE_LINK15"/>
      <w:bookmarkStart w:id="14" w:name="OLE_LINK17"/>
      <w:bookmarkStart w:id="15" w:name="OLE_LINK18"/>
      <m:oMath>
        <m:r>
          <w:rPr>
            <w:rFonts w:ascii="Cambria Math" w:hAnsi="Cambria Math"/>
            <w:noProof/>
          </w:rPr>
          <m:t>A</m:t>
        </m:r>
        <w:bookmarkEnd w:id="12"/>
        <w:bookmarkEnd w:id="13"/>
        <m:r>
          <w:rPr>
            <w:rFonts w:ascii="Cambria Math" w:hAnsi="Cambria Math"/>
            <w:noProof/>
          </w:rPr>
          <m:t>(Y-1)×A(Y-1)</m:t>
        </m:r>
      </m:oMath>
      <w:bookmarkEnd w:id="14"/>
      <w:bookmarkEnd w:id="15"/>
      <w:r w:rsidR="00CD0120">
        <w:t xml:space="preserve"> </w:t>
      </w:r>
      <w:r w:rsidRPr="009A4919">
        <w:t>covariance matrix for the multivariate normal distribution</w:t>
      </w:r>
      <w:r w:rsidR="000E00F5">
        <w:t xml:space="preserve"> and is</w:t>
      </w:r>
      <w:r w:rsidRPr="009A4919">
        <w:t xml:space="preserve"> calculated as the </w:t>
      </w:r>
      <w:bookmarkStart w:id="16" w:name="OLE_LINK47"/>
      <w:r w:rsidRPr="009A4919">
        <w:t>Kronecker produc</w:t>
      </w:r>
      <w:bookmarkEnd w:id="16"/>
      <w:r w:rsidRPr="009A4919">
        <w:t xml:space="preserve">t of the </w:t>
      </w:r>
      <m:oMath>
        <m:r>
          <w:rPr>
            <w:rFonts w:ascii="Cambria Math" w:hAnsi="Cambria Math"/>
            <w:noProof/>
          </w:rPr>
          <m:t>A×A</m:t>
        </m:r>
      </m:oMath>
      <w:r w:rsidR="00CD0120">
        <w:t xml:space="preserve"> </w:t>
      </w:r>
      <w:r w:rsidR="00F82981" w:rsidRPr="009A4919">
        <w:t>co</w:t>
      </w:r>
      <w:r w:rsidR="00F82981">
        <w:t>variance</w:t>
      </w:r>
      <w:r w:rsidRPr="009A4919">
        <w:t xml:space="preserve"> m</w:t>
      </w:r>
      <w:r w:rsidR="00F82981">
        <w:t xml:space="preserve">atrix for the AR(1) </w:t>
      </w:r>
      <w:r w:rsidR="007255FE">
        <w:t>process among</w:t>
      </w:r>
      <w:r w:rsidR="00F82981">
        <w:t xml:space="preserve"> age</w:t>
      </w:r>
      <w:r w:rsidR="007255FE">
        <w:t>s</w:t>
      </w:r>
      <w:r w:rsidR="00F82981">
        <w:t xml:space="preserve"> (</w:t>
      </w:r>
      <m:oMath>
        <m:r>
          <m:rPr>
            <m:sty m:val="b"/>
          </m:rPr>
          <w:rPr>
            <w:rFonts w:ascii="Cambria Math" w:hAnsi="Cambria Math"/>
          </w:rPr>
          <m:t>Σ</m:t>
        </m:r>
      </m:oMath>
      <w:r w:rsidR="00CD0120">
        <w:t xml:space="preserve">) </w:t>
      </w:r>
      <w:r w:rsidRPr="009A4919">
        <w:t xml:space="preserve">and the </w:t>
      </w:r>
      <m:oMath>
        <m:r>
          <w:rPr>
            <w:rFonts w:ascii="Cambria Math" w:hAnsi="Cambria Math"/>
            <w:noProof/>
          </w:rPr>
          <m:t>(Y-1)×(Y-1)</m:t>
        </m:r>
      </m:oMath>
      <w:r w:rsidR="00A61CDB">
        <w:t xml:space="preserve"> </w:t>
      </w:r>
      <w:r w:rsidRPr="009A4919">
        <w:t xml:space="preserve">correlation matrix for the AR(1) </w:t>
      </w:r>
      <w:r w:rsidR="007255FE">
        <w:t xml:space="preserve">process </w:t>
      </w:r>
      <w:r w:rsidR="00A90400">
        <w:t>among years</w:t>
      </w:r>
      <w:r w:rsidRPr="009A4919">
        <w:t xml:space="preserve"> (</w:t>
      </w:r>
      <m:oMath>
        <m:acc>
          <m:accPr>
            <m:chr m:val="̃"/>
            <m:ctrlPr>
              <w:rPr>
                <w:rFonts w:ascii="Cambria Math" w:hAnsi="Cambria Math"/>
              </w:rPr>
            </m:ctrlPr>
          </m:accPr>
          <m:e>
            <m:r>
              <m:rPr>
                <m:sty m:val="b"/>
              </m:rPr>
              <w:rPr>
                <w:rFonts w:ascii="Cambria Math" w:hAnsi="Cambria Math"/>
              </w:rPr>
              <m:t>Σ</m:t>
            </m:r>
          </m:e>
        </m:acc>
      </m:oMath>
      <w:r w:rsidR="00D221D9">
        <w:t>):</w:t>
      </w:r>
    </w:p>
    <w:p w14:paraId="1640283C" w14:textId="77777777" w:rsidR="00084CA1" w:rsidRPr="00084CA1" w:rsidRDefault="0046064E" w:rsidP="00C23217">
      <w:pPr>
        <w:pStyle w:val="Chapterheading0"/>
        <w:spacing w:after="0"/>
        <w:jc w:val="left"/>
      </w:pPr>
      <m:oMathPara>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r>
            <m:rPr>
              <m:sty m:val="p"/>
            </m:rPr>
            <w:rPr>
              <w:rFonts w:ascii="Cambria Math" w:hAnsi="Cambria Math"/>
            </w:rPr>
            <m:t>=</m:t>
          </m:r>
          <m:r>
            <m:rPr>
              <m:sty m:val="b"/>
            </m:rPr>
            <w:rPr>
              <w:rFonts w:ascii="Cambria Math" w:hAnsi="Cambria Math"/>
            </w:rPr>
            <m:t>Σ</m:t>
          </m:r>
          <m:r>
            <m:rPr>
              <m:sty m:val="p"/>
            </m:rPr>
            <w:rPr>
              <w:rFonts w:ascii="Cambria Math" w:hAnsi="Cambria Math"/>
            </w:rPr>
            <m:t>⊗</m:t>
          </m:r>
          <m:acc>
            <m:accPr>
              <m:chr m:val="̃"/>
              <m:ctrlPr>
                <w:rPr>
                  <w:rFonts w:ascii="Cambria Math" w:hAnsi="Cambria Math"/>
                  <w:b/>
                </w:rPr>
              </m:ctrlPr>
            </m:accPr>
            <m:e>
              <m:r>
                <m:rPr>
                  <m:sty m:val="b"/>
                </m:rPr>
                <w:rPr>
                  <w:rFonts w:ascii="Cambria Math" w:hAnsi="Cambria Math"/>
                </w:rPr>
                <m:t>Σ</m:t>
              </m:r>
            </m:e>
          </m:acc>
          <m:r>
            <m:rPr>
              <m:sty m:val="p"/>
            </m:rPr>
            <w:rPr>
              <w:rFonts w:ascii="Cambria Math" w:hAnsi="Cambria Math"/>
              <w:noProof/>
            </w:rPr>
            <m:t xml:space="preserve">   </m:t>
          </m:r>
          <m:d>
            <m:dPr>
              <m:ctrlPr>
                <w:rPr>
                  <w:rFonts w:ascii="Cambria Math" w:hAnsi="Cambria Math"/>
                  <w:noProof/>
                </w:rPr>
              </m:ctrlPr>
            </m:dPr>
            <m:e>
              <m:r>
                <m:rPr>
                  <m:sty m:val="p"/>
                </m:rPr>
                <w:rPr>
                  <w:rFonts w:ascii="Cambria Math" w:hAnsi="Cambria Math"/>
                  <w:noProof/>
                </w:rPr>
                <m:t>4</m:t>
              </m:r>
            </m:e>
          </m:d>
        </m:oMath>
      </m:oMathPara>
    </w:p>
    <w:p w14:paraId="49880E3E" w14:textId="1C702B77" w:rsidR="00D221D9" w:rsidRPr="009A4919" w:rsidRDefault="0046064E" w:rsidP="00C23217">
      <w:pPr>
        <w:pStyle w:val="Chapterheading0"/>
        <w:spacing w:after="0"/>
        <w:jc w:val="left"/>
        <w:rPr>
          <w:noProof/>
        </w:rPr>
      </w:pPr>
      <m:oMathPara>
        <m:oMath>
          <m:sSub>
            <m:sSubPr>
              <m:ctrlPr>
                <w:rPr>
                  <w:rFonts w:ascii="Cambria Math" w:hAnsi="Cambria Math"/>
                  <w:i/>
                  <w:noProof/>
                </w:rPr>
              </m:ctrlPr>
            </m:sSubPr>
            <m:e>
              <m:r>
                <m:rPr>
                  <m:sty m:val="b"/>
                </m:rPr>
                <w:rPr>
                  <w:rFonts w:ascii="Cambria Math" w:hAnsi="Cambria Math"/>
                  <w:noProof/>
                </w:rPr>
                <m:t>Σ</m:t>
              </m:r>
            </m:e>
            <m:sub>
              <m:r>
                <w:rPr>
                  <w:rFonts w:ascii="Cambria Math" w:hAnsi="Cambria Math"/>
                  <w:noProof/>
                </w:rPr>
                <m:t>a,</m:t>
              </m:r>
              <m:acc>
                <m:accPr>
                  <m:chr m:val="̃"/>
                  <m:ctrlPr>
                    <w:rPr>
                      <w:rFonts w:ascii="Cambria Math" w:hAnsi="Cambria Math"/>
                      <w:i/>
                      <w:noProof/>
                    </w:rPr>
                  </m:ctrlPr>
                </m:accPr>
                <m:e>
                  <m:r>
                    <w:rPr>
                      <w:rFonts w:ascii="Cambria Math" w:hAnsi="Cambria Math"/>
                      <w:noProof/>
                    </w:rPr>
                    <m:t>a</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age</m:t>
              </m:r>
            </m:sub>
            <m:sup>
              <m:r>
                <m:rPr>
                  <m:sty m:val="p"/>
                </m:rPr>
                <w:rPr>
                  <w:rFonts w:ascii="Cambria Math" w:hAnsi="Cambria Math"/>
                  <w:noProof/>
                </w:rPr>
                <m:t>|</m:t>
              </m:r>
              <m:r>
                <w:rPr>
                  <w:rFonts w:ascii="Cambria Math" w:hAnsi="Cambria Math"/>
                  <w:noProof/>
                </w:rPr>
                <m:t>a</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a</m:t>
                  </m:r>
                </m:e>
              </m:acc>
              <m:r>
                <m:rPr>
                  <m:sty m:val="p"/>
                </m:rPr>
                <w:rPr>
                  <w:rFonts w:ascii="Cambria Math" w:hAnsi="Cambria Math"/>
                  <w:noProof/>
                </w:rPr>
                <m:t>|</m:t>
              </m:r>
            </m:sup>
          </m:sSubSup>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r>
            <m:rPr>
              <m:sty m:val="p"/>
            </m:rPr>
            <w:rPr>
              <w:rFonts w:ascii="Cambria Math" w:hAnsi="Cambria Math"/>
              <w:noProof/>
            </w:rPr>
            <m:t xml:space="preserve">   </m:t>
          </m:r>
        </m:oMath>
      </m:oMathPara>
    </w:p>
    <w:p w14:paraId="03973798" w14:textId="0E84C695" w:rsidR="00D221D9" w:rsidRPr="009A4919" w:rsidRDefault="0046064E" w:rsidP="00C23217">
      <w:pPr>
        <w:pStyle w:val="Chapterheading0"/>
        <w:spacing w:after="0"/>
        <w:jc w:val="left"/>
        <w:rPr>
          <w:noProof/>
        </w:rPr>
      </w:pPr>
      <m:oMathPara>
        <m:oMath>
          <m:sSub>
            <m:sSubPr>
              <m:ctrlPr>
                <w:rPr>
                  <w:rFonts w:ascii="Cambria Math" w:hAnsi="Cambria Math"/>
                  <w:i/>
                  <w:noProof/>
                </w:rPr>
              </m:ctrlPr>
            </m:sSubPr>
            <m:e>
              <m:acc>
                <m:accPr>
                  <m:chr m:val="̃"/>
                  <m:ctrlPr>
                    <w:rPr>
                      <w:rFonts w:ascii="Cambria Math" w:hAnsi="Cambria Math"/>
                      <w:i/>
                      <w:noProof/>
                    </w:rPr>
                  </m:ctrlPr>
                </m:accPr>
                <m:e>
                  <m:r>
                    <m:rPr>
                      <m:sty m:val="b"/>
                    </m:rPr>
                    <w:rPr>
                      <w:rFonts w:ascii="Cambria Math" w:hAnsi="Cambria Math"/>
                      <w:noProof/>
                    </w:rPr>
                    <m:t>Σ</m:t>
                  </m:r>
                </m:e>
              </m:acc>
            </m:e>
            <m:sub>
              <m:r>
                <w:rPr>
                  <w:rFonts w:ascii="Cambria Math" w:hAnsi="Cambria Math"/>
                  <w:noProof/>
                </w:rPr>
                <m:t>y,</m:t>
              </m:r>
              <m:acc>
                <m:accPr>
                  <m:chr m:val="̃"/>
                  <m:ctrlPr>
                    <w:rPr>
                      <w:rFonts w:ascii="Cambria Math" w:hAnsi="Cambria Math"/>
                      <w:i/>
                      <w:noProof/>
                    </w:rPr>
                  </m:ctrlPr>
                </m:accPr>
                <m:e>
                  <m:r>
                    <w:rPr>
                      <w:rFonts w:ascii="Cambria Math" w:hAnsi="Cambria Math"/>
                      <w:noProof/>
                    </w:rPr>
                    <m:t>y</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year</m:t>
              </m:r>
            </m:sub>
            <m:sup>
              <m:r>
                <m:rPr>
                  <m:sty m:val="p"/>
                </m:rPr>
                <w:rPr>
                  <w:rFonts w:ascii="Cambria Math" w:hAnsi="Cambria Math"/>
                  <w:noProof/>
                </w:rPr>
                <m:t>|</m:t>
              </m:r>
              <m:r>
                <w:rPr>
                  <w:rFonts w:ascii="Cambria Math" w:hAnsi="Cambria Math"/>
                  <w:noProof/>
                </w:rPr>
                <m:t>y</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y</m:t>
                  </m:r>
                </m:e>
              </m:acc>
              <m:r>
                <m:rPr>
                  <m:sty m:val="p"/>
                </m:rPr>
                <w:rPr>
                  <w:rFonts w:ascii="Cambria Math" w:hAnsi="Cambria Math"/>
                  <w:noProof/>
                </w:rPr>
                <m:t>|</m:t>
              </m:r>
            </m:sup>
          </m:sSubSup>
          <m:r>
            <w:rPr>
              <w:rFonts w:ascii="Cambria Math" w:hAnsi="Cambria Math"/>
              <w:noProof/>
            </w:rPr>
            <m:t xml:space="preserve">   </m:t>
          </m:r>
        </m:oMath>
      </m:oMathPara>
    </w:p>
    <w:p w14:paraId="5B3C783E" w14:textId="65976C38" w:rsidR="002767EC" w:rsidRPr="009A4919" w:rsidRDefault="00BD180D" w:rsidP="00C23217">
      <w:pPr>
        <w:pStyle w:val="Chapterheading0"/>
        <w:spacing w:after="0"/>
        <w:jc w:val="left"/>
      </w:pPr>
      <w:r>
        <w:rPr>
          <w:noProof/>
        </w:rPr>
        <w:lastRenderedPageBreak/>
        <w:t xml:space="preserve">where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2767EC"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w:t>
      </w:r>
      <w:r w:rsidR="002767EC" w:rsidRPr="009A4919">
        <w:t xml:space="preserve">the </w:t>
      </w:r>
      <w:r w:rsidR="00F30E3B">
        <w:t xml:space="preserve">two </w:t>
      </w:r>
      <w:r w:rsidR="00A316F7">
        <w:t>AR(1)</w:t>
      </w:r>
      <w:r w:rsidR="002767EC" w:rsidRPr="009A4919">
        <w:t xml:space="preserve"> coefficient</w:t>
      </w:r>
      <w:r w:rsidR="00F30E3B">
        <w:t>s</w:t>
      </w:r>
      <w:r w:rsidR="002767EC" w:rsidRPr="009A4919">
        <w:t xml:space="preserve"> </w:t>
      </w:r>
      <w:r w:rsidR="00DC2233">
        <w:t>in</w:t>
      </w:r>
      <w:r w:rsidR="00A42BE2">
        <w:t xml:space="preserve"> age and time</w:t>
      </w:r>
      <w:r w:rsidR="009A6CD2">
        <w:t>, respectively</w:t>
      </w:r>
      <w:r w:rsidR="00DC2233">
        <w:t>. Either of them can be fixed at</w:t>
      </w:r>
      <w:r w:rsidR="00E5798C">
        <w:t xml:space="preserve"> a constant between -1 and 1 or</w:t>
      </w:r>
      <w:r w:rsidR="000629B6">
        <w:t xml:space="preserve"> </w:t>
      </w:r>
      <w:r w:rsidR="00DC2233">
        <w:t xml:space="preserve">estimated </w:t>
      </w:r>
      <w:r w:rsidR="009A6CD2">
        <w:t xml:space="preserve">in the state-space model </w:t>
      </w:r>
      <w:r w:rsidR="009F0445">
        <w:t>as fixed effect parameter</w:t>
      </w:r>
      <w:r w:rsidR="00E41C85">
        <w:t>s</w:t>
      </w:r>
      <w:r w:rsidR="002767EC" w:rsidRPr="009A4919">
        <w:t>.</w:t>
      </w:r>
      <w:r w:rsidR="00061B9C">
        <w:t xml:space="preserve"> </w:t>
      </w:r>
      <w:r w:rsidR="00DC2233">
        <w:rPr>
          <w:lang w:eastAsia="zh-CN"/>
        </w:rPr>
        <w:t>N</w:t>
      </w:r>
      <w:r w:rsidR="00DC2233">
        <w:t xml:space="preserve">ote that when both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DC2233"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fixed at 0, there is no survival autocorrela</w:t>
      </w:r>
      <w:r w:rsidR="005C6F7C">
        <w:t xml:space="preserve">tion in </w:t>
      </w:r>
      <w:r w:rsidR="000C351C">
        <w:t xml:space="preserve">either </w:t>
      </w:r>
      <w:r w:rsidR="005C6F7C">
        <w:t>dimension</w:t>
      </w:r>
      <w:r w:rsidR="000C351C">
        <w:t xml:space="preserve"> </w:t>
      </w:r>
      <w:proofErr w:type="gramStart"/>
      <w:r w:rsidR="000C351C">
        <w:t>and</w:t>
      </w:r>
      <w:proofErr w:type="gramEnd"/>
      <w:r w:rsidR="005C6F7C">
        <w:t xml:space="preserve"> Eq. 3</w:t>
      </w:r>
      <w:r w:rsidR="00DC2233">
        <w:t xml:space="preserve"> </w:t>
      </w:r>
      <w:r w:rsidR="000C351C">
        <w:t>collapses to</w:t>
      </w:r>
      <w:r w:rsidR="005C6F7C">
        <w:t xml:space="preserve"> Eq. 2</w:t>
      </w:r>
      <w:r w:rsidR="00DC2233">
        <w:t xml:space="preserve">. </w:t>
      </w:r>
      <w:r w:rsidR="00A90400">
        <w:t>In fact</w:t>
      </w:r>
      <w:r w:rsidR="000E00F5">
        <w:t xml:space="preserve">, </w:t>
      </w:r>
      <m:oMath>
        <m:r>
          <m:rPr>
            <m:sty m:val="p"/>
          </m:rPr>
          <w:rPr>
            <w:rFonts w:ascii="Cambria Math" w:hAnsi="Cambria Math"/>
          </w:rPr>
          <m:t xml:space="preserve">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is the </w:t>
      </w:r>
      <w:r w:rsidR="00A42BE2">
        <w:t>likelihood distribution</w:t>
      </w:r>
      <w:r w:rsidR="00670ECC">
        <w:t xml:space="preserve"> </w:t>
      </w:r>
      <w:r w:rsidR="009A6CD2">
        <w:t xml:space="preserve">function </w:t>
      </w:r>
      <w:r w:rsidR="00670ECC">
        <w:t>for</w:t>
      </w:r>
      <w:r w:rsidR="00A42BE2">
        <w:t xml:space="preserve"> </w:t>
      </w:r>
      <w:r w:rsidR="00A90400">
        <w:t>this</w:t>
      </w:r>
      <w:r w:rsidR="00B85564" w:rsidRPr="009A4919">
        <w:t xml:space="preserve"> </w:t>
      </w:r>
      <w:r w:rsidR="002767EC" w:rsidRPr="009A4919">
        <w:t>covariance</w:t>
      </w:r>
      <w:r w:rsidR="005E604A">
        <w:t xml:space="preserve"> structure</w:t>
      </w:r>
      <w:r w:rsidR="009A6CD2">
        <w:t>:</w:t>
      </w:r>
    </w:p>
    <w:p w14:paraId="39DDBAF1" w14:textId="05B51573" w:rsidR="00624EFE" w:rsidRDefault="001E7917" w:rsidP="00C23217">
      <w:pPr>
        <w:pStyle w:val="Chapterheading0"/>
        <w:spacing w:after="0"/>
        <w:jc w:val="left"/>
      </w:pPr>
      <w:bookmarkStart w:id="17" w:name="OLE_LINK38"/>
      <w:bookmarkStart w:id="18" w:name="OLE_LINK39"/>
      <m:oMathPara>
        <m:oMath>
          <m:r>
            <m:rPr>
              <m:sty m:val="p"/>
            </m:rPr>
            <w:rPr>
              <w:rFonts w:ascii="Cambria Math" w:hAnsi="Cambria Math"/>
              <w:noProof/>
            </w:rPr>
            <m:t>Cov</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acc>
                    <m:accPr>
                      <m:chr m:val="̃"/>
                      <m:ctrlPr>
                        <w:rPr>
                          <w:rFonts w:ascii="Cambria Math" w:hAnsi="Cambria Math"/>
                        </w:rPr>
                      </m:ctrlPr>
                    </m:accPr>
                    <m:e>
                      <m:r>
                        <w:rPr>
                          <w:rFonts w:ascii="Cambria Math" w:hAnsi="Cambria Math"/>
                        </w:rPr>
                        <m:t>a</m:t>
                      </m:r>
                    </m:e>
                  </m:acc>
                  <m:r>
                    <m:rPr>
                      <m:sty m:val="p"/>
                    </m:rPr>
                    <w:rPr>
                      <w:rFonts w:ascii="Cambria Math" w:hAnsi="Cambria Math"/>
                    </w:rPr>
                    <m:t>,</m:t>
                  </m:r>
                  <m:acc>
                    <m:accPr>
                      <m:chr m:val="̃"/>
                      <m:ctrlPr>
                        <w:rPr>
                          <w:rFonts w:ascii="Cambria Math" w:hAnsi="Cambria Math"/>
                        </w:rPr>
                      </m:ctrlPr>
                    </m:accPr>
                    <m:e>
                      <m:r>
                        <w:rPr>
                          <w:rFonts w:ascii="Cambria Math" w:hAnsi="Cambria Math"/>
                        </w:rPr>
                        <m:t>y</m:t>
                      </m:r>
                    </m:e>
                  </m:acc>
                </m:sub>
              </m:sSub>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2</m:t>
                      </m:r>
                    </m:sup>
                  </m:sSubSup>
                </m:e>
              </m:d>
            </m:den>
          </m:f>
          <w:bookmarkEnd w:id="17"/>
          <w:bookmarkEnd w:id="18"/>
          <m:r>
            <w:rPr>
              <w:rFonts w:ascii="Cambria Math" w:hAnsi="Cambria Math"/>
            </w:rPr>
            <m:t xml:space="preserve">   (5)</m:t>
          </m:r>
        </m:oMath>
      </m:oMathPara>
    </w:p>
    <w:p w14:paraId="0A596FEB" w14:textId="37A13B10" w:rsidR="00625F0B" w:rsidRDefault="00554CE4" w:rsidP="00A460A6">
      <w:pPr>
        <w:pStyle w:val="Chapterheading0"/>
        <w:spacing w:after="0"/>
        <w:jc w:val="left"/>
      </w:pPr>
      <w:r>
        <w:t>which</w:t>
      </w:r>
      <w:r w:rsidR="00A90400">
        <w:t xml:space="preserve"> means that the covariance between </w:t>
      </w:r>
      <w:r w:rsidR="00E5798C">
        <w:t>two</w:t>
      </w:r>
      <w:r w:rsidR="00A90400">
        <w:t xml:space="preserve"> survival deviations </w:t>
      </w:r>
      <w:r w:rsidR="00D560A3">
        <w:t>is p</w:t>
      </w:r>
      <w:r w:rsidR="00E5798C">
        <w:t xml:space="preserve">ositively related to how close the </w:t>
      </w:r>
      <w:r w:rsidR="00DC2233">
        <w:t xml:space="preserve">locations </w:t>
      </w:r>
      <w:r w:rsidR="00E5798C">
        <w:t xml:space="preserve">of the two survival deviations </w:t>
      </w:r>
      <w:r w:rsidR="00DC2233">
        <w:t>are</w:t>
      </w:r>
      <w:r w:rsidR="00E5798C">
        <w:t xml:space="preserve"> on the age-time</w:t>
      </w:r>
      <w:r w:rsidR="0080676D">
        <w:t xml:space="preserve"> </w:t>
      </w:r>
      <w:r w:rsidR="00D560A3">
        <w:t>surface</w:t>
      </w:r>
      <w:r w:rsidR="00DC2233">
        <w:t>.</w:t>
      </w:r>
      <w:r w:rsidR="00392991">
        <w:t xml:space="preserve"> As abo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392991">
        <w:t xml:space="preserve"> </w:t>
      </w:r>
      <w:r w:rsidR="00392991">
        <w:rPr>
          <w:rFonts w:hint="eastAsia"/>
          <w:lang w:eastAsia="zh-CN"/>
        </w:rPr>
        <w:t>for</w:t>
      </w:r>
      <w:r w:rsidR="00392991">
        <w:rPr>
          <w:lang w:eastAsia="zh-CN"/>
        </w:rPr>
        <w:t xml:space="preserve"> all ages</w:t>
      </w:r>
      <w:r w:rsidR="00392991">
        <w:t xml:space="preserve"> </w:t>
      </w:r>
      <m:oMath>
        <m:r>
          <w:rPr>
            <w:rFonts w:ascii="Cambria Math" w:hAnsi="Cambria Math"/>
          </w:rPr>
          <m:t>a</m:t>
        </m:r>
        <m:r>
          <m:rPr>
            <m:sty m:val="p"/>
          </m:rPr>
          <w:rPr>
            <w:rFonts w:ascii="Cambria Math" w:hAnsi="Cambria Math"/>
          </w:rPr>
          <m:t>&gt;</m:t>
        </m:r>
        <m:r>
          <w:rPr>
            <w:rFonts w:ascii="Cambria Math" w:hAnsi="Cambria Math"/>
          </w:rPr>
          <m:t>1</m:t>
        </m:r>
      </m:oMath>
      <w:r w:rsidR="00392991">
        <w:t xml:space="preserve"> were assumed </w:t>
      </w:r>
      <w:r w:rsidR="003459FC">
        <w:t xml:space="preserve">equal </w:t>
      </w:r>
      <w:r w:rsidR="00392991">
        <w:rPr>
          <w:lang w:eastAsia="zh-CN"/>
        </w:rPr>
        <w:t xml:space="preserve">but different from age </w:t>
      </w:r>
      <w:r w:rsidR="00392991" w:rsidRPr="00C23217">
        <w:rPr>
          <w:i/>
          <w:iCs/>
          <w:lang w:eastAsia="zh-CN"/>
        </w:rPr>
        <w:t>a</w:t>
      </w:r>
      <w:r w:rsidR="00392991">
        <w:rPr>
          <w:lang w:eastAsia="zh-CN"/>
        </w:rPr>
        <w:t xml:space="preserve"> = 1, </w:t>
      </w:r>
      <w:r w:rsidR="00E07C15">
        <w:rPr>
          <w:lang w:eastAsia="zh-CN"/>
        </w:rPr>
        <w:t>i.e.,</w:t>
      </w:r>
      <w:r w:rsidR="00392991">
        <w:rPr>
          <w:lang w:eastAsia="zh-CN"/>
        </w:rPr>
        <w:t xml:space="preserve"> recruitment, denote</w:t>
      </w:r>
      <w:r w:rsidR="003459FC">
        <w:rPr>
          <w:lang w:eastAsia="zh-CN"/>
        </w:rPr>
        <w:t>d</w:t>
      </w:r>
      <w:r w:rsidR="00392991">
        <w:rPr>
          <w:lang w:eastAsia="zh-CN"/>
        </w:rPr>
        <w:t xml:space="preserv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392991">
        <w:t>.</w:t>
      </w:r>
    </w:p>
    <w:p w14:paraId="75D5D34E" w14:textId="3A9C03E9" w:rsidR="00DD12BB" w:rsidRDefault="00E41C85" w:rsidP="005B1B0E">
      <w:pPr>
        <w:pStyle w:val="Chapterheading0"/>
        <w:spacing w:after="0"/>
        <w:ind w:firstLine="720"/>
        <w:jc w:val="left"/>
      </w:pPr>
      <w:r>
        <w:t xml:space="preserve">Alternatively, we can apply this 2D AR(1) structure to </w:t>
      </w:r>
      <w:r w:rsidR="003C371C">
        <w:t>random effect deviations</w:t>
      </w:r>
      <w:r>
        <w:t xml:space="preserve"> </w:t>
      </w:r>
      <w:r w:rsidR="005C43DA">
        <w:t>i</w:t>
      </w:r>
      <w:r>
        <w:t xml:space="preserve">n </w:t>
      </w:r>
      <w:r w:rsidRPr="00E41C85">
        <w:rPr>
          <w:i/>
          <w:iCs/>
        </w:rPr>
        <w:t>M</w:t>
      </w:r>
      <w:r>
        <w:t xml:space="preserve">, </w:t>
      </w:r>
      <m:oMath>
        <m:sSub>
          <m:sSubPr>
            <m:ctrlPr>
              <w:rPr>
                <w:rFonts w:ascii="Cambria Math" w:hAnsi="Cambria Math"/>
                <w:i/>
              </w:rPr>
            </m:ctrlPr>
          </m:sSubPr>
          <m:e>
            <m:r>
              <w:rPr>
                <w:rFonts w:ascii="Cambria Math" w:hAnsi="Cambria Math"/>
              </w:rPr>
              <m:t>δ</m:t>
            </m:r>
          </m:e>
          <m:sub>
            <m:r>
              <w:rPr>
                <w:rFonts w:ascii="Cambria Math" w:hAnsi="Cambria Math"/>
              </w:rPr>
              <m:t>a,y</m:t>
            </m:r>
          </m:sub>
        </m:sSub>
      </m:oMath>
      <w:r w:rsidR="003C371C">
        <w:t xml:space="preserve">, </w:t>
      </w:r>
      <w:r>
        <w:t xml:space="preserve">as in </w:t>
      </w:r>
      <w:proofErr w:type="spellStart"/>
      <w:r>
        <w:t>Cadigan</w:t>
      </w:r>
      <w:proofErr w:type="spellEnd"/>
      <w:r>
        <w:t xml:space="preserve"> (2016):</w:t>
      </w:r>
    </w:p>
    <w:p w14:paraId="236F0108" w14:textId="769EEE3C" w:rsidR="00A460A6" w:rsidRPr="00A460A6" w:rsidRDefault="00BE4AC4" w:rsidP="00C94111">
      <w:pPr>
        <w:pStyle w:val="Chapterheading0"/>
        <w:spacing w:after="0"/>
        <w:ind w:firstLine="720"/>
        <w:jc w:val="center"/>
      </w:pPr>
      <m:oMathPara>
        <m:oMath>
          <m:r>
            <m:rPr>
              <m:nor/>
            </m:rP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a,y</m:t>
                  </m:r>
                </m:sub>
              </m:sSub>
            </m:e>
          </m:d>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y</m:t>
              </m:r>
            </m:sub>
          </m:sSub>
        </m:oMath>
      </m:oMathPara>
    </w:p>
    <w:p w14:paraId="49065A91" w14:textId="5DBF9E2A" w:rsidR="00C94111" w:rsidRPr="00C94111" w:rsidRDefault="00C94111" w:rsidP="00C94111">
      <w:pPr>
        <w:pStyle w:val="Chapterheading0"/>
        <w:spacing w:after="0"/>
        <w:ind w:firstLine="720"/>
        <w:jc w:val="center"/>
      </w:pPr>
      <w:proofErr w:type="spellStart"/>
      <m:oMath>
        <m:r>
          <m:rPr>
            <m:nor/>
          </m:rPr>
          <w:rPr>
            <w:rFonts w:ascii="Cambria Math" w:hAnsi="Cambria Math"/>
          </w:rPr>
          <m:t>Cov</m:t>
        </m:r>
        <w:proofErr w:type="spellEnd"/>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a</m:t>
                    </m:r>
                  </m:e>
                </m:acc>
                <m:r>
                  <w:rPr>
                    <w:rFonts w:ascii="Cambria Math" w:hAnsi="Cambria Math"/>
                  </w:rPr>
                  <m:t>,</m:t>
                </m:r>
                <m:acc>
                  <m:accPr>
                    <m:chr m:val="̃"/>
                    <m:ctrlPr>
                      <w:rPr>
                        <w:rFonts w:ascii="Cambria Math" w:hAnsi="Cambria Math"/>
                        <w:i/>
                      </w:rPr>
                    </m:ctrlPr>
                  </m:accPr>
                  <m:e>
                    <m:r>
                      <w:rPr>
                        <w:rFonts w:ascii="Cambria Math" w:hAnsi="Cambria Math"/>
                      </w:rPr>
                      <m:t>y</m:t>
                    </m:r>
                  </m:e>
                </m:acc>
              </m:sub>
            </m:sSub>
          </m:e>
        </m:d>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2</m:t>
                    </m:r>
                  </m:sup>
                </m:sSubSup>
              </m:e>
            </m:d>
          </m:den>
        </m:f>
      </m:oMath>
      <w:r w:rsidR="00284312">
        <w:t xml:space="preserve">     (6)</w:t>
      </w:r>
    </w:p>
    <w:p w14:paraId="59CCB91B" w14:textId="4E64C63D" w:rsidR="00BE58F5" w:rsidRDefault="00E41C85" w:rsidP="00EE3D98">
      <w:pPr>
        <w:pStyle w:val="Chapterheading0"/>
        <w:spacing w:after="0"/>
        <w:jc w:val="left"/>
      </w:pPr>
      <w:r>
        <w:t xml:space="preserve">where </w:t>
      </w:r>
      <m:oMath>
        <m:sSub>
          <m:sSubPr>
            <m:ctrlPr>
              <w:rPr>
                <w:rFonts w:ascii="Cambria Math" w:hAnsi="Cambria Math"/>
                <w:i/>
              </w:rPr>
            </m:ctrlPr>
          </m:sSubPr>
          <m:e>
            <m:r>
              <w:rPr>
                <w:rFonts w:ascii="Cambria Math" w:hAnsi="Cambria Math"/>
              </w:rPr>
              <m:t>μ</m:t>
            </m:r>
          </m:e>
          <m:sub>
            <m:r>
              <w:rPr>
                <w:rFonts w:ascii="Cambria Math" w:hAnsi="Cambria Math"/>
              </w:rPr>
              <m:t>a</m:t>
            </m:r>
          </m:sub>
        </m:sSub>
      </m:oMath>
      <w:r>
        <w:t xml:space="preserve"> is the mean </w:t>
      </w:r>
      <m:oMath>
        <m:r>
          <m:rPr>
            <m:nor/>
          </m:rPr>
          <w:rPr>
            <w:rFonts w:ascii="Cambria Math" w:hAnsi="Cambria Math"/>
          </w:rPr>
          <m:t>log(</m:t>
        </m:r>
        <m:r>
          <w:rPr>
            <w:rFonts w:ascii="Cambria Math" w:hAnsi="Cambria Math"/>
          </w:rPr>
          <m:t>M)</m:t>
        </m:r>
      </m:oMath>
      <w:r w:rsidR="009B596B">
        <w:rPr>
          <w:i/>
          <w:iCs/>
        </w:rPr>
        <w:t xml:space="preserve"> </w:t>
      </w:r>
      <w:r w:rsidR="00BE4AC4">
        <w:t xml:space="preserve">at age </w:t>
      </w:r>
      <w:r w:rsidR="00BE4AC4" w:rsidRPr="00BE4AC4">
        <w:rPr>
          <w:i/>
          <w:iCs/>
        </w:rPr>
        <w:t>a</w:t>
      </w:r>
      <w:r w:rsidR="00BE4AC4">
        <w:t xml:space="preserve"> </w:t>
      </w:r>
      <w:r w:rsidR="009B596B">
        <w:t xml:space="preserve">and can either be fixed or </w:t>
      </w:r>
      <w:proofErr w:type="gramStart"/>
      <w:r w:rsidR="009B596B">
        <w:t>estimated.</w:t>
      </w:r>
      <w:proofErr w:type="gramEnd"/>
      <w:r w:rsidR="009B596B">
        <w:t xml:space="preserve"> </w:t>
      </w:r>
      <w:r w:rsidR="0094034C">
        <w:t>Applying</w:t>
      </w:r>
      <w:r w:rsidR="009B596B">
        <w:t xml:space="preserve"> </w:t>
      </w:r>
      <w:r w:rsidR="005C43DA">
        <w:t>deviations</w:t>
      </w:r>
      <w:r w:rsidR="009B596B">
        <w:t xml:space="preserve"> </w:t>
      </w:r>
      <w:r w:rsidR="007D1AB4">
        <w:t>i</w:t>
      </w:r>
      <w:r w:rsidR="009B596B">
        <w:t xml:space="preserve">n </w:t>
      </w:r>
      <m:oMath>
        <m:r>
          <m:rPr>
            <m:nor/>
          </m:rPr>
          <w:rPr>
            <w:rFonts w:ascii="Cambria Math" w:hAnsi="Cambria Math"/>
          </w:rPr>
          <m:t>log(</m:t>
        </m:r>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m:t>
        </m:r>
      </m:oMath>
      <w:r w:rsidR="009B596B">
        <w:t xml:space="preserve"> versus </w:t>
      </w:r>
      <m:oMath>
        <m:r>
          <m:rPr>
            <m:nor/>
          </m:rPr>
          <w:rPr>
            <w:rFonts w:ascii="Cambria Math" w:hAnsi="Cambria Math"/>
          </w:rPr>
          <m:t>log(</m:t>
        </m:r>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44292A">
        <w:t xml:space="preserve"> determines where</w:t>
      </w:r>
      <w:r w:rsidR="005B1B0E">
        <w:t xml:space="preserve"> in the Baranov catch equation</w:t>
      </w:r>
      <w:r w:rsidR="0044292A">
        <w:t xml:space="preserve"> </w:t>
      </w:r>
      <w:r w:rsidR="00BE4AC4">
        <w:t>they</w:t>
      </w:r>
      <w:r w:rsidR="0044292A">
        <w:t xml:space="preserve"> affect the </w:t>
      </w:r>
      <w:r w:rsidR="005B1B0E">
        <w:t xml:space="preserve">predicted </w:t>
      </w:r>
      <w:r w:rsidR="0044292A">
        <w:t xml:space="preserve">catch, </w:t>
      </w:r>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y</m:t>
            </m:r>
          </m:sub>
        </m:sSub>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y</m:t>
                </m:r>
              </m:sub>
            </m:sSub>
          </m:num>
          <m:den>
            <m:sSub>
              <m:sSubPr>
                <m:ctrlPr>
                  <w:rPr>
                    <w:rFonts w:ascii="Cambria Math" w:hAnsi="Cambria Math"/>
                    <w:i/>
                  </w:rPr>
                </m:ctrlPr>
              </m:sSubPr>
              <m:e>
                <m:r>
                  <w:rPr>
                    <w:rFonts w:ascii="Cambria Math" w:hAnsi="Cambria Math"/>
                  </w:rPr>
                  <m:t>Z</m:t>
                </m:r>
              </m:e>
              <m:sub>
                <m:r>
                  <w:rPr>
                    <w:rFonts w:ascii="Cambria Math" w:hAnsi="Cambria Math"/>
                  </w:rPr>
                  <m:t>a,y</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sup>
            </m:sSup>
          </m:e>
        </m:d>
      </m:oMath>
      <w:r w:rsidR="005B1B0E">
        <w:t>.</w:t>
      </w:r>
      <w:r w:rsidR="0044292A">
        <w:t xml:space="preserve"> </w:t>
      </w:r>
      <w:r w:rsidR="00F8435F">
        <w:t xml:space="preserve">Whether to estimate deviations in </w:t>
      </w:r>
      <m:oMath>
        <m:r>
          <m:rPr>
            <m:nor/>
          </m:rPr>
          <w:rPr>
            <w:rFonts w:ascii="Cambria Math" w:hAnsi="Cambria Math"/>
          </w:rPr>
          <m:t>log(</m:t>
        </m:r>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m:t>
        </m:r>
      </m:oMath>
      <w:r w:rsidR="00F8435F">
        <w:t xml:space="preserve"> or </w:t>
      </w:r>
      <m:oMath>
        <m:r>
          <m:rPr>
            <m:nor/>
          </m:rPr>
          <w:rPr>
            <w:rFonts w:ascii="Cambria Math" w:hAnsi="Cambria Math"/>
          </w:rPr>
          <m:t>log(</m:t>
        </m:r>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F8435F">
        <w:t xml:space="preserve"> also </w:t>
      </w:r>
      <w:r w:rsidR="005B1B0E">
        <w:t>affect</w:t>
      </w:r>
      <w:r w:rsidR="00F8435F">
        <w:t>s</w:t>
      </w:r>
      <w:r w:rsidR="005B1B0E">
        <w:t xml:space="preserve"> the calculation of reference points</w:t>
      </w:r>
      <w:r w:rsidR="009C2A0A">
        <w:t>.</w:t>
      </w:r>
    </w:p>
    <w:p w14:paraId="67A87FB2" w14:textId="53ABAD87" w:rsidR="004A2317" w:rsidRDefault="004A2317" w:rsidP="004A2317">
      <w:pPr>
        <w:pStyle w:val="Heading2"/>
      </w:pPr>
      <w:r>
        <w:t>2.2.  Model descriptions</w:t>
      </w:r>
    </w:p>
    <w:p w14:paraId="4637C993" w14:textId="6DEDC1F8" w:rsidR="004A2317" w:rsidRDefault="004A2317" w:rsidP="00495B32">
      <w:pPr>
        <w:pStyle w:val="Chapterheading0"/>
        <w:spacing w:after="0"/>
        <w:jc w:val="left"/>
      </w:pPr>
      <w:r>
        <w:t>We first considered six models treating only the numbers-at-age (NAA) as random effects (Table 1). T</w:t>
      </w:r>
      <w:r w:rsidRPr="00371C02">
        <w:t xml:space="preserve">hese models estimated deviations in survival by </w:t>
      </w:r>
      <w:r>
        <w:t>age and year</w:t>
      </w:r>
      <w:r w:rsidRPr="00371C02">
        <w:t xml:space="preserv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Pr="00371C02">
        <w:t xml:space="preserve">, </w:t>
      </w:r>
      <w:r>
        <w:t>assuming</w:t>
      </w:r>
      <w:r w:rsidRPr="00371C02">
        <w:t xml:space="preserve"> </w:t>
      </w:r>
      <w:r>
        <w:t xml:space="preserve">alternative autocorrelation structures formed by fixing or estimating the three parameters in </w:t>
      </w:r>
      <w:r w:rsidRPr="00371C02">
        <w:t xml:space="preserve">Eq. 5. </w:t>
      </w:r>
      <w:r>
        <w:t xml:space="preserve">The </w:t>
      </w:r>
      <w:r>
        <w:lastRenderedPageBreak/>
        <w:t>“Base” model wa</w:t>
      </w:r>
      <w:r w:rsidRPr="00371C02">
        <w:t xml:space="preserve">s similar to a statistical catch-at-age model, </w:t>
      </w:r>
      <w:r w:rsidR="00E07C15">
        <w:t>e.g.,</w:t>
      </w:r>
      <w:r w:rsidR="000540C6">
        <w:t xml:space="preserve"> the </w:t>
      </w:r>
      <w:r w:rsidR="000540C6" w:rsidRPr="000540C6">
        <w:t>Age-Structured Assessment Program (ASAP, Legault and Restrepo 1998; Miller and Legault 2015)</w:t>
      </w:r>
      <w:r w:rsidR="000540C6">
        <w:t xml:space="preserve"> or Stock Synthesis (SS, </w:t>
      </w:r>
      <w:proofErr w:type="spellStart"/>
      <w:r w:rsidR="000540C6" w:rsidRPr="000540C6">
        <w:t>Methot</w:t>
      </w:r>
      <w:proofErr w:type="spellEnd"/>
      <w:r w:rsidR="000540C6" w:rsidRPr="000540C6">
        <w:t xml:space="preserve"> and Wetzel 2013</w:t>
      </w:r>
      <w:r w:rsidR="000540C6">
        <w:t xml:space="preserve">), </w:t>
      </w:r>
      <w:r w:rsidRPr="00371C02">
        <w:t xml:space="preserve">where recruitment </w:t>
      </w:r>
      <w:r w:rsidR="000540C6">
        <w:t xml:space="preserve">deviations are </w:t>
      </w:r>
      <w:r w:rsidRPr="00371C02">
        <w:t xml:space="preserve">typically estimated </w:t>
      </w:r>
      <w:r w:rsidR="008C03BA">
        <w:t>in each year</w:t>
      </w:r>
      <w:r w:rsidRPr="00371C02">
        <w:t xml:space="preserve"> </w:t>
      </w:r>
      <w:r w:rsidR="008C03BA">
        <w:t xml:space="preserve">as independent fixed effects, </w:t>
      </w:r>
      <m:oMath>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r>
          <m:rPr>
            <m:sty m:val="p"/>
          </m:rPr>
          <w:rPr>
            <w:rFonts w:ascii="Cambria Math" w:hAnsi="Cambria Math"/>
          </w:rPr>
          <m:t xml:space="preserve"> ~ N</m:t>
        </m:r>
        <m:d>
          <m:dPr>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num>
              <m:den>
                <m:r>
                  <w:rPr>
                    <w:rFonts w:ascii="Cambria Math" w:hAnsi="Cambria Math"/>
                  </w:rPr>
                  <m:t>2</m:t>
                </m:r>
              </m:den>
            </m:f>
            <m:r>
              <m:rPr>
                <m:sty m:val="p"/>
              </m:rP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e>
        </m:d>
      </m:oMath>
      <w:r w:rsidR="008C03BA">
        <w:t xml:space="preserve">, </w:t>
      </w:r>
      <w:r w:rsidR="005A60BB" w:rsidRPr="00371C02">
        <w:t>and survival is deterministic</w:t>
      </w:r>
      <w:r w:rsidR="005A60BB">
        <w:t xml:space="preserve">. However, while ASAP and SS do not estimate </w:t>
      </w:r>
      <w:r w:rsidR="008C03BA">
        <w:t xml:space="preserve">the recruitment variance, </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sidR="008C03BA">
        <w:t xml:space="preserve">, </w:t>
      </w:r>
      <w:r w:rsidR="005A60BB">
        <w:t>i</w:t>
      </w:r>
      <w:r w:rsidR="000540C6">
        <w:t xml:space="preserve">n WHAM </w:t>
      </w:r>
      <w:r w:rsidR="00495B32">
        <w:t xml:space="preserve">the </w:t>
      </w:r>
      <m:oMath>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oMath>
      <w:r w:rsidR="00495B32">
        <w:t xml:space="preserve"> can either be treated as random effects with </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sidR="008C03BA">
        <w:t xml:space="preserve"> estimated internally</w:t>
      </w:r>
      <w:r w:rsidR="00495B32">
        <w:t xml:space="preserve">, or as fixed effect parameters (Miller and Stock 2020; Stock and Miller, this issue). Here, we chose to model recruitment deviations as random effects in </w:t>
      </w:r>
      <w:r w:rsidR="00995F2F">
        <w:t xml:space="preserve">the </w:t>
      </w:r>
      <w:r w:rsidR="00495B32">
        <w:t>Base model</w:t>
      </w:r>
      <w:r w:rsidR="005A60BB">
        <w:t xml:space="preserve">, i.e., we estimate </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sidR="00495B32">
        <w:t xml:space="preserve">. </w:t>
      </w:r>
      <w:r w:rsidR="00995F2F">
        <w:t xml:space="preserve">The next model, </w:t>
      </w:r>
      <w:r>
        <w:t>NAA-1</w:t>
      </w:r>
      <w:r w:rsidR="00995F2F">
        <w:t>,</w:t>
      </w:r>
      <w:r>
        <w:t xml:space="preserve"> added recruitment autocorrelation</w:t>
      </w:r>
      <w:r w:rsidR="00495B32">
        <w:t xml:space="preserve">, estimating </w:t>
      </w:r>
      <w:r w:rsidR="00995F2F">
        <w:t xml:space="preserve">one additional parameter from Eqn. 5,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t xml:space="preserve">. NAA-2 through NAA-5 estimated “full state-space” models, with numbers at all ages treated as random effects, but with different autocorrelation structures. NAA-2 estimated independent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t xml:space="preserve"> as in Miller et al. (2016) and Nielsen and Berg (2014), NAA-3 and NAA-4 added autocorrelation across ages and years, and NAA-5 estimated all parameters in the described 2D AR(1) smoother (Eq. 5, Table 1). To isolate the effect of incorporating the 2D AR(1) smoother on survival, we compared the model fit, retrospective pattern, and relative difference in SSB and </w:t>
      </w:r>
      <w:r w:rsidRPr="006919C1">
        <w:rPr>
          <w:i/>
          <w:iCs/>
        </w:rPr>
        <w:t>F</w:t>
      </w:r>
      <w:r>
        <w:t xml:space="preserve"> estimates from NAA-5 versus NAA-2.</w:t>
      </w:r>
    </w:p>
    <w:p w14:paraId="3D8FC25D" w14:textId="77777777" w:rsidR="00F47E35" w:rsidRDefault="004A2317" w:rsidP="004A2317">
      <w:pPr>
        <w:pStyle w:val="Chapterheading0"/>
        <w:spacing w:after="0"/>
        <w:ind w:firstLine="720"/>
        <w:jc w:val="left"/>
      </w:pPr>
      <w:r>
        <w:t xml:space="preserve">Next, we fit a series of models treating the numbers-at-age as in Base, but including deviations in </w:t>
      </w:r>
      <w:r w:rsidRPr="003F6D74">
        <w:rPr>
          <w:i/>
          <w:iCs/>
        </w:rPr>
        <w:t>M</w:t>
      </w:r>
      <w:r>
        <w:t xml:space="preserve"> as in Eq. 6 with the same set of autocorrelation structures: none, independent, AR(1) by age, AR(1) by year, and 2D AR(1) (Table 2). As for the set of NAA models, we isolated the effect of the 2D AR(1) smoother on </w:t>
      </w:r>
      <w:r w:rsidRPr="00B653A8">
        <w:rPr>
          <w:i/>
          <w:iCs/>
        </w:rPr>
        <w:t>M</w:t>
      </w:r>
      <w:r>
        <w:t xml:space="preserve"> by comparing M-1 to M-4. </w:t>
      </w:r>
    </w:p>
    <w:p w14:paraId="3932FCB9" w14:textId="00780537" w:rsidR="00995F2F" w:rsidRDefault="00F47E35" w:rsidP="004A2317">
      <w:pPr>
        <w:pStyle w:val="Chapterheading0"/>
        <w:spacing w:after="0"/>
        <w:ind w:firstLine="720"/>
        <w:jc w:val="left"/>
      </w:pPr>
      <w:r>
        <w:t xml:space="preserve">The last set of models </w:t>
      </w:r>
      <w:r w:rsidR="004A2317">
        <w:t xml:space="preserve">tested the ability of WHAM to simultaneously estimate numbers-at-age and </w:t>
      </w:r>
      <w:r w:rsidR="004A2317" w:rsidRPr="008A5784">
        <w:rPr>
          <w:i/>
          <w:iCs/>
        </w:rPr>
        <w:t>M</w:t>
      </w:r>
      <w:r w:rsidR="004A2317">
        <w:t xml:space="preserve"> </w:t>
      </w:r>
      <w:r w:rsidR="007C281D">
        <w:t xml:space="preserve">deviations </w:t>
      </w:r>
      <w:r w:rsidR="004A2317">
        <w:t>as random effects, using only the independent and 2D AR(1) autocorrelation structures for each (Table 3).</w:t>
      </w:r>
    </w:p>
    <w:p w14:paraId="10A79D91" w14:textId="47B9C467" w:rsidR="00F5594A" w:rsidRPr="00F5594A" w:rsidRDefault="00004AB7" w:rsidP="001829AC">
      <w:pPr>
        <w:pStyle w:val="Heading2"/>
      </w:pPr>
      <w:bookmarkStart w:id="19" w:name="OLE_LINK23"/>
      <w:bookmarkStart w:id="20" w:name="OLE_LINK24"/>
      <w:r>
        <w:lastRenderedPageBreak/>
        <w:t>2.</w:t>
      </w:r>
      <w:r w:rsidR="00057F48">
        <w:t>3</w:t>
      </w:r>
      <w:r w:rsidR="00BC621B">
        <w:t>.</w:t>
      </w:r>
      <w:r>
        <w:t xml:space="preserve">  </w:t>
      </w:r>
      <w:r w:rsidR="00F5594A">
        <w:t xml:space="preserve">Application to </w:t>
      </w:r>
      <w:r w:rsidR="006E6A00">
        <w:t>SNEMA</w:t>
      </w:r>
      <w:r w:rsidR="00F5594A">
        <w:t xml:space="preserve"> yellowtail flounder</w:t>
      </w:r>
      <w:bookmarkEnd w:id="19"/>
      <w:bookmarkEnd w:id="20"/>
    </w:p>
    <w:p w14:paraId="3E7D98AB" w14:textId="347B1536" w:rsidR="006250F2" w:rsidRDefault="00BA07C8" w:rsidP="008A5784">
      <w:pPr>
        <w:pStyle w:val="Chapterheading0"/>
        <w:spacing w:after="0"/>
        <w:jc w:val="left"/>
        <w:rPr>
          <w:lang w:eastAsia="zh-CN"/>
        </w:rPr>
      </w:pPr>
      <w:r>
        <w:t>We</w:t>
      </w:r>
      <w:r w:rsidR="006250F2">
        <w:t xml:space="preserve"> evaluated </w:t>
      </w:r>
      <w:r w:rsidR="009A6CD2">
        <w:t xml:space="preserve">the performance of </w:t>
      </w:r>
      <w:r>
        <w:t>our</w:t>
      </w:r>
      <w:r w:rsidR="001E149F">
        <w:t xml:space="preserve"> </w:t>
      </w:r>
      <w:r w:rsidR="00D26A8F">
        <w:t xml:space="preserve">proposed </w:t>
      </w:r>
      <w:r w:rsidR="009A6CD2">
        <w:t xml:space="preserve">2D </w:t>
      </w:r>
      <w:r>
        <w:t xml:space="preserve">AR(1) </w:t>
      </w:r>
      <w:r w:rsidR="009A6CD2">
        <w:t>survival smoother</w:t>
      </w:r>
      <w:r w:rsidR="001E149F">
        <w:t xml:space="preserve"> </w:t>
      </w:r>
      <w:r w:rsidR="001D42CA">
        <w:t xml:space="preserve">by using data </w:t>
      </w:r>
      <w:r w:rsidR="006250F2">
        <w:t xml:space="preserve">from the </w:t>
      </w:r>
      <w:r w:rsidR="005A79A5">
        <w:t>2019</w:t>
      </w:r>
      <w:r w:rsidR="009A6CD2">
        <w:t xml:space="preserve"> SNEMA y</w:t>
      </w:r>
      <w:r w:rsidR="002D00C0">
        <w:t xml:space="preserve">ellowtail flounder </w:t>
      </w:r>
      <w:r w:rsidR="006250F2">
        <w:t xml:space="preserve">stock assessment </w:t>
      </w:r>
      <w:r>
        <w:t>as a case study</w:t>
      </w:r>
      <w:bookmarkStart w:id="21" w:name="OLE_LINK3"/>
      <w:bookmarkStart w:id="22" w:name="OLE_LINK13"/>
      <w:r w:rsidR="006250F2">
        <w:t xml:space="preserve"> (NEFSC 2020)</w:t>
      </w:r>
      <w:r w:rsidR="006250F2" w:rsidRPr="009A4919">
        <w:rPr>
          <w:lang w:eastAsia="zh-CN"/>
        </w:rPr>
        <w:t xml:space="preserve">. </w:t>
      </w:r>
      <w:r w:rsidR="006250F2">
        <w:rPr>
          <w:lang w:eastAsia="zh-CN"/>
        </w:rPr>
        <w:t xml:space="preserve">We included likelihood components for the following </w:t>
      </w:r>
      <w:r w:rsidR="008C32D4">
        <w:rPr>
          <w:lang w:eastAsia="zh-CN"/>
        </w:rPr>
        <w:t>observations</w:t>
      </w:r>
      <w:r w:rsidR="005A79A5">
        <w:rPr>
          <w:lang w:eastAsia="zh-CN"/>
        </w:rPr>
        <w:t xml:space="preserve"> through 2018</w:t>
      </w:r>
      <w:r w:rsidR="006250F2">
        <w:rPr>
          <w:lang w:eastAsia="zh-CN"/>
        </w:rPr>
        <w:t>: (1) three indices of abundance from the spring, fall, and winter NEFSC bottom trawl surveys; (2) aggregate catch from one commercial fleet; and (</w:t>
      </w:r>
      <w:r w:rsidR="008C32D4">
        <w:rPr>
          <w:lang w:eastAsia="zh-CN"/>
        </w:rPr>
        <w:t>3</w:t>
      </w:r>
      <w:r w:rsidR="006250F2">
        <w:rPr>
          <w:lang w:eastAsia="zh-CN"/>
        </w:rPr>
        <w:t>) age</w:t>
      </w:r>
      <w:r w:rsidR="00D01105">
        <w:rPr>
          <w:lang w:eastAsia="zh-CN"/>
        </w:rPr>
        <w:t xml:space="preserve"> </w:t>
      </w:r>
      <w:r w:rsidR="006250F2">
        <w:rPr>
          <w:lang w:eastAsia="zh-CN"/>
        </w:rPr>
        <w:t>composition from the three bottom trawl surveys and the commercial catch</w:t>
      </w:r>
      <w:r w:rsidR="008C32D4">
        <w:rPr>
          <w:lang w:eastAsia="zh-CN"/>
        </w:rPr>
        <w:t xml:space="preserve">. </w:t>
      </w:r>
      <w:r w:rsidR="00CE4FAD">
        <w:rPr>
          <w:lang w:eastAsia="zh-CN"/>
        </w:rPr>
        <w:t>As in Miller et al. (2016), a</w:t>
      </w:r>
      <w:r w:rsidR="00CE4FAD">
        <w:t>ge</w:t>
      </w:r>
      <w:r w:rsidR="00D01105">
        <w:t>-</w:t>
      </w:r>
      <w:r w:rsidR="00CE4FAD">
        <w:t xml:space="preserve">composition data were assumed to follow a logistic-normal distribution </w:t>
      </w:r>
      <w:r w:rsidR="00EE3D98">
        <w:t xml:space="preserve">with pooling of zero observations </w:t>
      </w:r>
      <w:r w:rsidR="00CE4FAD">
        <w:fldChar w:fldCharType="begin"/>
      </w:r>
      <w:r w:rsidR="00CE4FAD">
        <w:instrText xml:space="preserve"> ADDIN EN.CITE &lt;EndNote&gt;&lt;Cite&gt;&lt;Author&gt;Atchison&lt;/Author&gt;&lt;Year&gt;1980&lt;/Year&gt;&lt;RecNum&gt;270&lt;/RecNum&gt;&lt;DisplayText&gt;(Atchison and Shen 1980)&lt;/DisplayText&gt;&lt;record&gt;&lt;rec-number&gt;270&lt;/rec-number&gt;&lt;foreign-keys&gt;&lt;key app="EN" db-id="sfrdfvtvbdax5de2svmvr9smwwas0vts2999" timestamp="1501885991"&gt;270&lt;/key&gt;&lt;/foreign-keys&gt;&lt;ref-type name="Journal Article"&gt;17&lt;/ref-type&gt;&lt;contributors&gt;&lt;authors&gt;&lt;author&gt;Atchison, J&lt;/author&gt;&lt;author&gt;Shen, Sheng M&lt;/author&gt;&lt;/authors&gt;&lt;/contributors&gt;&lt;titles&gt;&lt;title&gt;Logistic-normal distributions: Some properties and uses&lt;/title&gt;&lt;secondary-title&gt;Biometrika&lt;/secondary-title&gt;&lt;/titles&gt;&lt;periodical&gt;&lt;full-title&gt;Biometrika&lt;/full-title&gt;&lt;/periodical&gt;&lt;pages&gt;261-272&lt;/pages&gt;&lt;volume&gt;67&lt;/volume&gt;&lt;number&gt;2&lt;/number&gt;&lt;dates&gt;&lt;year&gt;1980&lt;/year&gt;&lt;/dates&gt;&lt;isbn&gt;1464-3510&lt;/isbn&gt;&lt;urls&gt;&lt;/urls&gt;&lt;/record&gt;&lt;/Cite&gt;&lt;/EndNote&gt;</w:instrText>
      </w:r>
      <w:r w:rsidR="00CE4FAD">
        <w:fldChar w:fldCharType="separate"/>
      </w:r>
      <w:r w:rsidR="00CE4FAD">
        <w:rPr>
          <w:noProof/>
        </w:rPr>
        <w:t>(Atchison and Shen 1980)</w:t>
      </w:r>
      <w:r w:rsidR="00CE4FAD">
        <w:fldChar w:fldCharType="end"/>
      </w:r>
      <w:r w:rsidR="00CE4FAD">
        <w:t xml:space="preserve">. </w:t>
      </w:r>
      <w:r w:rsidR="006250F2">
        <w:rPr>
          <w:lang w:eastAsia="zh-CN"/>
        </w:rPr>
        <w:t>Empirical weight-</w:t>
      </w:r>
      <w:r w:rsidR="008C32D4">
        <w:rPr>
          <w:lang w:eastAsia="zh-CN"/>
        </w:rPr>
        <w:t>at-age, natural mortality-at-age, and maturity-at-age were treated as known</w:t>
      </w:r>
      <w:r w:rsidR="006250F2">
        <w:rPr>
          <w:lang w:eastAsia="zh-CN"/>
        </w:rPr>
        <w:t xml:space="preserve">. </w:t>
      </w:r>
      <w:r w:rsidR="006250F2">
        <w:t>Maturity</w:t>
      </w:r>
      <w:r w:rsidR="006250F2" w:rsidRPr="009A4919">
        <w:t xml:space="preserve"> </w:t>
      </w:r>
      <w:r w:rsidR="008C32D4">
        <w:t>wa</w:t>
      </w:r>
      <w:r w:rsidR="006250F2">
        <w:t>s</w:t>
      </w:r>
      <w:r w:rsidR="006250F2" w:rsidRPr="009A4919">
        <w:t xml:space="preserve"> </w:t>
      </w:r>
      <w:r w:rsidR="006250F2">
        <w:t>fixed at</w:t>
      </w:r>
      <w:r w:rsidR="008C32D4" w:rsidRPr="008C32D4">
        <w:t xml:space="preserve"> 0.0052</w:t>
      </w:r>
      <w:r w:rsidR="008C32D4">
        <w:t xml:space="preserve">, </w:t>
      </w:r>
      <w:r w:rsidR="008C32D4" w:rsidRPr="008C32D4">
        <w:t>0.6836</w:t>
      </w:r>
      <w:r w:rsidR="008C32D4">
        <w:t xml:space="preserve">, </w:t>
      </w:r>
      <w:r w:rsidR="008C32D4" w:rsidRPr="008C32D4">
        <w:t>0.9854</w:t>
      </w:r>
      <w:r w:rsidR="008C32D4">
        <w:t>,</w:t>
      </w:r>
      <w:r w:rsidR="008C32D4" w:rsidRPr="008C32D4">
        <w:t xml:space="preserve"> 0.9970</w:t>
      </w:r>
      <w:r w:rsidR="008C32D4">
        <w:t xml:space="preserve">, </w:t>
      </w:r>
      <w:r w:rsidR="008C32D4" w:rsidRPr="008C32D4">
        <w:t>0.9963</w:t>
      </w:r>
      <w:r w:rsidR="008C32D4">
        <w:t xml:space="preserve">, and 1 for ages 1-6, while natural mortality was specified as </w:t>
      </w:r>
      <w:r w:rsidR="008C32D4" w:rsidRPr="008C32D4">
        <w:t>0.405</w:t>
      </w:r>
      <w:r w:rsidR="008C32D4">
        <w:t xml:space="preserve">, </w:t>
      </w:r>
      <w:r w:rsidR="008C32D4" w:rsidRPr="008C32D4">
        <w:t>0.336</w:t>
      </w:r>
      <w:r w:rsidR="008C32D4">
        <w:t xml:space="preserve">, </w:t>
      </w:r>
      <w:r w:rsidR="008C32D4" w:rsidRPr="008C32D4">
        <w:t>0.296</w:t>
      </w:r>
      <w:r w:rsidR="008C32D4">
        <w:t xml:space="preserve">, </w:t>
      </w:r>
      <w:r w:rsidR="008C32D4" w:rsidRPr="008C32D4">
        <w:t>0.275</w:t>
      </w:r>
      <w:r w:rsidR="008C32D4">
        <w:t xml:space="preserve">, </w:t>
      </w:r>
      <w:r w:rsidR="008C32D4" w:rsidRPr="008C32D4">
        <w:t>0.256</w:t>
      </w:r>
      <w:r w:rsidR="008C32D4">
        <w:t xml:space="preserve">, and </w:t>
      </w:r>
      <w:r w:rsidR="008C32D4" w:rsidRPr="008C32D4">
        <w:t>0.231</w:t>
      </w:r>
      <w:r w:rsidR="008C32D4">
        <w:t>1 yr</w:t>
      </w:r>
      <w:r w:rsidR="008C32D4" w:rsidRPr="008C32D4">
        <w:rPr>
          <w:vertAlign w:val="superscript"/>
        </w:rPr>
        <w:t>-1</w:t>
      </w:r>
      <w:r w:rsidR="008C32D4">
        <w:t xml:space="preserve"> for ages 1-6 </w:t>
      </w:r>
      <w:r w:rsidR="006250F2">
        <w:fldChar w:fldCharType="begin"/>
      </w:r>
      <w:r w:rsidR="006250F2">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6250F2">
        <w:fldChar w:fldCharType="separate"/>
      </w:r>
      <w:r w:rsidR="006250F2">
        <w:rPr>
          <w:noProof/>
        </w:rPr>
        <w:t>(NEFSC 20</w:t>
      </w:r>
      <w:r w:rsidR="008C32D4">
        <w:rPr>
          <w:noProof/>
        </w:rPr>
        <w:t>20</w:t>
      </w:r>
      <w:r w:rsidR="006250F2">
        <w:rPr>
          <w:noProof/>
        </w:rPr>
        <w:t>)</w:t>
      </w:r>
      <w:r w:rsidR="006250F2">
        <w:fldChar w:fldCharType="end"/>
      </w:r>
      <w:r w:rsidR="006250F2">
        <w:t xml:space="preserve">. </w:t>
      </w:r>
      <w:r w:rsidR="00C56206">
        <w:t xml:space="preserve">Selectivity of the fleet was divided into six time blocks as in NEFSC (2020). We estimated logistic selectivity for the fleet and indices, except in </w:t>
      </w:r>
      <w:proofErr w:type="gramStart"/>
      <w:r w:rsidR="00C56206">
        <w:t>three time</w:t>
      </w:r>
      <w:proofErr w:type="gramEnd"/>
      <w:r w:rsidR="00C56206">
        <w:t xml:space="preserve"> blocks where age-specific, flat-topped selectivity facilitated convergence</w:t>
      </w:r>
      <w:r w:rsidR="00036C2C">
        <w:t xml:space="preserve">, </w:t>
      </w:r>
      <w:r w:rsidR="00E07C15">
        <w:t>i.e.,</w:t>
      </w:r>
      <w:r w:rsidR="00036C2C">
        <w:t xml:space="preserve"> we fixed selectivity at 1 for older ages and estimated selectivity at younger ages as free parameters</w:t>
      </w:r>
      <w:r w:rsidR="00C56206">
        <w:t xml:space="preserve">. </w:t>
      </w:r>
      <w:r w:rsidR="007C281D">
        <w:t xml:space="preserve">To conduct three-year projections of SSB, we fixed </w:t>
      </w:r>
      <w:r w:rsidR="00C56206">
        <w:rPr>
          <w:lang w:eastAsia="zh-CN"/>
        </w:rPr>
        <w:t>weight</w:t>
      </w:r>
      <w:r w:rsidR="007C281D">
        <w:rPr>
          <w:lang w:eastAsia="zh-CN"/>
        </w:rPr>
        <w:t>-at-age</w:t>
      </w:r>
      <w:r w:rsidR="00C56206">
        <w:rPr>
          <w:lang w:eastAsia="zh-CN"/>
        </w:rPr>
        <w:t xml:space="preserve"> and maturity</w:t>
      </w:r>
      <w:r w:rsidR="007C281D">
        <w:rPr>
          <w:lang w:eastAsia="zh-CN"/>
        </w:rPr>
        <w:t>-at-age</w:t>
      </w:r>
      <w:r w:rsidR="00C56206">
        <w:rPr>
          <w:lang w:eastAsia="zh-CN"/>
        </w:rPr>
        <w:t xml:space="preserve"> at the </w:t>
      </w:r>
      <w:r w:rsidR="007C281D">
        <w:rPr>
          <w:lang w:eastAsia="zh-CN"/>
        </w:rPr>
        <w:t xml:space="preserve">average </w:t>
      </w:r>
      <w:r w:rsidR="00C56206">
        <w:rPr>
          <w:lang w:eastAsia="zh-CN"/>
        </w:rPr>
        <w:t xml:space="preserve">values </w:t>
      </w:r>
      <w:r w:rsidR="007C281D">
        <w:rPr>
          <w:lang w:eastAsia="zh-CN"/>
        </w:rPr>
        <w:t>from the last five years of data, as is standard practice at the NEFSC (</w:t>
      </w:r>
      <w:r w:rsidR="007C281D">
        <w:t>NEFSC 2020</w:t>
      </w:r>
      <w:r w:rsidR="007C281D">
        <w:rPr>
          <w:lang w:eastAsia="zh-CN"/>
        </w:rPr>
        <w:t>). In order to facilitate comparisons of short-term SSB projections between models</w:t>
      </w:r>
      <w:r w:rsidR="008C4BCA">
        <w:rPr>
          <w:lang w:eastAsia="zh-CN"/>
        </w:rPr>
        <w:t xml:space="preserve">, </w:t>
      </w:r>
      <w:r w:rsidR="007C281D">
        <w:rPr>
          <w:lang w:eastAsia="zh-CN"/>
        </w:rPr>
        <w:t xml:space="preserve">we fixed </w:t>
      </w:r>
      <w:r w:rsidR="008C4BCA" w:rsidRPr="008C4BCA">
        <w:rPr>
          <w:i/>
          <w:iCs/>
          <w:lang w:eastAsia="zh-CN"/>
        </w:rPr>
        <w:t>F</w:t>
      </w:r>
      <w:r w:rsidR="008C4BCA">
        <w:rPr>
          <w:lang w:eastAsia="zh-CN"/>
        </w:rPr>
        <w:t xml:space="preserve"> at 0</w:t>
      </w:r>
      <w:r w:rsidR="00126359">
        <w:rPr>
          <w:lang w:eastAsia="zh-CN"/>
        </w:rPr>
        <w:t xml:space="preserve"> in the projection years</w:t>
      </w:r>
      <w:r w:rsidR="00C56206">
        <w:rPr>
          <w:lang w:eastAsia="zh-CN"/>
        </w:rPr>
        <w:t xml:space="preserve">. </w:t>
      </w:r>
      <w:r w:rsidR="00126359">
        <w:rPr>
          <w:lang w:eastAsia="zh-CN"/>
        </w:rPr>
        <w:t>We forecast v</w:t>
      </w:r>
      <w:r w:rsidR="00C56206">
        <w:rPr>
          <w:lang w:eastAsia="zh-CN"/>
        </w:rPr>
        <w:t xml:space="preserve">ariables treated as random effects, such as numbers-at-age, </w:t>
      </w:r>
      <w:r w:rsidR="00C56206" w:rsidRPr="00154FA3">
        <w:rPr>
          <w:i/>
          <w:iCs/>
          <w:lang w:eastAsia="zh-CN"/>
        </w:rPr>
        <w:t>M</w:t>
      </w:r>
      <w:r w:rsidR="00C56206">
        <w:rPr>
          <w:lang w:eastAsia="zh-CN"/>
        </w:rPr>
        <w:t>, and the CPI, in the pr</w:t>
      </w:r>
      <w:r w:rsidR="00126359">
        <w:rPr>
          <w:lang w:eastAsia="zh-CN"/>
        </w:rPr>
        <w:t>ojection</w:t>
      </w:r>
      <w:r w:rsidR="00C56206">
        <w:rPr>
          <w:lang w:eastAsia="zh-CN"/>
        </w:rPr>
        <w:t xml:space="preserve"> years by simply continuing the </w:t>
      </w:r>
      <w:r w:rsidR="00126359">
        <w:rPr>
          <w:lang w:eastAsia="zh-CN"/>
        </w:rPr>
        <w:t xml:space="preserve">autoregressive </w:t>
      </w:r>
      <w:r w:rsidR="00C56206">
        <w:rPr>
          <w:lang w:eastAsia="zh-CN"/>
        </w:rPr>
        <w:t>process</w:t>
      </w:r>
      <w:r w:rsidR="00126359">
        <w:rPr>
          <w:lang w:eastAsia="zh-CN"/>
        </w:rPr>
        <w:t>es</w:t>
      </w:r>
      <w:r w:rsidR="00C56206">
        <w:rPr>
          <w:lang w:eastAsia="zh-CN"/>
        </w:rPr>
        <w:t xml:space="preserve">. </w:t>
      </w:r>
      <w:r w:rsidR="00126359">
        <w:rPr>
          <w:lang w:eastAsia="zh-CN"/>
        </w:rPr>
        <w:t xml:space="preserve">One final difference between this analysis and the current assessment was that we estimated </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sidR="00931A64">
        <w:t xml:space="preserve">, </w:t>
      </w:r>
      <w:r w:rsidR="00126359">
        <w:rPr>
          <w:lang w:eastAsia="zh-CN"/>
        </w:rPr>
        <w:t xml:space="preserve">the variance of recruitment deviations, as a fixed effect parameter </w:t>
      </w:r>
      <w:r w:rsidR="00931A64">
        <w:rPr>
          <w:lang w:eastAsia="zh-CN"/>
        </w:rPr>
        <w:t>in all models</w:t>
      </w:r>
      <w:r w:rsidR="00126359">
        <w:rPr>
          <w:lang w:eastAsia="zh-CN"/>
        </w:rPr>
        <w:t>.</w:t>
      </w:r>
      <w:r w:rsidR="00F47E35">
        <w:rPr>
          <w:lang w:eastAsia="zh-CN"/>
        </w:rPr>
        <w:t xml:space="preserve"> W</w:t>
      </w:r>
      <w:r w:rsidR="00F47E35">
        <w:t>e did not estimate a stock-</w:t>
      </w:r>
      <w:r w:rsidR="00F47E35">
        <w:lastRenderedPageBreak/>
        <w:t xml:space="preserve">recruitment relationship in any of the models. </w:t>
      </w:r>
      <w:r w:rsidR="00895ED2">
        <w:rPr>
          <w:lang w:eastAsia="zh-CN"/>
        </w:rPr>
        <w:t xml:space="preserve">The data and </w:t>
      </w:r>
      <w:r w:rsidR="008C32D4">
        <w:rPr>
          <w:lang w:eastAsia="zh-CN"/>
        </w:rPr>
        <w:t xml:space="preserve">assessment </w:t>
      </w:r>
      <w:r w:rsidR="005A79A5">
        <w:rPr>
          <w:lang w:eastAsia="zh-CN"/>
        </w:rPr>
        <w:t xml:space="preserve">report </w:t>
      </w:r>
      <w:r w:rsidR="006250F2">
        <w:rPr>
          <w:lang w:eastAsia="zh-CN"/>
        </w:rPr>
        <w:t>can be accessed at</w:t>
      </w:r>
      <w:r w:rsidR="008A5784">
        <w:rPr>
          <w:lang w:eastAsia="zh-CN"/>
        </w:rPr>
        <w:t xml:space="preserve"> </w:t>
      </w:r>
      <w:hyperlink r:id="rId8" w:history="1">
        <w:r w:rsidR="004A2317" w:rsidRPr="00FA4817">
          <w:rPr>
            <w:rStyle w:val="Hyperlink"/>
          </w:rPr>
          <w:t>https://apps-nefsc.fisheries.noaa.gov/saw/sasi/sasi_report_options.php</w:t>
        </w:r>
      </w:hyperlink>
      <w:r w:rsidR="006250F2">
        <w:rPr>
          <w:lang w:eastAsia="zh-CN"/>
        </w:rPr>
        <w:t>.</w:t>
      </w:r>
      <w:bookmarkEnd w:id="21"/>
      <w:bookmarkEnd w:id="22"/>
      <w:r w:rsidR="00126359">
        <w:rPr>
          <w:lang w:eastAsia="zh-CN"/>
        </w:rPr>
        <w:t xml:space="preserve"> </w:t>
      </w:r>
    </w:p>
    <w:p w14:paraId="0DF6E30E" w14:textId="5643D50A" w:rsidR="00BC621B" w:rsidRDefault="00036C2C" w:rsidP="004624D5">
      <w:pPr>
        <w:pStyle w:val="Chapterheading0"/>
        <w:spacing w:after="0"/>
        <w:ind w:firstLine="720"/>
        <w:jc w:val="left"/>
      </w:pPr>
      <w:r w:rsidRPr="004624D5">
        <w:t>We fit the models using WHAM, an R package that utilizes T</w:t>
      </w:r>
      <w:r w:rsidR="005A60BB">
        <w:t xml:space="preserve">emplate </w:t>
      </w:r>
      <w:r w:rsidRPr="004624D5">
        <w:t>M</w:t>
      </w:r>
      <w:r w:rsidR="005A60BB">
        <w:t xml:space="preserve">odel </w:t>
      </w:r>
      <w:r w:rsidRPr="004624D5">
        <w:t>B</w:t>
      </w:r>
      <w:r w:rsidR="005A60BB">
        <w:t>uilder (TMB)</w:t>
      </w:r>
      <w:r w:rsidRPr="004624D5">
        <w:t xml:space="preserve"> </w:t>
      </w:r>
      <w:r w:rsidR="00EE3D98" w:rsidRPr="004624D5">
        <w:t xml:space="preserve">to fit age-structured, state-space stock assessments </w:t>
      </w:r>
      <w:r w:rsidRPr="004624D5">
        <w:t xml:space="preserve">(Miller and Stock 2020). </w:t>
      </w:r>
      <w:r w:rsidR="003A51CA" w:rsidRPr="004624D5">
        <w:t>TMB</w:t>
      </w:r>
      <w:r w:rsidR="0094034C" w:rsidRPr="004624D5">
        <w:t xml:space="preserve"> calculates </w:t>
      </w:r>
      <w:r w:rsidR="003A51CA" w:rsidRPr="004624D5">
        <w:t>the marginal likelihood of fixed effect parameters using the Laplace approximation to</w:t>
      </w:r>
      <w:r w:rsidR="00F930AA" w:rsidRPr="004624D5">
        <w:t xml:space="preserve"> integrate across random effect parameters</w:t>
      </w:r>
      <w:r w:rsidR="003A51CA" w:rsidRPr="004624D5">
        <w:t xml:space="preserve"> </w:t>
      </w:r>
      <w:r w:rsidR="00450312" w:rsidRPr="004624D5">
        <w:fldChar w:fldCharType="begin"/>
      </w:r>
      <w:r w:rsidR="004E092F" w:rsidRPr="004624D5">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rsidRPr="004624D5">
        <w:fldChar w:fldCharType="separate"/>
      </w:r>
      <w:r w:rsidR="004E092F" w:rsidRPr="004624D5">
        <w:rPr>
          <w:noProof/>
        </w:rPr>
        <w:t>(Kristensen et al. 201</w:t>
      </w:r>
      <w:r w:rsidR="00A51C2A" w:rsidRPr="004624D5">
        <w:rPr>
          <w:noProof/>
        </w:rPr>
        <w:t>6</w:t>
      </w:r>
      <w:r w:rsidR="004E092F" w:rsidRPr="004624D5">
        <w:rPr>
          <w:noProof/>
        </w:rPr>
        <w:t>)</w:t>
      </w:r>
      <w:r w:rsidR="00450312" w:rsidRPr="004624D5">
        <w:fldChar w:fldCharType="end"/>
      </w:r>
      <w:r w:rsidR="003A51CA" w:rsidRPr="004624D5">
        <w:t xml:space="preserve">, and fixed effect parameters are then estimated </w:t>
      </w:r>
      <w:r w:rsidR="00A0599E" w:rsidRPr="004624D5">
        <w:t xml:space="preserve">by </w:t>
      </w:r>
      <w:r w:rsidR="003A51CA" w:rsidRPr="004624D5">
        <w:t>maximizing the marginal likelihood within R (R Core Team 20</w:t>
      </w:r>
      <w:r w:rsidR="0094034C" w:rsidRPr="004624D5">
        <w:t>20</w:t>
      </w:r>
      <w:r w:rsidR="003A51CA" w:rsidRPr="004624D5">
        <w:t>)</w:t>
      </w:r>
      <w:r w:rsidR="00450312" w:rsidRPr="004624D5">
        <w:fldChar w:fldCharType="begin"/>
      </w:r>
      <w:r w:rsidR="00F4790A" w:rsidRPr="004624D5">
        <w:instrText xml:space="preserve"> ADDIN EN.CITE &lt;EndNote&gt;&lt;Cite Hidden="1"&gt;&lt;RecNum&gt;218&lt;/RecNum&gt;&lt;record&gt;&lt;rec-number&gt;218&lt;/rec-number&gt;&lt;foreign-keys&gt;&lt;key app="EN" db-id="sfrdfvtvbdax5de2svmvr9smwwas0vts2999" timestamp="1474900643"&gt;218&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5&lt;/year&gt;&lt;/dates&gt;&lt;urls&gt;&lt;/urls&gt;&lt;/record&gt;&lt;/Cite&gt;&lt;/EndNote&gt;</w:instrText>
      </w:r>
      <w:r w:rsidR="00450312" w:rsidRPr="004624D5">
        <w:fldChar w:fldCharType="end"/>
      </w:r>
      <w:r w:rsidR="003A51CA" w:rsidRPr="004624D5">
        <w:t>.</w:t>
      </w:r>
      <w:r w:rsidR="00F930AA" w:rsidRPr="004624D5">
        <w:t xml:space="preserve"> After </w:t>
      </w:r>
      <w:r w:rsidR="00A72A5C" w:rsidRPr="004624D5">
        <w:t xml:space="preserve">the fixed effect parameters </w:t>
      </w:r>
      <w:r w:rsidR="00A0599E" w:rsidRPr="004624D5">
        <w:t xml:space="preserve">are </w:t>
      </w:r>
      <w:r w:rsidR="00446505" w:rsidRPr="004624D5">
        <w:t>estimated</w:t>
      </w:r>
      <w:r w:rsidR="00F930AA" w:rsidRPr="004624D5">
        <w:t xml:space="preserve">, </w:t>
      </w:r>
      <w:r w:rsidR="00C6599E" w:rsidRPr="004624D5">
        <w:t xml:space="preserve">TMB </w:t>
      </w:r>
      <w:r w:rsidR="006E1285" w:rsidRPr="004624D5">
        <w:t xml:space="preserve">predicts </w:t>
      </w:r>
      <w:r w:rsidR="00C6599E" w:rsidRPr="004624D5">
        <w:t xml:space="preserve">the random effect </w:t>
      </w:r>
      <w:r w:rsidR="006E1285" w:rsidRPr="004624D5">
        <w:t xml:space="preserve">coefficients </w:t>
      </w:r>
      <w:r w:rsidR="00C6599E" w:rsidRPr="004624D5">
        <w:t xml:space="preserve">using empirical Bayes </w:t>
      </w:r>
      <w:r w:rsidR="00450312" w:rsidRPr="004624D5">
        <w:fldChar w:fldCharType="begin"/>
      </w:r>
      <w:r w:rsidR="00AD6C69" w:rsidRPr="004624D5">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rsidRPr="004624D5">
        <w:fldChar w:fldCharType="separate"/>
      </w:r>
      <w:r w:rsidR="00AD6C69" w:rsidRPr="004624D5">
        <w:rPr>
          <w:noProof/>
        </w:rPr>
        <w:t>(Kristensen et al. 201</w:t>
      </w:r>
      <w:r w:rsidR="00A51C2A" w:rsidRPr="004624D5">
        <w:rPr>
          <w:noProof/>
        </w:rPr>
        <w:t>6</w:t>
      </w:r>
      <w:r w:rsidR="00AD6C69" w:rsidRPr="004624D5">
        <w:rPr>
          <w:noProof/>
        </w:rPr>
        <w:t>)</w:t>
      </w:r>
      <w:r w:rsidR="00450312" w:rsidRPr="004624D5">
        <w:fldChar w:fldCharType="end"/>
      </w:r>
      <w:r w:rsidR="00C6599E" w:rsidRPr="004624D5">
        <w:t xml:space="preserve">. </w:t>
      </w:r>
      <w:r w:rsidRPr="004624D5">
        <w:rPr>
          <w:lang w:eastAsia="zh-CN"/>
        </w:rPr>
        <w:t xml:space="preserve">We compared model </w:t>
      </w:r>
      <w:r w:rsidRPr="004624D5">
        <w:t xml:space="preserve">fit and retrospective pattern using AIC and </w:t>
      </w:r>
      <w:proofErr w:type="spellStart"/>
      <w:r w:rsidRPr="004624D5">
        <w:t>Mohn’s</w:t>
      </w:r>
      <w:proofErr w:type="spellEnd"/>
      <w:r w:rsidRPr="004624D5">
        <w:t xml:space="preserve"> </w:t>
      </w:r>
      <m:oMath>
        <m:r>
          <w:rPr>
            <w:rFonts w:ascii="Cambria Math" w:hAnsi="Cambria Math"/>
          </w:rPr>
          <m:t>ρ</m:t>
        </m:r>
      </m:oMath>
      <w:r w:rsidR="008F45E6" w:rsidRPr="004624D5">
        <w:t xml:space="preserve"> </w:t>
      </w:r>
      <w:r w:rsidR="00450312" w:rsidRPr="004624D5">
        <w:fldChar w:fldCharType="begin"/>
      </w:r>
      <w:r w:rsidR="008B06BB" w:rsidRPr="004624D5">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rsidRPr="004624D5">
        <w:fldChar w:fldCharType="separate"/>
      </w:r>
      <w:r w:rsidR="008B06BB" w:rsidRPr="004624D5">
        <w:rPr>
          <w:noProof/>
        </w:rPr>
        <w:t>(Mohn 1999)</w:t>
      </w:r>
      <w:r w:rsidR="00450312" w:rsidRPr="004624D5">
        <w:fldChar w:fldCharType="end"/>
      </w:r>
      <w:r w:rsidR="00A0599E" w:rsidRPr="004624D5">
        <w:t xml:space="preserve">, using </w:t>
      </w:r>
      <w:r w:rsidR="002767EC" w:rsidRPr="004624D5">
        <w:t>seven retrospective peels</w:t>
      </w:r>
      <w:r w:rsidR="00AA36E3" w:rsidRPr="004624D5">
        <w:t xml:space="preserve"> </w:t>
      </w:r>
      <w:r w:rsidR="00A0599E" w:rsidRPr="004624D5">
        <w:t>a</w:t>
      </w:r>
      <w:r w:rsidR="002A3633" w:rsidRPr="004624D5">
        <w:t xml:space="preserve">s in the </w:t>
      </w:r>
      <w:r w:rsidR="00A0599E" w:rsidRPr="004624D5">
        <w:t xml:space="preserve">latest assessment </w:t>
      </w:r>
      <w:r w:rsidR="00AD1EED" w:rsidRPr="004624D5">
        <w:fldChar w:fldCharType="begin"/>
      </w:r>
      <w:r w:rsidR="00AD1EED" w:rsidRPr="004624D5">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AD1EED" w:rsidRPr="004624D5">
        <w:fldChar w:fldCharType="separate"/>
      </w:r>
      <w:r w:rsidR="00AD1EED" w:rsidRPr="004624D5">
        <w:rPr>
          <w:noProof/>
        </w:rPr>
        <w:t>(NEFSC 20</w:t>
      </w:r>
      <w:r w:rsidR="00A0599E" w:rsidRPr="004624D5">
        <w:rPr>
          <w:noProof/>
        </w:rPr>
        <w:t>20</w:t>
      </w:r>
      <w:r w:rsidR="00AD1EED" w:rsidRPr="004624D5">
        <w:rPr>
          <w:noProof/>
        </w:rPr>
        <w:t>)</w:t>
      </w:r>
      <w:r w:rsidR="00AD1EED" w:rsidRPr="004624D5">
        <w:fldChar w:fldCharType="end"/>
      </w:r>
      <w:r w:rsidR="00A0599E" w:rsidRPr="004624D5">
        <w:t>.</w:t>
      </w:r>
      <w:r w:rsidR="000A767C" w:rsidRPr="004624D5">
        <w:t xml:space="preserve"> </w:t>
      </w:r>
      <w:bookmarkStart w:id="23" w:name="_Toc465598052"/>
      <w:r w:rsidR="00961E84">
        <w:t xml:space="preserve">Finally, </w:t>
      </w:r>
      <w:r w:rsidR="00931A64" w:rsidRPr="004624D5">
        <w:t xml:space="preserve">we </w:t>
      </w:r>
      <w:r w:rsidR="004624D5">
        <w:t xml:space="preserve">conducted simulation self- and </w:t>
      </w:r>
      <w:r w:rsidR="004624D5" w:rsidRPr="004624D5">
        <w:t>cross-</w:t>
      </w:r>
      <w:r w:rsidR="004624D5">
        <w:t>tests</w:t>
      </w:r>
      <w:r w:rsidR="004642B5">
        <w:t xml:space="preserve"> to </w:t>
      </w:r>
      <w:r w:rsidR="004642B5" w:rsidRPr="004642B5">
        <w:t>estimate bias in parameters and derived quantities</w:t>
      </w:r>
      <w:r w:rsidR="00961E84">
        <w:t xml:space="preserve"> (Supplemental material)</w:t>
      </w:r>
      <w:r w:rsidR="004642B5">
        <w:t xml:space="preserve">. We tested </w:t>
      </w:r>
      <w:r w:rsidR="004624D5" w:rsidRPr="004624D5">
        <w:t>sets of models with</w:t>
      </w:r>
      <w:r w:rsidR="004642B5">
        <w:t>out</w:t>
      </w:r>
      <w:r w:rsidR="004624D5" w:rsidRPr="004624D5">
        <w:t xml:space="preserve">, </w:t>
      </w:r>
      <w:r w:rsidR="004642B5">
        <w:t>with independent</w:t>
      </w:r>
      <w:r w:rsidR="004624D5" w:rsidRPr="004624D5">
        <w:t xml:space="preserve">, and </w:t>
      </w:r>
      <w:r w:rsidR="004642B5">
        <w:t xml:space="preserve">with </w:t>
      </w:r>
      <w:r w:rsidR="004624D5" w:rsidRPr="004624D5">
        <w:t>2D AR</w:t>
      </w:r>
      <w:r w:rsidR="004642B5">
        <w:t>(</w:t>
      </w:r>
      <w:r w:rsidR="004624D5" w:rsidRPr="004624D5">
        <w:t>1</w:t>
      </w:r>
      <w:r w:rsidR="004642B5">
        <w:t>)</w:t>
      </w:r>
      <w:r w:rsidR="004624D5" w:rsidRPr="004624D5">
        <w:t xml:space="preserve"> random effect</w:t>
      </w:r>
      <w:r w:rsidR="00961E84">
        <w:t xml:space="preserve"> deviations in survival</w:t>
      </w:r>
      <w:r w:rsidR="004624D5" w:rsidRPr="004624D5">
        <w:t xml:space="preserve"> (Base, NAA-1, NAA-2, and NAA-5) and </w:t>
      </w:r>
      <w:r w:rsidR="004624D5" w:rsidRPr="00EA5E57">
        <w:rPr>
          <w:i/>
          <w:iCs/>
        </w:rPr>
        <w:t>M</w:t>
      </w:r>
      <w:r w:rsidR="004624D5" w:rsidRPr="004624D5">
        <w:t xml:space="preserve"> (Base, M-1, and M-4)</w:t>
      </w:r>
      <w:r w:rsidR="004642B5">
        <w:t>.</w:t>
      </w:r>
      <w:bookmarkEnd w:id="23"/>
    </w:p>
    <w:p w14:paraId="025C451D" w14:textId="6E88960E" w:rsidR="004642B5" w:rsidRPr="000C38B8" w:rsidRDefault="000C38B8" w:rsidP="00282DA4">
      <w:pPr>
        <w:pStyle w:val="Heading1"/>
        <w:numPr>
          <w:ilvl w:val="0"/>
          <w:numId w:val="15"/>
        </w:numPr>
      </w:pPr>
      <w:r>
        <w:t>Results</w:t>
      </w:r>
    </w:p>
    <w:p w14:paraId="537152EC" w14:textId="1256E02C" w:rsidR="00CB6861" w:rsidRPr="009A4919" w:rsidRDefault="00BC621B" w:rsidP="001829AC">
      <w:pPr>
        <w:pStyle w:val="Heading2"/>
      </w:pPr>
      <w:r>
        <w:t xml:space="preserve">3.1.  </w:t>
      </w:r>
      <w:r w:rsidR="001E6F32">
        <w:t xml:space="preserve">Numbers-at-age </w:t>
      </w:r>
      <w:r w:rsidR="002C67A3">
        <w:t>(survival) as random effects</w:t>
      </w:r>
    </w:p>
    <w:p w14:paraId="01B9E50E" w14:textId="6F65DF82" w:rsidR="00862F13" w:rsidRDefault="002C67A3" w:rsidP="000C5E25">
      <w:pPr>
        <w:pStyle w:val="Chapterheading0"/>
        <w:spacing w:after="0"/>
        <w:jc w:val="left"/>
      </w:pPr>
      <w:r>
        <w:t xml:space="preserve">Treating numbers at all ages as random effects resulted in markedly better model fit (lower AIC) and reduced retrospective pattern (lower </w:t>
      </w:r>
      <w:proofErr w:type="spellStart"/>
      <w:r>
        <w:t>Mohn’s</w:t>
      </w:r>
      <w:proofErr w:type="spellEnd"/>
      <w:r>
        <w:t xml:space="preserve"> </w:t>
      </w:r>
      <m:oMath>
        <m:r>
          <w:rPr>
            <w:rFonts w:ascii="Cambria Math" w:hAnsi="Cambria Math"/>
          </w:rPr>
          <m:t>ρ</m:t>
        </m:r>
      </m:oMath>
      <w:r>
        <w:t xml:space="preserve">; </w:t>
      </w:r>
      <w:r w:rsidR="00D01105">
        <w:t xml:space="preserve">compare Base and NAA-2 in </w:t>
      </w:r>
      <w:r>
        <w:t xml:space="preserve">Table </w:t>
      </w:r>
      <w:r w:rsidR="00535C65">
        <w:t>1</w:t>
      </w:r>
      <w:r>
        <w:t xml:space="preserve">). </w:t>
      </w:r>
      <w:r w:rsidR="00B40538">
        <w:t xml:space="preserve">Estimating survival deviations with autocorrelation by age, year, or both further reduced AIC and </w:t>
      </w:r>
      <w:proofErr w:type="spellStart"/>
      <w:r w:rsidR="00B40538">
        <w:t>Mohn’s</w:t>
      </w:r>
      <w:proofErr w:type="spellEnd"/>
      <w:r w:rsidR="00B40538">
        <w:t xml:space="preserve"> </w:t>
      </w:r>
      <m:oMath>
        <m:r>
          <w:rPr>
            <w:rFonts w:ascii="Cambria Math" w:hAnsi="Cambria Math"/>
          </w:rPr>
          <m:t>ρ</m:t>
        </m:r>
      </m:oMath>
      <w:r w:rsidR="00B40538">
        <w:t xml:space="preserve">. </w:t>
      </w:r>
      <w:r w:rsidR="00762789">
        <w:t>A</w:t>
      </w:r>
      <w:r w:rsidR="00762789" w:rsidRPr="009A4919">
        <w:t xml:space="preserve">ccording to </w:t>
      </w:r>
      <w:r w:rsidR="00762789">
        <w:t xml:space="preserve">both </w:t>
      </w:r>
      <w:r w:rsidR="00762789" w:rsidRPr="009A4919">
        <w:t xml:space="preserve">AIC and </w:t>
      </w:r>
      <w:r w:rsidR="00762789">
        <w:t xml:space="preserve">the magnitude of estimated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762789"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762789" w:rsidRPr="009A4919">
        <w:t xml:space="preserve">, the </w:t>
      </w:r>
      <w:r w:rsidR="00762789">
        <w:t xml:space="preserve">among-year autocorrelation </w:t>
      </w:r>
      <w:r w:rsidR="00762789">
        <w:rPr>
          <w:rFonts w:hint="eastAsia"/>
          <w:lang w:eastAsia="zh-CN"/>
        </w:rPr>
        <w:t xml:space="preserve">in survival </w:t>
      </w:r>
      <w:r w:rsidR="00762789">
        <w:rPr>
          <w:lang w:eastAsia="zh-CN"/>
        </w:rPr>
        <w:t xml:space="preserve">deviations </w:t>
      </w:r>
      <w:r w:rsidR="00762789">
        <w:t>was</w:t>
      </w:r>
      <w:r w:rsidR="00762789" w:rsidRPr="009A4919">
        <w:t xml:space="preserve"> </w:t>
      </w:r>
      <w:r w:rsidR="00762789">
        <w:t xml:space="preserve">higher </w:t>
      </w:r>
      <w:r w:rsidR="00762789" w:rsidRPr="009A4919">
        <w:t xml:space="preserve">and </w:t>
      </w:r>
      <w:r w:rsidR="00762789">
        <w:t>had larger impact on model fit</w:t>
      </w:r>
      <w:r w:rsidR="00762789" w:rsidRPr="009A4919">
        <w:t xml:space="preserve"> than the </w:t>
      </w:r>
      <w:r w:rsidR="00762789">
        <w:t xml:space="preserve">among-age autocorrelation in survival deviations (Table </w:t>
      </w:r>
      <w:r w:rsidR="00535C65">
        <w:t>1</w:t>
      </w:r>
      <w:r w:rsidR="00762789" w:rsidRPr="009A4919">
        <w:t>).</w:t>
      </w:r>
      <w:r w:rsidR="00762789">
        <w:t xml:space="preserve"> </w:t>
      </w:r>
      <w:r w:rsidR="00466F92">
        <w:t xml:space="preserve">The survival deviations estimated by models with autocorrelation were smoothed across ages and years relative to the </w:t>
      </w:r>
      <w:r w:rsidR="00466F92">
        <w:lastRenderedPageBreak/>
        <w:t xml:space="preserve">models with independent deviations (Fig. 1). </w:t>
      </w:r>
      <w:r w:rsidR="00B40538">
        <w:t>NAA-</w:t>
      </w:r>
      <w:r w:rsidR="00535C65">
        <w:t>5</w:t>
      </w:r>
      <w:r w:rsidR="00B40538">
        <w:t xml:space="preserve">, with the 2D AR(1) structure, had the </w:t>
      </w:r>
      <w:r w:rsidR="00A0479D">
        <w:t xml:space="preserve">best fit and </w:t>
      </w:r>
      <w:r w:rsidR="00B40538">
        <w:t>reduc</w:t>
      </w:r>
      <w:r w:rsidR="00A0479D">
        <w:t>ed</w:t>
      </w:r>
      <w:r w:rsidR="00B40538">
        <w:t xml:space="preserve"> AIC by </w:t>
      </w:r>
      <w:r w:rsidR="00A0479D">
        <w:t>44.9</w:t>
      </w:r>
      <w:r w:rsidR="00B40538">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rsidR="007E3480">
        <w:t xml:space="preserve"> </w:t>
      </w:r>
      <w:r w:rsidR="00B40538">
        <w:t>by 0.</w:t>
      </w:r>
      <w:r w:rsidR="00A0479D">
        <w:t>30</w:t>
      </w:r>
      <w:r w:rsidR="00B40538">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rsidR="007E3480">
        <w:t xml:space="preserve"> </w:t>
      </w:r>
      <w:r w:rsidR="00B40538">
        <w:t>by 0.1</w:t>
      </w:r>
      <w:r w:rsidR="00A0479D">
        <w:t>1</w:t>
      </w:r>
      <w:r w:rsidR="00B40538">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rsidR="00B40538">
        <w:t xml:space="preserve"> by 0.1</w:t>
      </w:r>
      <w:r w:rsidR="00A0479D">
        <w:t>0</w:t>
      </w:r>
      <w:r w:rsidR="00B40538">
        <w:t xml:space="preserve"> compared to NAA-</w:t>
      </w:r>
      <w:r w:rsidR="00535C65">
        <w:t>2</w:t>
      </w:r>
      <w:r w:rsidR="00B40538">
        <w:t xml:space="preserve"> with independent survival deviations (Table </w:t>
      </w:r>
      <w:r w:rsidR="00535C65">
        <w:t>1</w:t>
      </w:r>
      <w:r w:rsidR="00B40538">
        <w:t>).</w:t>
      </w:r>
      <w:r w:rsidR="00466F92">
        <w:t xml:space="preserve"> </w:t>
      </w:r>
      <w:r w:rsidR="00A0479D">
        <w:t>C</w:t>
      </w:r>
      <w:r w:rsidR="00466F92">
        <w:t xml:space="preserve">onstraining the survival deviations with the 2D AR(1) structure reduced estimates of </w:t>
      </w:r>
      <w:r w:rsidR="006919C1" w:rsidRPr="006919C1">
        <w:rPr>
          <w:i/>
          <w:iCs/>
        </w:rPr>
        <w:t>F</w:t>
      </w:r>
      <w:r w:rsidR="006919C1">
        <w:t xml:space="preserve"> </w:t>
      </w:r>
      <w:r w:rsidR="00535C65">
        <w:t xml:space="preserve">by </w:t>
      </w:r>
      <w:r w:rsidR="00A0479D">
        <w:t>9</w:t>
      </w:r>
      <w:r w:rsidR="00535C65">
        <w:t xml:space="preserve">% </w:t>
      </w:r>
      <w:r w:rsidR="00466F92">
        <w:t xml:space="preserve">and increased estimates of SSB by </w:t>
      </w:r>
      <w:r w:rsidR="00A0479D">
        <w:t>6</w:t>
      </w:r>
      <w:r w:rsidR="00466F92">
        <w:t xml:space="preserve">% </w:t>
      </w:r>
      <w:r w:rsidR="00A0479D">
        <w:t xml:space="preserve">in model years </w:t>
      </w:r>
      <w:r w:rsidR="00466F92">
        <w:t>(</w:t>
      </w:r>
      <w:r w:rsidR="00535C65">
        <w:t xml:space="preserve">mean </w:t>
      </w:r>
      <w:r w:rsidR="00466F92">
        <w:t>relative difference between NAA-</w:t>
      </w:r>
      <w:r w:rsidR="00535C65">
        <w:t>5</w:t>
      </w:r>
      <w:r w:rsidR="00466F92">
        <w:t xml:space="preserve"> and NAA-</w:t>
      </w:r>
      <w:r w:rsidR="00535C65">
        <w:t>2</w:t>
      </w:r>
      <w:r w:rsidR="00466F92">
        <w:t>; Fig. 2</w:t>
      </w:r>
      <w:r w:rsidR="00535C65">
        <w:t>a-b</w:t>
      </w:r>
      <w:r w:rsidR="00466F92">
        <w:t xml:space="preserve">). </w:t>
      </w:r>
      <w:r w:rsidR="00762789">
        <w:t>NAA-</w:t>
      </w:r>
      <w:r w:rsidR="00535C65">
        <w:t>2</w:t>
      </w:r>
      <w:r w:rsidR="00762789">
        <w:t xml:space="preserve"> and NAA-</w:t>
      </w:r>
      <w:r w:rsidR="00535C65">
        <w:t>5</w:t>
      </w:r>
      <w:r w:rsidR="00762789">
        <w:t xml:space="preserve"> estimated similar SSB in the terminal year of the assessment, but then differed in their SSB estimates in the projection years by </w:t>
      </w:r>
      <w:r w:rsidR="00A0479D">
        <w:t>53</w:t>
      </w:r>
      <w:r w:rsidR="00762789">
        <w:t xml:space="preserve">% </w:t>
      </w:r>
      <w:r w:rsidR="00535C65">
        <w:t xml:space="preserve">when </w:t>
      </w:r>
      <w:r w:rsidR="006919C1" w:rsidRPr="006919C1">
        <w:rPr>
          <w:i/>
          <w:iCs/>
        </w:rPr>
        <w:t>F</w:t>
      </w:r>
      <w:r w:rsidR="006919C1">
        <w:t xml:space="preserve"> </w:t>
      </w:r>
      <w:r w:rsidR="00762789">
        <w:t xml:space="preserve">was </w:t>
      </w:r>
      <w:r w:rsidR="00535C65">
        <w:t>fixed at 0</w:t>
      </w:r>
      <w:r w:rsidR="00762789">
        <w:t xml:space="preserve"> (Fig. 2</w:t>
      </w:r>
      <w:r w:rsidR="00535C65">
        <w:t>a-b</w:t>
      </w:r>
      <w:r w:rsidR="00762789">
        <w:t>).</w:t>
      </w:r>
    </w:p>
    <w:p w14:paraId="08E4ADBB" w14:textId="266A33AF" w:rsidR="00EA5E57" w:rsidRDefault="00A0479D" w:rsidP="000C38B8">
      <w:pPr>
        <w:pStyle w:val="Chapterheading0"/>
        <w:ind w:firstLine="720"/>
        <w:jc w:val="left"/>
      </w:pPr>
      <w:r>
        <w:t>In models that included autocorrelation by year, t</w:t>
      </w:r>
      <w:r w:rsidR="00B479A9">
        <w:t xml:space="preserve">he survival deviations estimated in years near the end of the assessment impacted the projections of SSB. </w:t>
      </w:r>
      <w:r>
        <w:t>A</w:t>
      </w:r>
      <w:r w:rsidR="00B479A9">
        <w:t>ll</w:t>
      </w:r>
      <w:r w:rsidR="005737D5">
        <w:t xml:space="preserve"> NAA models estimated very low recruitment in 2015</w:t>
      </w:r>
      <w:r w:rsidR="00B479A9">
        <w:t xml:space="preserve">, </w:t>
      </w:r>
      <w:r w:rsidR="00E07C15">
        <w:t>i.e.,</w:t>
      </w:r>
      <w:r w:rsidR="00B479A9">
        <w:t xml:space="preserve"> strong negative survival of age-1 fish, and </w:t>
      </w:r>
      <w:r w:rsidR="000337BF">
        <w:t xml:space="preserve">because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0337BF">
        <w:t xml:space="preserve"> was &gt; 0</w:t>
      </w:r>
      <w:r w:rsidR="000337BF" w:rsidRPr="003B4170">
        <w:t xml:space="preserve"> </w:t>
      </w:r>
      <w:r w:rsidR="000337BF" w:rsidRPr="00BC160A">
        <w:rPr>
          <w:rStyle w:val="CommentReference"/>
          <w:rFonts w:eastAsiaTheme="minorEastAsia"/>
          <w:sz w:val="24"/>
          <w:szCs w:val="24"/>
          <w:lang w:eastAsia="zh-CN"/>
        </w:rPr>
        <w:t>t</w:t>
      </w:r>
      <w:r w:rsidR="00B479A9">
        <w:t xml:space="preserve">his propagated through the end of the assessment and into the projection years for models </w:t>
      </w:r>
      <w:r w:rsidR="002A4414">
        <w:t xml:space="preserve">with </w:t>
      </w:r>
      <w:r w:rsidR="00B479A9">
        <w:t>autocorrelation by year</w:t>
      </w:r>
      <w:r w:rsidR="000337BF">
        <w:t xml:space="preserve"> </w:t>
      </w:r>
      <w:r w:rsidR="00B479A9">
        <w:t>(</w:t>
      </w:r>
      <w:r w:rsidR="002A4414">
        <w:t xml:space="preserve">NAA-1, NAA-4, and NAA-5 in </w:t>
      </w:r>
      <w:r w:rsidR="00B479A9">
        <w:t xml:space="preserve">Fig. 1). </w:t>
      </w:r>
      <w:r w:rsidR="008E5BB2">
        <w:t xml:space="preserve">In the terminal year, </w:t>
      </w:r>
      <w:r w:rsidR="002A4414">
        <w:t xml:space="preserve">NAA-4 and NAA-5 </w:t>
      </w:r>
      <w:r w:rsidR="00B479A9">
        <w:t>estimated negative survival deviations for ages 2-</w:t>
      </w:r>
      <w:r w:rsidR="002A4414">
        <w:t>3 and near-zero</w:t>
      </w:r>
      <w:r w:rsidR="008E5BB2">
        <w:t xml:space="preserve"> deviations </w:t>
      </w:r>
      <w:r w:rsidR="002A4414">
        <w:t>for older ages</w:t>
      </w:r>
      <w:r w:rsidR="00B479A9">
        <w:t xml:space="preserve">. </w:t>
      </w:r>
      <w:r w:rsidR="008E5BB2">
        <w:t xml:space="preserve">The effect of the </w:t>
      </w:r>
      <w:r w:rsidR="002A4414">
        <w:t xml:space="preserve">negative projected </w:t>
      </w:r>
      <w:r w:rsidR="008E5BB2">
        <w:t xml:space="preserve">survival deviations resulted in the model with 2D AR(1) autocorrelation projecting lower SSB </w:t>
      </w:r>
      <w:r w:rsidR="002A4414">
        <w:t>than the model with independent deviations, and this effect was more pronounced in</w:t>
      </w:r>
      <w:r w:rsidR="007E3480">
        <w:t xml:space="preserve"> 2020-2021 than in 2019</w:t>
      </w:r>
      <w:r w:rsidR="008E5BB2">
        <w:t xml:space="preserve"> (Fig. 2</w:t>
      </w:r>
      <w:r w:rsidR="004E2F4A">
        <w:t>b</w:t>
      </w:r>
      <w:r w:rsidR="004E2F49">
        <w:t>).</w:t>
      </w:r>
    </w:p>
    <w:p w14:paraId="07F846FC" w14:textId="7307D9BF" w:rsidR="00E0138F" w:rsidRPr="0049552C" w:rsidRDefault="00E0138F" w:rsidP="001829AC">
      <w:pPr>
        <w:pStyle w:val="Heading2"/>
      </w:pPr>
      <w:r>
        <w:t xml:space="preserve">3.2.  </w:t>
      </w:r>
      <w:r w:rsidR="0049552C">
        <w:t xml:space="preserve">Deviations in </w:t>
      </w:r>
      <w:r w:rsidR="00D11E41" w:rsidRPr="00D11E41">
        <w:rPr>
          <w:i/>
          <w:iCs/>
        </w:rPr>
        <w:t>M</w:t>
      </w:r>
      <w:r w:rsidR="0049552C">
        <w:t xml:space="preserve"> as random effects</w:t>
      </w:r>
    </w:p>
    <w:p w14:paraId="409BB502" w14:textId="54FC33F0" w:rsidR="00537DAD" w:rsidRDefault="0049552C" w:rsidP="001E6F32">
      <w:pPr>
        <w:pStyle w:val="Chapterheading0"/>
        <w:jc w:val="left"/>
        <w:rPr>
          <w:lang w:eastAsia="zh-CN"/>
        </w:rPr>
      </w:pPr>
      <w:r>
        <w:rPr>
          <w:lang w:eastAsia="zh-CN"/>
        </w:rPr>
        <w:t xml:space="preserve">Including deviations in </w:t>
      </w:r>
      <w:r w:rsidRPr="0049552C">
        <w:rPr>
          <w:i/>
          <w:iCs/>
          <w:lang w:eastAsia="zh-CN"/>
        </w:rPr>
        <w:t>M</w:t>
      </w:r>
      <w:r>
        <w:rPr>
          <w:lang w:eastAsia="zh-CN"/>
        </w:rPr>
        <w:t>, instead of survival,</w:t>
      </w:r>
      <w:r w:rsidRPr="0049552C">
        <w:t xml:space="preserve"> </w:t>
      </w:r>
      <w:r>
        <w:t xml:space="preserve">also substantially improved model fit and </w:t>
      </w:r>
      <w:r w:rsidR="00D01105">
        <w:t xml:space="preserve">the </w:t>
      </w:r>
      <w:r>
        <w:t xml:space="preserve">retrospective pattern (Table </w:t>
      </w:r>
      <w:r w:rsidR="009F0299">
        <w:t>2</w:t>
      </w:r>
      <w:r>
        <w:t xml:space="preserve">). In contrast to treating numbers-at-age as random effects, including 1D autocorrelation by age or year led to worse fit and retrospective pattern than estimating independent </w:t>
      </w:r>
      <w:r w:rsidRPr="0049552C">
        <w:rPr>
          <w:i/>
          <w:iCs/>
        </w:rPr>
        <w:t>M</w:t>
      </w:r>
      <w:r>
        <w:t xml:space="preserve"> deviations. </w:t>
      </w:r>
      <w:r w:rsidR="00384EFB">
        <w:t>T</w:t>
      </w:r>
      <w:r>
        <w:t xml:space="preserve">he 2D AR(1) structure </w:t>
      </w:r>
      <w:r w:rsidR="00384EFB">
        <w:t xml:space="preserve">again </w:t>
      </w:r>
      <w:r>
        <w:t>had the best fit</w:t>
      </w:r>
      <w:r w:rsidR="00384EFB">
        <w:t xml:space="preserve"> </w:t>
      </w:r>
      <w:r w:rsidR="00063E67">
        <w:t>(M-</w:t>
      </w:r>
      <w:r w:rsidR="00384EFB">
        <w:t>4;</w:t>
      </w:r>
      <w:r w:rsidR="00063E67">
        <w:t xml:space="preserve"> Table </w:t>
      </w:r>
      <w:r w:rsidR="00384EFB">
        <w:t>2</w:t>
      </w:r>
      <w:r w:rsidR="00063E67">
        <w:t xml:space="preserve">). Compared to the models with independent </w:t>
      </w:r>
      <w:r w:rsidR="006919C1">
        <w:rPr>
          <w:i/>
          <w:iCs/>
        </w:rPr>
        <w:t>M</w:t>
      </w:r>
      <w:r w:rsidR="006919C1">
        <w:t xml:space="preserve"> </w:t>
      </w:r>
      <w:r w:rsidR="00063E67">
        <w:t xml:space="preserve">deviations, including the 2D AR(1) structure reduced </w:t>
      </w:r>
      <w:r>
        <w:t xml:space="preserve">AIC by </w:t>
      </w:r>
      <w:r w:rsidR="007E3480">
        <w:t>11.1</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t xml:space="preserve"> by 0.</w:t>
      </w:r>
      <w:r w:rsidR="00063E67">
        <w:t>0</w:t>
      </w:r>
      <w:r w:rsidR="007E3480">
        <w:t>2</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t xml:space="preserve"> by 0.1</w:t>
      </w:r>
      <w:r w:rsidR="007E3480">
        <w:t>1</w:t>
      </w:r>
      <w:r>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t xml:space="preserve"> by 0.</w:t>
      </w:r>
      <w:r w:rsidR="007E3480">
        <w:t>11</w:t>
      </w:r>
      <w:r w:rsidR="009926EB">
        <w:t xml:space="preserve"> </w:t>
      </w:r>
      <w:r>
        <w:t xml:space="preserve">(Table </w:t>
      </w:r>
      <w:r w:rsidR="00384EFB">
        <w:t>2</w:t>
      </w:r>
      <w:r>
        <w:t>).</w:t>
      </w:r>
      <w:r w:rsidR="00063E67">
        <w:t xml:space="preserve"> </w:t>
      </w:r>
      <w:r w:rsidR="009926EB">
        <w:t xml:space="preserve">The estimated 2D </w:t>
      </w:r>
      <w:r w:rsidR="009926EB">
        <w:lastRenderedPageBreak/>
        <w:t xml:space="preserve">AR(1) </w:t>
      </w:r>
      <w:r w:rsidR="009926EB" w:rsidRPr="009926EB">
        <w:rPr>
          <w:i/>
          <w:iCs/>
        </w:rPr>
        <w:t>M</w:t>
      </w:r>
      <w:r w:rsidR="009926EB">
        <w:t xml:space="preserve"> deviations </w:t>
      </w:r>
      <w:r w:rsidR="003B4170">
        <w:t xml:space="preserve">had higher variance and </w:t>
      </w:r>
      <w:r w:rsidR="007E3480">
        <w:t>higher</w:t>
      </w:r>
      <w:r w:rsidR="003B4170">
        <w:t xml:space="preserve"> autocorrelation </w:t>
      </w:r>
      <w:r w:rsidR="009926EB">
        <w:t xml:space="preserve">than the 2D AR(1) survival deviations, </w:t>
      </w:r>
      <w:r w:rsidR="003B4170">
        <w:t xml:space="preserve">and therefore appeared </w:t>
      </w:r>
      <w:r w:rsidR="007E3480">
        <w:t xml:space="preserve">stronger and more </w:t>
      </w:r>
      <w:r w:rsidR="003B4170">
        <w:t xml:space="preserve">smoothed </w:t>
      </w:r>
      <w:r w:rsidR="00384EFB">
        <w:t xml:space="preserve"> (</w:t>
      </w:r>
      <w:r w:rsidR="009926EB">
        <w:t>Fi</w:t>
      </w:r>
      <w:r w:rsidR="00466F92">
        <w:t>g</w:t>
      </w:r>
      <w:r w:rsidR="009926EB">
        <w:t>s</w:t>
      </w:r>
      <w:r w:rsidR="00466F92">
        <w:t>.</w:t>
      </w:r>
      <w:r w:rsidR="009926EB">
        <w:t xml:space="preserve"> 1</w:t>
      </w:r>
      <w:r w:rsidR="00466F92">
        <w:t xml:space="preserve"> and 3</w:t>
      </w:r>
      <w:r w:rsidR="009926EB">
        <w:t xml:space="preserve">, </w:t>
      </w:r>
      <m:oMath>
        <m:sSub>
          <m:sSubPr>
            <m:ctrlPr>
              <w:rPr>
                <w:rFonts w:ascii="Cambria Math" w:hAnsi="Cambria Math"/>
                <w:i/>
              </w:rPr>
            </m:ctrlPr>
          </m:sSubPr>
          <m:e>
            <m:r>
              <w:rPr>
                <w:rFonts w:ascii="Cambria Math" w:hAnsi="Cambria Math"/>
              </w:rPr>
              <m:t>σ</m:t>
            </m:r>
          </m:e>
          <m:sub>
            <m:r>
              <w:rPr>
                <w:rFonts w:ascii="Cambria Math" w:hAnsi="Cambria Math"/>
              </w:rPr>
              <m:t>M</m:t>
            </m:r>
          </m:sub>
        </m:sSub>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a</m:t>
            </m:r>
          </m:sub>
        </m:sSub>
      </m:oMath>
      <w:r w:rsidR="007E3480">
        <w:t xml:space="preserve">, </w:t>
      </w:r>
      <m:oMath>
        <m:sSub>
          <m:sSubPr>
            <m:ctrlPr>
              <w:rPr>
                <w:rFonts w:ascii="Cambria Math" w:hAnsi="Cambria Math"/>
                <w:i/>
              </w:rPr>
            </m:ctrlPr>
          </m:sSubPr>
          <m:e>
            <m:r>
              <w:rPr>
                <w:rFonts w:ascii="Cambria Math" w:hAnsi="Cambria Math"/>
              </w:rPr>
              <m:t>φ</m:t>
            </m:r>
          </m:e>
          <m:sub>
            <m:r>
              <w:rPr>
                <w:rFonts w:ascii="Cambria Math" w:hAnsi="Cambria Math"/>
              </w:rPr>
              <m:t>year</m:t>
            </m:r>
          </m:sub>
        </m:sSub>
        <m:r>
          <w:rPr>
            <w:rFonts w:ascii="Cambria Math" w:hAnsi="Cambria Math"/>
          </w:rPr>
          <m:t>&gt;</m:t>
        </m:r>
        <m:sSub>
          <m:sSubPr>
            <m:ctrlPr>
              <w:rPr>
                <w:rFonts w:ascii="Cambria Math" w:hAnsi="Cambria Math"/>
                <w:i/>
              </w:rPr>
            </m:ctrlPr>
          </m:sSubPr>
          <m:e>
            <m:r>
              <w:rPr>
                <w:rFonts w:ascii="Cambria Math" w:hAnsi="Cambria Math"/>
              </w:rPr>
              <m:t>ρ</m:t>
            </m:r>
          </m:e>
          <m:sub>
            <m:r>
              <w:rPr>
                <w:rFonts w:ascii="Cambria Math" w:hAnsi="Cambria Math"/>
              </w:rPr>
              <m:t>year</m:t>
            </m:r>
          </m:sub>
        </m:sSub>
      </m:oMath>
      <w:r w:rsidR="007E3480">
        <w:t xml:space="preserve">, and </w:t>
      </w:r>
      <m:oMath>
        <m:sSub>
          <m:sSubPr>
            <m:ctrlPr>
              <w:rPr>
                <w:rFonts w:ascii="Cambria Math" w:hAnsi="Cambria Math"/>
                <w:i/>
              </w:rPr>
            </m:ctrlPr>
          </m:sSubPr>
          <m:e>
            <m:r>
              <w:rPr>
                <w:rFonts w:ascii="Cambria Math" w:hAnsi="Cambria Math"/>
              </w:rPr>
              <m:t>φ</m:t>
            </m:r>
          </m:e>
          <m:sub>
            <m:r>
              <w:rPr>
                <w:rFonts w:ascii="Cambria Math" w:hAnsi="Cambria Math"/>
              </w:rPr>
              <m:t>age</m:t>
            </m:r>
          </m:sub>
        </m:sSub>
        <m:r>
          <w:rPr>
            <w:rFonts w:ascii="Cambria Math" w:hAnsi="Cambria Math"/>
          </w:rPr>
          <m:t>&gt;</m:t>
        </m:r>
        <m:sSub>
          <m:sSubPr>
            <m:ctrlPr>
              <w:rPr>
                <w:rFonts w:ascii="Cambria Math" w:hAnsi="Cambria Math"/>
                <w:i/>
              </w:rPr>
            </m:ctrlPr>
          </m:sSubPr>
          <m:e>
            <m:r>
              <w:rPr>
                <w:rFonts w:ascii="Cambria Math" w:hAnsi="Cambria Math"/>
              </w:rPr>
              <m:t>ρ</m:t>
            </m:r>
          </m:e>
          <m:sub>
            <m:r>
              <w:rPr>
                <w:rFonts w:ascii="Cambria Math" w:hAnsi="Cambria Math"/>
              </w:rPr>
              <m:t>age</m:t>
            </m:r>
          </m:sub>
        </m:sSub>
      </m:oMath>
      <w:r w:rsidR="003B4170">
        <w:t xml:space="preserve"> in </w:t>
      </w:r>
      <w:r w:rsidR="009926EB">
        <w:t xml:space="preserve">Tables </w:t>
      </w:r>
      <w:r w:rsidR="00384EFB">
        <w:t>1-2</w:t>
      </w:r>
      <w:r w:rsidR="009926EB">
        <w:t>).</w:t>
      </w:r>
      <w:r w:rsidR="00762789">
        <w:t xml:space="preserve"> </w:t>
      </w:r>
      <w:r w:rsidR="00384EFB">
        <w:t>T</w:t>
      </w:r>
      <w:r w:rsidR="00762789">
        <w:t xml:space="preserve">he effect of adding the 2D AR(1) structure on estimates of </w:t>
      </w:r>
      <w:r w:rsidR="006919C1" w:rsidRPr="006919C1">
        <w:rPr>
          <w:i/>
          <w:iCs/>
        </w:rPr>
        <w:t>F</w:t>
      </w:r>
      <w:r w:rsidR="006919C1">
        <w:t xml:space="preserve"> </w:t>
      </w:r>
      <w:r w:rsidR="00762789">
        <w:t xml:space="preserve">and SSB was similar as for the NAA models: </w:t>
      </w:r>
      <w:r w:rsidR="00384EFB">
        <w:t>1</w:t>
      </w:r>
      <w:r w:rsidR="00FA483A">
        <w:t>3</w:t>
      </w:r>
      <w:r w:rsidR="00384EFB">
        <w:t xml:space="preserve">% </w:t>
      </w:r>
      <w:r w:rsidR="00762789">
        <w:t xml:space="preserve">lower </w:t>
      </w:r>
      <w:r w:rsidR="006919C1" w:rsidRPr="006919C1">
        <w:rPr>
          <w:i/>
          <w:iCs/>
        </w:rPr>
        <w:t>F</w:t>
      </w:r>
      <w:r w:rsidR="00762789">
        <w:t xml:space="preserve"> and </w:t>
      </w:r>
      <w:r w:rsidR="00FA483A">
        <w:t>9</w:t>
      </w:r>
      <w:r w:rsidR="00384EFB">
        <w:t xml:space="preserve">% </w:t>
      </w:r>
      <w:r w:rsidR="00762789">
        <w:t xml:space="preserve">higher SSB </w:t>
      </w:r>
      <w:r w:rsidR="00D401DC">
        <w:t xml:space="preserve">during assessment years, similar terminal year status, and then </w:t>
      </w:r>
      <w:r w:rsidR="00FA483A">
        <w:t>48</w:t>
      </w:r>
      <w:r w:rsidR="00384EFB">
        <w:t xml:space="preserve">% </w:t>
      </w:r>
      <w:r w:rsidR="00D401DC">
        <w:t xml:space="preserve">lower SSB in short-term projections </w:t>
      </w:r>
      <w:r w:rsidR="00762789">
        <w:t>(Fig. 2</w:t>
      </w:r>
      <w:r w:rsidR="00FA483A">
        <w:t>c-d</w:t>
      </w:r>
      <w:r w:rsidR="00762789">
        <w:t>).</w:t>
      </w:r>
      <w:r w:rsidR="00D401DC">
        <w:t xml:space="preserve"> </w:t>
      </w:r>
      <w:r w:rsidR="00FC6562" w:rsidRPr="00FC6562">
        <w:rPr>
          <w:i/>
          <w:iCs/>
        </w:rPr>
        <w:t>M</w:t>
      </w:r>
      <w:r w:rsidR="00FC6562">
        <w:t xml:space="preserve"> deviations for younger ages in</w:t>
      </w:r>
      <w:r w:rsidR="00FA483A">
        <w:t xml:space="preserve"> the</w:t>
      </w:r>
      <w:r w:rsidR="00FC6562">
        <w:t xml:space="preserve"> model with 2D AR(1) autocorrelation were positive in the terminal year (Fig. 3)</w:t>
      </w:r>
      <w:r w:rsidR="00384EFB">
        <w:t xml:space="preserve">. This </w:t>
      </w:r>
      <w:r w:rsidR="00BB5F1E">
        <w:t>wa</w:t>
      </w:r>
      <w:r w:rsidR="00FC6562">
        <w:t>s consistent with the NAA 2D AR(1) model estimating negative survival in this period (Fig. 1)</w:t>
      </w:r>
      <w:r w:rsidR="00384EFB">
        <w:t xml:space="preserve"> </w:t>
      </w:r>
      <w:r w:rsidR="00FC6562">
        <w:t>and explain</w:t>
      </w:r>
      <w:r w:rsidR="00BB5F1E">
        <w:t>ed</w:t>
      </w:r>
      <w:r w:rsidR="00FC6562">
        <w:t xml:space="preserve"> why adding 2D AR(1) autocorrelation </w:t>
      </w:r>
      <w:r w:rsidR="0082218A">
        <w:t xml:space="preserve">on </w:t>
      </w:r>
      <w:r w:rsidR="0082218A" w:rsidRPr="00BC160A">
        <w:rPr>
          <w:i/>
          <w:iCs/>
        </w:rPr>
        <w:t>M</w:t>
      </w:r>
      <w:r w:rsidR="0082218A">
        <w:t xml:space="preserve"> deviations</w:t>
      </w:r>
      <w:r w:rsidR="00FA483A">
        <w:t xml:space="preserve"> also</w:t>
      </w:r>
      <w:r w:rsidR="0082218A">
        <w:t xml:space="preserve"> </w:t>
      </w:r>
      <w:r w:rsidR="00FC6562">
        <w:t>led to lower SSB in short-term projections (Fig. 2).</w:t>
      </w:r>
    </w:p>
    <w:p w14:paraId="4B8E8FA0" w14:textId="2C7B795D" w:rsidR="00D11E41" w:rsidRPr="009A4919" w:rsidRDefault="00D11E41" w:rsidP="00D11E41">
      <w:pPr>
        <w:pStyle w:val="Heading2"/>
      </w:pPr>
      <w:r>
        <w:t xml:space="preserve">3.3.  Estimating deviations in both survival and </w:t>
      </w:r>
      <w:r w:rsidRPr="00D11E41">
        <w:rPr>
          <w:i/>
          <w:iCs/>
        </w:rPr>
        <w:t>M</w:t>
      </w:r>
    </w:p>
    <w:p w14:paraId="7B5A6144" w14:textId="5B0AF434" w:rsidR="000C38B8" w:rsidRDefault="008239B8" w:rsidP="000C38B8">
      <w:pPr>
        <w:pStyle w:val="Chapterheading0"/>
        <w:jc w:val="left"/>
      </w:pPr>
      <w:r>
        <w:rPr>
          <w:lang w:eastAsia="zh-CN"/>
        </w:rPr>
        <w:t xml:space="preserve">The model </w:t>
      </w:r>
      <w:r w:rsidR="00D401DC">
        <w:rPr>
          <w:lang w:eastAsia="zh-CN"/>
        </w:rPr>
        <w:t xml:space="preserve">that attempted to estimate deviations in both survival and </w:t>
      </w:r>
      <w:r w:rsidR="00D401DC" w:rsidRPr="0033309B">
        <w:rPr>
          <w:i/>
          <w:iCs/>
          <w:lang w:eastAsia="zh-CN"/>
        </w:rPr>
        <w:t>M</w:t>
      </w:r>
      <w:r w:rsidR="00D401DC">
        <w:rPr>
          <w:lang w:eastAsia="zh-CN"/>
        </w:rPr>
        <w:t xml:space="preserve"> with 2D AR(1) autocorrelation failed to converge</w:t>
      </w:r>
      <w:r w:rsidR="00BD09C0">
        <w:rPr>
          <w:lang w:eastAsia="zh-CN"/>
        </w:rPr>
        <w:t xml:space="preserve"> (Table 3)</w:t>
      </w:r>
      <w:r w:rsidR="00D401DC">
        <w:rPr>
          <w:lang w:eastAsia="zh-CN"/>
        </w:rPr>
        <w:t xml:space="preserve">. However, adding independent </w:t>
      </w:r>
      <w:r w:rsidR="00D401DC" w:rsidRPr="0033309B">
        <w:rPr>
          <w:i/>
          <w:iCs/>
          <w:lang w:eastAsia="zh-CN"/>
        </w:rPr>
        <w:t>M</w:t>
      </w:r>
      <w:r w:rsidR="00D401DC">
        <w:rPr>
          <w:lang w:eastAsia="zh-CN"/>
        </w:rPr>
        <w:t xml:space="preserve"> deviations to</w:t>
      </w:r>
      <w:r w:rsidR="00D9369E">
        <w:rPr>
          <w:lang w:eastAsia="zh-CN"/>
        </w:rPr>
        <w:t xml:space="preserve"> </w:t>
      </w:r>
      <w:r w:rsidR="00D401DC">
        <w:rPr>
          <w:lang w:eastAsia="zh-CN"/>
        </w:rPr>
        <w:t>2D AR(1) on survival</w:t>
      </w:r>
      <w:r w:rsidR="00D9369E">
        <w:rPr>
          <w:lang w:eastAsia="zh-CN"/>
        </w:rPr>
        <w:t xml:space="preserve">, NAA-M-3, </w:t>
      </w:r>
      <w:r w:rsidR="00D401DC">
        <w:rPr>
          <w:lang w:eastAsia="zh-CN"/>
        </w:rPr>
        <w:t xml:space="preserve">and adding independent survival deviations to 2D AR(1) on </w:t>
      </w:r>
      <w:r w:rsidR="00D401DC" w:rsidRPr="0033309B">
        <w:rPr>
          <w:i/>
          <w:iCs/>
          <w:lang w:eastAsia="zh-CN"/>
        </w:rPr>
        <w:t>M</w:t>
      </w:r>
      <w:r w:rsidR="00D9369E">
        <w:rPr>
          <w:lang w:eastAsia="zh-CN"/>
        </w:rPr>
        <w:t xml:space="preserve">, NAA-M-2, </w:t>
      </w:r>
      <w:r w:rsidR="0033309B">
        <w:rPr>
          <w:lang w:eastAsia="zh-CN"/>
        </w:rPr>
        <w:t>substantially improved model fit (lower AIC by 2</w:t>
      </w:r>
      <w:r w:rsidR="00FA483A">
        <w:rPr>
          <w:lang w:eastAsia="zh-CN"/>
        </w:rPr>
        <w:t>9</w:t>
      </w:r>
      <w:r w:rsidR="0033309B">
        <w:rPr>
          <w:lang w:eastAsia="zh-CN"/>
        </w:rPr>
        <w:t>.9</w:t>
      </w:r>
      <w:r>
        <w:rPr>
          <w:lang w:eastAsia="zh-CN"/>
        </w:rPr>
        <w:t xml:space="preserve"> and </w:t>
      </w:r>
      <w:r w:rsidR="00FA483A">
        <w:rPr>
          <w:lang w:eastAsia="zh-CN"/>
        </w:rPr>
        <w:t>13</w:t>
      </w:r>
      <w:r w:rsidR="0033309B">
        <w:rPr>
          <w:lang w:eastAsia="zh-CN"/>
        </w:rPr>
        <w:t>.5, respectively; Table</w:t>
      </w:r>
      <w:r w:rsidR="00BD09C0">
        <w:rPr>
          <w:lang w:eastAsia="zh-CN"/>
        </w:rPr>
        <w:t xml:space="preserve"> 4</w:t>
      </w:r>
      <w:r w:rsidR="0033309B">
        <w:rPr>
          <w:lang w:eastAsia="zh-CN"/>
        </w:rPr>
        <w:t xml:space="preserve">). </w:t>
      </w:r>
      <w:proofErr w:type="gramStart"/>
      <w:r w:rsidR="00BD09C0">
        <w:rPr>
          <w:lang w:eastAsia="zh-CN"/>
        </w:rPr>
        <w:t>Both of these</w:t>
      </w:r>
      <w:proofErr w:type="gramEnd"/>
      <w:r w:rsidR="00BD09C0">
        <w:rPr>
          <w:lang w:eastAsia="zh-CN"/>
        </w:rPr>
        <w:t xml:space="preserve"> models</w:t>
      </w:r>
      <w:r w:rsidR="00D9369E">
        <w:rPr>
          <w:lang w:eastAsia="zh-CN"/>
        </w:rPr>
        <w:t xml:space="preserve"> had negligible </w:t>
      </w:r>
      <w:proofErr w:type="spellStart"/>
      <w:r w:rsidR="00D9369E">
        <w:rPr>
          <w:lang w:eastAsia="zh-CN"/>
        </w:rPr>
        <w:t>Mohn’s</w:t>
      </w:r>
      <w:proofErr w:type="spellEnd"/>
      <w:r w:rsidR="00D9369E">
        <w:rPr>
          <w:lang w:eastAsia="zh-CN"/>
        </w:rPr>
        <w:t xml:space="preserve">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D9369E">
        <w:t xml:space="preserve"> and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D9369E">
        <w:t xml:space="preserve"> (less than 0.05, Table 3</w:t>
      </w:r>
      <w:r w:rsidR="00370E63">
        <w:t xml:space="preserve"> and Fig. 5</w:t>
      </w:r>
      <w:r w:rsidR="00D9369E">
        <w:t>). The two models estimated coherent survival and M deviations</w:t>
      </w:r>
      <w:r w:rsidR="006E69F6">
        <w:t>—</w:t>
      </w:r>
      <w:r w:rsidR="00D9369E">
        <w:t>years and ages with negative</w:t>
      </w:r>
      <w:r w:rsidR="006E69F6">
        <w:t xml:space="preserve"> </w:t>
      </w:r>
      <w:r w:rsidR="00D9369E">
        <w:t xml:space="preserve">M deviations in NAA-M-2 had positive </w:t>
      </w:r>
      <w:r w:rsidR="006E69F6">
        <w:t xml:space="preserve">survival deviations </w:t>
      </w:r>
      <w:r w:rsidR="00D9369E">
        <w:t xml:space="preserve">in NAA-M-3 and vice-versa </w:t>
      </w:r>
      <w:r w:rsidR="0033309B">
        <w:rPr>
          <w:lang w:eastAsia="zh-CN"/>
        </w:rPr>
        <w:t>(</w:t>
      </w:r>
      <w:r w:rsidR="00E07C15">
        <w:rPr>
          <w:lang w:eastAsia="zh-CN"/>
        </w:rPr>
        <w:t>e.g.,</w:t>
      </w:r>
      <w:r w:rsidR="006E69F6">
        <w:rPr>
          <w:lang w:eastAsia="zh-CN"/>
        </w:rPr>
        <w:t xml:space="preserve"> ages 1-3 during the late 1970s-1980s in </w:t>
      </w:r>
      <w:r w:rsidR="0033309B">
        <w:rPr>
          <w:lang w:eastAsia="zh-CN"/>
        </w:rPr>
        <w:t>Fig. 4).</w:t>
      </w:r>
      <w:r w:rsidR="006E69F6">
        <w:rPr>
          <w:lang w:eastAsia="zh-CN"/>
        </w:rPr>
        <w:t xml:space="preserve"> </w:t>
      </w:r>
      <w:r w:rsidR="00C82916">
        <w:rPr>
          <w:lang w:eastAsia="zh-CN"/>
        </w:rPr>
        <w:t xml:space="preserve">All models with random effects on survival or M </w:t>
      </w:r>
      <w:r w:rsidR="00370E63">
        <w:t xml:space="preserve">estimated substantially lower F and higher SSB </w:t>
      </w:r>
      <w:r w:rsidR="00C82916">
        <w:t>than the Base model over</w:t>
      </w:r>
      <w:r w:rsidR="00370E63">
        <w:t xml:space="preserve"> the </w:t>
      </w:r>
      <w:r w:rsidR="00C82916">
        <w:t xml:space="preserve">last 20 years of the assessment and including the 2D AR(1) structure further increased this difference (Figs. 2 and 6). While the state-space model with independent deviations projected SSB to increase at a similar rate to the Base model (NAA-2 in Table 4 and Fig. 6), models with </w:t>
      </w:r>
      <w:r w:rsidR="00DB1A87">
        <w:t xml:space="preserve">the 2D AR(1) structure on survival or </w:t>
      </w:r>
      <w:r w:rsidR="00DB1A87" w:rsidRPr="00DB1A87">
        <w:rPr>
          <w:i/>
          <w:iCs/>
        </w:rPr>
        <w:t>M</w:t>
      </w:r>
      <w:r w:rsidR="00DB1A87">
        <w:t xml:space="preserve"> predicted that SSB would increase at a reduced rate (Table 4, Figs. 2 and 6).</w:t>
      </w:r>
    </w:p>
    <w:p w14:paraId="3AF80B41" w14:textId="02EF3851" w:rsidR="000C38B8" w:rsidRDefault="000C38B8" w:rsidP="000C38B8">
      <w:pPr>
        <w:pStyle w:val="Heading2"/>
      </w:pPr>
      <w:r>
        <w:lastRenderedPageBreak/>
        <w:t>3.4.  Simulation tests</w:t>
      </w:r>
    </w:p>
    <w:p w14:paraId="1414DAED" w14:textId="2B8BC399" w:rsidR="000C38B8" w:rsidRPr="000C38B8" w:rsidRDefault="00961E84" w:rsidP="00B130FD">
      <w:pPr>
        <w:pStyle w:val="Chapterheading0"/>
        <w:jc w:val="left"/>
      </w:pPr>
      <w:r>
        <w:t>A</w:t>
      </w:r>
      <w:r w:rsidR="000C38B8" w:rsidRPr="000C38B8">
        <w:t>ll models ha</w:t>
      </w:r>
      <w:r>
        <w:t>d</w:t>
      </w:r>
      <w:r w:rsidR="000C38B8" w:rsidRPr="000C38B8">
        <w:t xml:space="preserve"> little-no bias in SSB,</w:t>
      </w:r>
      <w:r>
        <w:t xml:space="preserve"> </w:t>
      </w:r>
      <w:r w:rsidR="000C38B8" w:rsidRPr="00961E84">
        <w:rPr>
          <w:i/>
          <w:iCs/>
        </w:rPr>
        <w:t>F</w:t>
      </w:r>
      <w:r w:rsidR="000C38B8" w:rsidRPr="000C38B8">
        <w:t xml:space="preserve">, </w:t>
      </w:r>
      <m:oMath>
        <m:f>
          <m:fPr>
            <m:type m:val="lin"/>
            <m:ctrlPr>
              <w:rPr>
                <w:rFonts w:ascii="Cambria Math" w:hAnsi="Cambria Math"/>
                <w:i/>
              </w:rPr>
            </m:ctrlPr>
          </m:fPr>
          <m:num>
            <m:r>
              <m:rPr>
                <m:nor/>
              </m:rPr>
              <w:rPr>
                <w:rFonts w:ascii="Cambria Math" w:hAnsi="Cambria Math"/>
              </w:rPr>
              <m:t>B</m:t>
            </m:r>
          </m:num>
          <m:den>
            <m:sSub>
              <m:sSubPr>
                <m:ctrlPr>
                  <w:rPr>
                    <w:rFonts w:ascii="Cambria Math" w:hAnsi="Cambria Math"/>
                    <w:i/>
                  </w:rPr>
                </m:ctrlPr>
              </m:sSubPr>
              <m:e>
                <m:r>
                  <m:rPr>
                    <m:nor/>
                  </m:rPr>
                  <w:rPr>
                    <w:rFonts w:ascii="Cambria Math" w:hAnsi="Cambria Math"/>
                  </w:rPr>
                  <m:t>B</m:t>
                </m:r>
              </m:e>
              <m:sub>
                <m:r>
                  <w:rPr>
                    <w:rFonts w:ascii="Cambria Math" w:hAnsi="Cambria Math"/>
                  </w:rPr>
                  <m:t>40%</m:t>
                </m:r>
              </m:sub>
            </m:sSub>
          </m:den>
        </m:f>
      </m:oMath>
      <w:r>
        <w:t xml:space="preserve">, </w:t>
      </w:r>
      <m:oMath>
        <m:f>
          <m:fPr>
            <m:type m:val="lin"/>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F</m:t>
                </m:r>
              </m:e>
              <m:sub>
                <m:r>
                  <w:rPr>
                    <w:rFonts w:ascii="Cambria Math" w:hAnsi="Cambria Math"/>
                  </w:rPr>
                  <m:t>40%</m:t>
                </m:r>
              </m:sub>
            </m:sSub>
          </m:den>
        </m:f>
      </m:oMath>
      <w:r>
        <w:t xml:space="preserve">, predicted </w:t>
      </w:r>
      <w:r w:rsidR="000C38B8" w:rsidRPr="000C38B8">
        <w:t>catch, or recruitment in self-tests</w:t>
      </w:r>
      <w:r>
        <w:t xml:space="preserve"> or in cross-tests when </w:t>
      </w:r>
      <w:r w:rsidR="000C38B8" w:rsidRPr="000C38B8">
        <w:t>the operating model d</w:t>
      </w:r>
      <w:r>
        <w:t>id</w:t>
      </w:r>
      <w:r w:rsidR="000C38B8" w:rsidRPr="000C38B8">
        <w:t xml:space="preserve"> not include </w:t>
      </w:r>
      <w:r>
        <w:t xml:space="preserve">survival or </w:t>
      </w:r>
      <w:r w:rsidRPr="00961E84">
        <w:rPr>
          <w:i/>
          <w:iCs/>
        </w:rPr>
        <w:t>M</w:t>
      </w:r>
      <w:r>
        <w:t xml:space="preserve"> deviations</w:t>
      </w:r>
      <w:r w:rsidR="00B130FD">
        <w:t xml:space="preserve"> (Fig</w:t>
      </w:r>
      <w:r w:rsidR="001635F8">
        <w:t>s.</w:t>
      </w:r>
      <w:r w:rsidR="00B130FD">
        <w:t xml:space="preserve"> S1-S9)</w:t>
      </w:r>
      <w:r>
        <w:t xml:space="preserve">. </w:t>
      </w:r>
      <w:r w:rsidR="00B130FD">
        <w:t xml:space="preserve">Models without survival or </w:t>
      </w:r>
      <w:r w:rsidR="00B130FD" w:rsidRPr="00B130FD">
        <w:rPr>
          <w:i/>
          <w:iCs/>
        </w:rPr>
        <w:t>M</w:t>
      </w:r>
      <w:r w:rsidR="00B130FD">
        <w:t xml:space="preserve"> random effect deviations </w:t>
      </w:r>
      <w:r w:rsidR="000C38B8" w:rsidRPr="000C38B8">
        <w:t>exhibit</w:t>
      </w:r>
      <w:r w:rsidR="00B130FD">
        <w:t>ed</w:t>
      </w:r>
      <w:r w:rsidR="000C38B8" w:rsidRPr="000C38B8">
        <w:t xml:space="preserve"> bias in all quantities when fit to data simulated with these random effects. The biases in SSB and </w:t>
      </w:r>
      <w:r w:rsidR="000C38B8" w:rsidRPr="00B130FD">
        <w:rPr>
          <w:i/>
          <w:iCs/>
        </w:rPr>
        <w:t>F</w:t>
      </w:r>
      <w:r w:rsidR="000C38B8" w:rsidRPr="000C38B8">
        <w:t xml:space="preserve"> </w:t>
      </w:r>
      <w:r w:rsidR="00B130FD">
        <w:t>we</w:t>
      </w:r>
      <w:r w:rsidR="000C38B8" w:rsidRPr="000C38B8">
        <w:t>re always in opposite directions</w:t>
      </w:r>
      <w:r w:rsidR="00B130FD">
        <w:t xml:space="preserve">, </w:t>
      </w:r>
      <w:r w:rsidR="000C38B8" w:rsidRPr="000C38B8">
        <w:t>as expected</w:t>
      </w:r>
      <w:r w:rsidR="00B130FD">
        <w:t>,</w:t>
      </w:r>
      <w:r w:rsidR="000C38B8" w:rsidRPr="000C38B8">
        <w:t xml:space="preserve"> and around 10-20%.</w:t>
      </w:r>
      <w:r w:rsidR="00B130FD">
        <w:t xml:space="preserve"> A</w:t>
      </w:r>
      <w:r w:rsidR="000C38B8" w:rsidRPr="000C38B8">
        <w:t>ll models estimate</w:t>
      </w:r>
      <w:r w:rsidR="00B130FD">
        <w:t>d</w:t>
      </w:r>
      <w:r w:rsidR="000C38B8" w:rsidRPr="000C38B8">
        <w:t xml:space="preserve"> </w:t>
      </w:r>
      <w:r w:rsidR="00B130FD">
        <w:t xml:space="preserve">the recruitment variance, </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sidR="00B130FD">
        <w:t xml:space="preserve">, and yearly autocorrelation parameters, </w:t>
      </w:r>
      <m:oMath>
        <m:sSub>
          <m:sSubPr>
            <m:ctrlPr>
              <w:rPr>
                <w:rFonts w:ascii="Cambria Math" w:hAnsi="Cambria Math"/>
                <w:i/>
              </w:rPr>
            </m:ctrlPr>
          </m:sSubPr>
          <m:e>
            <m:r>
              <w:rPr>
                <w:rFonts w:ascii="Cambria Math" w:hAnsi="Cambria Math"/>
              </w:rPr>
              <m:t>ρ</m:t>
            </m:r>
          </m:e>
          <m:sub>
            <m:r>
              <w:rPr>
                <w:rFonts w:ascii="Cambria Math" w:hAnsi="Cambria Math"/>
              </w:rPr>
              <m:t>year</m:t>
            </m:r>
          </m:sub>
        </m:sSub>
      </m:oMath>
      <w:r w:rsidR="00B130FD">
        <w:t xml:space="preserve"> and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B130FD">
        <w:t xml:space="preserve">, </w:t>
      </w:r>
      <w:r w:rsidR="000C38B8" w:rsidRPr="000C38B8">
        <w:t>with</w:t>
      </w:r>
      <w:r w:rsidR="00B130FD">
        <w:t xml:space="preserve">out bias (Fig. S3). The variance of age 2+ survival deviations, </w:t>
      </w:r>
      <m:oMath>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oMath>
      <w:r w:rsidR="00B130FD">
        <w:t xml:space="preserve">, the variance of </w:t>
      </w:r>
      <w:r w:rsidR="00B130FD" w:rsidRPr="00B130FD">
        <w:rPr>
          <w:i/>
          <w:iCs/>
        </w:rPr>
        <w:t>M</w:t>
      </w:r>
      <w:r w:rsidR="00B130FD">
        <w:t xml:space="preserve"> deviations, </w:t>
      </w:r>
      <m:oMath>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w:r w:rsidR="00B130FD">
        <w:t xml:space="preserve">, and the </w:t>
      </w:r>
      <w:r w:rsidR="001635F8">
        <w:t xml:space="preserve">autocorrelation by age, </w:t>
      </w:r>
      <m:oMath>
        <m:sSub>
          <m:sSubPr>
            <m:ctrlPr>
              <w:rPr>
                <w:rFonts w:ascii="Cambria Math" w:hAnsi="Cambria Math"/>
                <w:i/>
              </w:rPr>
            </m:ctrlPr>
          </m:sSubPr>
          <m:e>
            <m:r>
              <w:rPr>
                <w:rFonts w:ascii="Cambria Math" w:hAnsi="Cambria Math"/>
              </w:rPr>
              <m:t>ρ</m:t>
            </m:r>
          </m:e>
          <m:sub>
            <m:r>
              <w:rPr>
                <w:rFonts w:ascii="Cambria Math" w:hAnsi="Cambria Math"/>
              </w:rPr>
              <m:t>age</m:t>
            </m:r>
          </m:sub>
        </m:sSub>
      </m:oMath>
      <w:r w:rsidR="001635F8">
        <w:t xml:space="preserve"> and </w:t>
      </w:r>
      <m:oMath>
        <m:sSub>
          <m:sSubPr>
            <m:ctrlPr>
              <w:rPr>
                <w:rFonts w:ascii="Cambria Math" w:hAnsi="Cambria Math"/>
                <w:i/>
              </w:rPr>
            </m:ctrlPr>
          </m:sSubPr>
          <m:e>
            <m:r>
              <w:rPr>
                <w:rFonts w:ascii="Cambria Math" w:hAnsi="Cambria Math"/>
              </w:rPr>
              <m:t>φ</m:t>
            </m:r>
          </m:e>
          <m:sub>
            <m:r>
              <w:rPr>
                <w:rFonts w:ascii="Cambria Math" w:hAnsi="Cambria Math"/>
              </w:rPr>
              <m:t>age</m:t>
            </m:r>
          </m:sub>
        </m:sSub>
      </m:oMath>
      <w:r w:rsidR="001635F8">
        <w:t>, were estimated with negative bias, which is the expected direction using maximum likelihood estimation instead of restricted maximum likelihood (REML).</w:t>
      </w:r>
      <w:r w:rsidR="00285286">
        <w:t xml:space="preserve"> Last, </w:t>
      </w:r>
      <w:r w:rsidR="00285286" w:rsidRPr="00285286">
        <w:t xml:space="preserve">the model with 2D AR(1) deviations on </w:t>
      </w:r>
      <w:r w:rsidR="00285286">
        <w:t xml:space="preserve">survival, </w:t>
      </w:r>
      <w:r w:rsidR="00285286" w:rsidRPr="00285286">
        <w:t>NAA-5</w:t>
      </w:r>
      <w:r w:rsidR="00285286">
        <w:t>,</w:t>
      </w:r>
      <w:r w:rsidR="00285286" w:rsidRPr="00285286">
        <w:t xml:space="preserve"> </w:t>
      </w:r>
      <w:r w:rsidR="00285286">
        <w:t xml:space="preserve">had slightly </w:t>
      </w:r>
      <w:r w:rsidR="00285286" w:rsidRPr="00285286">
        <w:t xml:space="preserve">lower bias in simulation </w:t>
      </w:r>
      <w:r w:rsidR="00285286">
        <w:t xml:space="preserve">self- and </w:t>
      </w:r>
      <w:r w:rsidR="00285286" w:rsidRPr="00285286">
        <w:t xml:space="preserve">cross-tests than the model with 2D AR(1) deviations on </w:t>
      </w:r>
      <w:r w:rsidR="00285286" w:rsidRPr="00285286">
        <w:rPr>
          <w:i/>
          <w:iCs/>
        </w:rPr>
        <w:t>M</w:t>
      </w:r>
      <w:r w:rsidR="00285286">
        <w:t xml:space="preserve">, </w:t>
      </w:r>
      <w:r w:rsidR="00285286" w:rsidRPr="00285286">
        <w:t>M-4</w:t>
      </w:r>
      <w:r w:rsidR="00285286">
        <w:t xml:space="preserve"> (Figs. S1-S2).</w:t>
      </w:r>
    </w:p>
    <w:p w14:paraId="37BA3DB9" w14:textId="2FA4B8AC" w:rsidR="0019695A" w:rsidRPr="009A4919" w:rsidRDefault="002767EC" w:rsidP="001829AC">
      <w:pPr>
        <w:pStyle w:val="Heading1"/>
        <w:numPr>
          <w:ilvl w:val="0"/>
          <w:numId w:val="15"/>
        </w:numPr>
      </w:pPr>
      <w:bookmarkStart w:id="24" w:name="_Toc465598053"/>
      <w:r w:rsidRPr="004074B0">
        <w:t>Discussion</w:t>
      </w:r>
      <w:bookmarkEnd w:id="24"/>
    </w:p>
    <w:p w14:paraId="4C2856C5" w14:textId="54170933" w:rsidR="00E07C15" w:rsidRDefault="0088167E" w:rsidP="00F32BB5">
      <w:pPr>
        <w:pStyle w:val="Chapterheading0"/>
        <w:jc w:val="left"/>
      </w:pPr>
      <w:r>
        <w:t>Using a state-space</w:t>
      </w:r>
      <w:r w:rsidR="00647823">
        <w:t>,</w:t>
      </w:r>
      <w:r>
        <w:t xml:space="preserve"> </w:t>
      </w:r>
      <w:r w:rsidR="001D6209">
        <w:t xml:space="preserve">age-structured assessment </w:t>
      </w:r>
      <w:r>
        <w:t xml:space="preserve">model developed for SNEMA yellowtail flounder, we showed </w:t>
      </w:r>
      <w:r w:rsidR="006C6D17" w:rsidRPr="00097DD1">
        <w:t xml:space="preserve">that implementing </w:t>
      </w:r>
      <w:r w:rsidR="006919C1">
        <w:t>a</w:t>
      </w:r>
      <w:r w:rsidR="006C6D17" w:rsidRPr="00097DD1">
        <w:t xml:space="preserve"> 2D AR</w:t>
      </w:r>
      <w:r w:rsidR="006C6D17" w:rsidRPr="00097DD1">
        <w:rPr>
          <w:lang w:eastAsia="zh-CN"/>
        </w:rPr>
        <w:t>(1)</w:t>
      </w:r>
      <w:r w:rsidR="006C6D17" w:rsidRPr="00097DD1">
        <w:t xml:space="preserve"> </w:t>
      </w:r>
      <w:r w:rsidR="00602AA3">
        <w:rPr>
          <w:lang w:eastAsia="zh-CN"/>
        </w:rPr>
        <w:t xml:space="preserve">smoother </w:t>
      </w:r>
      <w:r w:rsidR="006919C1">
        <w:rPr>
          <w:lang w:eastAsia="zh-CN"/>
        </w:rPr>
        <w:t xml:space="preserve">on survival or </w:t>
      </w:r>
      <w:r w:rsidR="006919C1">
        <w:rPr>
          <w:i/>
          <w:iCs/>
        </w:rPr>
        <w:t>M</w:t>
      </w:r>
      <w:r w:rsidR="006919C1">
        <w:rPr>
          <w:lang w:eastAsia="zh-CN"/>
        </w:rPr>
        <w:t xml:space="preserve"> </w:t>
      </w:r>
      <w:r>
        <w:rPr>
          <w:lang w:eastAsia="zh-CN"/>
        </w:rPr>
        <w:t>co</w:t>
      </w:r>
      <w:r w:rsidR="006C6D17" w:rsidRPr="00097DD1">
        <w:t xml:space="preserve">nsiderably </w:t>
      </w:r>
      <w:r w:rsidR="00044BA9" w:rsidRPr="00097DD1">
        <w:t>improved model f</w:t>
      </w:r>
      <w:r w:rsidR="006C6D17" w:rsidRPr="00097DD1">
        <w:t xml:space="preserve">it </w:t>
      </w:r>
      <w:r w:rsidR="00602AA3">
        <w:t>and</w:t>
      </w:r>
      <w:r w:rsidR="00605AAE">
        <w:t xml:space="preserve"> </w:t>
      </w:r>
      <w:r w:rsidR="006C6D17" w:rsidRPr="00097DD1">
        <w:t xml:space="preserve">reduced </w:t>
      </w:r>
      <w:r w:rsidR="00900CA9">
        <w:t xml:space="preserve">the </w:t>
      </w:r>
      <w:r w:rsidR="006C6D17" w:rsidRPr="00097DD1">
        <w:t xml:space="preserve">retrospective </w:t>
      </w:r>
      <w:r w:rsidR="00647823">
        <w:t>patterns for</w:t>
      </w:r>
      <w:r w:rsidR="006C6D17" w:rsidRPr="00097DD1">
        <w:t xml:space="preserve"> SSB</w:t>
      </w:r>
      <w:r w:rsidR="006919C1">
        <w:t xml:space="preserve">, </w:t>
      </w:r>
      <w:r w:rsidR="006919C1" w:rsidRPr="006919C1">
        <w:rPr>
          <w:i/>
          <w:iCs/>
        </w:rPr>
        <w:t>F</w:t>
      </w:r>
      <w:r w:rsidR="006919C1">
        <w:t>, and recruitment</w:t>
      </w:r>
      <w:r w:rsidR="00097DD1">
        <w:t xml:space="preserve">. </w:t>
      </w:r>
      <w:r w:rsidR="00F32BB5">
        <w:t xml:space="preserve">These results imply that including survival and </w:t>
      </w:r>
      <w:r w:rsidR="00F32BB5" w:rsidRPr="00F32BB5">
        <w:rPr>
          <w:i/>
          <w:iCs/>
        </w:rPr>
        <w:t>M</w:t>
      </w:r>
      <w:r w:rsidR="00F32BB5">
        <w:t xml:space="preserve"> deviations in the SNEMA yellowtail flounder assessment would provide more consistent estimates of stock and harvest status. </w:t>
      </w:r>
      <w:r w:rsidR="00632E04">
        <w:t>Different</w:t>
      </w:r>
      <w:r w:rsidR="009F3A14">
        <w:t xml:space="preserve"> f</w:t>
      </w:r>
      <w:r w:rsidR="00865591">
        <w:t xml:space="preserve">rom </w:t>
      </w:r>
      <w:r w:rsidR="009F3A14">
        <w:t>p</w:t>
      </w:r>
      <w:r w:rsidR="00097DD1">
        <w:t xml:space="preserve">revious </w:t>
      </w:r>
      <w:r w:rsidR="00632E04">
        <w:t>assessments in th</w:t>
      </w:r>
      <w:r w:rsidR="006E1844">
        <w:t xml:space="preserve">e </w:t>
      </w:r>
      <w:r w:rsidR="00632E04">
        <w:t xml:space="preserve">region </w:t>
      </w:r>
      <w:r w:rsidR="009F3A14">
        <w:t xml:space="preserve">which </w:t>
      </w:r>
      <w:r w:rsidR="00453321">
        <w:t xml:space="preserve">have </w:t>
      </w:r>
      <w:r w:rsidR="00A7735F">
        <w:t xml:space="preserve">addressed </w:t>
      </w:r>
      <w:r w:rsidR="00632E04">
        <w:t xml:space="preserve">a </w:t>
      </w:r>
      <w:r w:rsidR="00A7735F">
        <w:t>retrospective problem</w:t>
      </w:r>
      <w:r w:rsidR="003A263E">
        <w:t xml:space="preserve"> </w:t>
      </w:r>
      <w:r w:rsidR="00A7735F">
        <w:t xml:space="preserve">by </w:t>
      </w:r>
      <w:r w:rsidR="00632E04" w:rsidRPr="00632E04">
        <w:rPr>
          <w:i/>
          <w:iCs/>
        </w:rPr>
        <w:t>a priori</w:t>
      </w:r>
      <w:r w:rsidR="00632E04">
        <w:t xml:space="preserve"> specifying</w:t>
      </w:r>
      <w:r w:rsidR="001301D0">
        <w:t xml:space="preserve"> </w:t>
      </w:r>
      <w:r w:rsidR="00632E04">
        <w:t>a</w:t>
      </w:r>
      <w:r w:rsidR="0093309F">
        <w:t xml:space="preserve"> temporal trend in</w:t>
      </w:r>
      <w:r w:rsidR="00097DD1">
        <w:t xml:space="preserve"> </w:t>
      </w:r>
      <m:oMath>
        <m:r>
          <w:rPr>
            <w:rFonts w:ascii="Cambria Math" w:hAnsi="Cambria Math"/>
          </w:rPr>
          <m:t>M</m:t>
        </m:r>
      </m:oMath>
      <w:r w:rsidR="006E1844">
        <w:t xml:space="preserve"> (</w:t>
      </w:r>
      <w:r w:rsidR="00E07C15">
        <w:t>e.g.,</w:t>
      </w:r>
      <w:r w:rsidR="006E1844">
        <w:t xml:space="preserve"> </w:t>
      </w:r>
      <w:r w:rsidR="00867240">
        <w:t xml:space="preserve">Georges Bank yellowtail flounder and </w:t>
      </w:r>
      <w:r w:rsidR="006E1844">
        <w:t>Gulf of Maine Atlantic Cod</w:t>
      </w:r>
      <w:r w:rsidR="00867240">
        <w:t xml:space="preserve">; Legault et al. 2012; </w:t>
      </w:r>
      <w:r w:rsidR="006E1844">
        <w:t>NEFSC 2013</w:t>
      </w:r>
      <w:r w:rsidR="00683FAF">
        <w:t>, 2020</w:t>
      </w:r>
      <w:r w:rsidR="006E1844">
        <w:t>)</w:t>
      </w:r>
      <w:r w:rsidR="00A7735F">
        <w:t xml:space="preserve">, </w:t>
      </w:r>
      <w:r w:rsidR="00865591">
        <w:t>this paper provides</w:t>
      </w:r>
      <w:r w:rsidR="00A7735F">
        <w:t xml:space="preserve"> a</w:t>
      </w:r>
      <w:r w:rsidR="00A7735F" w:rsidRPr="00097DD1">
        <w:t xml:space="preserve"> </w:t>
      </w:r>
      <w:r w:rsidR="00A7735F">
        <w:t xml:space="preserve">more objective, flexible, and generic </w:t>
      </w:r>
      <w:r w:rsidR="00865591">
        <w:t>approach to reduce retrospective pattern in stock assessments</w:t>
      </w:r>
      <w:r w:rsidR="00097073">
        <w:t xml:space="preserve">. </w:t>
      </w:r>
      <w:r w:rsidR="00A02FEC">
        <w:t>In WHAM,</w:t>
      </w:r>
      <w:r w:rsidR="003C2776">
        <w:t xml:space="preserve"> </w:t>
      </w:r>
      <w:r w:rsidR="00A7735F">
        <w:lastRenderedPageBreak/>
        <w:t xml:space="preserve">the two </w:t>
      </w:r>
      <w:r w:rsidR="00A02FEC">
        <w:t>autocorrelation</w:t>
      </w:r>
      <w:r w:rsidR="00A7735F">
        <w:t xml:space="preserve"> coefficients </w:t>
      </w:r>
      <w:r w:rsidR="00A02FEC">
        <w:t xml:space="preserve">in the 2D AR(1) </w:t>
      </w:r>
      <w:r w:rsidR="003C2776">
        <w:t xml:space="preserve">smoother </w:t>
      </w:r>
      <w:r w:rsidR="00A7735F">
        <w:t>can</w:t>
      </w:r>
      <w:r w:rsidR="00A02FEC">
        <w:t xml:space="preserve"> either</w:t>
      </w:r>
      <w:r w:rsidR="00A7735F">
        <w:t xml:space="preserve"> be specified </w:t>
      </w:r>
      <w:r w:rsidR="00A02FEC">
        <w:t xml:space="preserve">at fixed values </w:t>
      </w:r>
      <w:r w:rsidR="00A7735F">
        <w:t xml:space="preserve">or estimated </w:t>
      </w:r>
      <w:r w:rsidR="00B96A98">
        <w:t xml:space="preserve">as </w:t>
      </w:r>
      <w:r w:rsidR="008E4589">
        <w:t>parameter</w:t>
      </w:r>
      <w:r w:rsidR="00B96A98">
        <w:t>s</w:t>
      </w:r>
      <w:r w:rsidR="00756AD7">
        <w:t xml:space="preserve"> in the assessment model</w:t>
      </w:r>
      <w:r w:rsidR="008E4589">
        <w:t xml:space="preserve">. </w:t>
      </w:r>
      <w:r w:rsidR="00A02FEC">
        <w:t xml:space="preserve">This makes it easy to specify or estimate a temporal trend in </w:t>
      </w:r>
      <w:r w:rsidR="00A02FEC" w:rsidRPr="00A02FEC">
        <w:rPr>
          <w:i/>
          <w:iCs/>
        </w:rPr>
        <w:t>M</w:t>
      </w:r>
      <w:r w:rsidR="00A02FEC">
        <w:t xml:space="preserve"> or survival and then </w:t>
      </w:r>
      <w:r w:rsidR="00F32BB5">
        <w:t>evaluate</w:t>
      </w:r>
      <w:r w:rsidR="00A02FEC">
        <w:t xml:space="preserve"> performance against models with </w:t>
      </w:r>
      <w:r w:rsidR="00121FE6">
        <w:t>independent</w:t>
      </w:r>
      <w:r w:rsidR="00A02FEC">
        <w:t xml:space="preserve"> or 2D AR(1) </w:t>
      </w:r>
      <w:r w:rsidR="00F41C7F">
        <w:t>deviations.</w:t>
      </w:r>
      <w:r w:rsidR="00F32BB5">
        <w:t xml:space="preserve"> </w:t>
      </w:r>
      <w:r w:rsidR="00A02FEC">
        <w:t xml:space="preserve">Specific to SNEMA yellowtail flounder, </w:t>
      </w:r>
      <w:r w:rsidR="00F32BB5">
        <w:t>w</w:t>
      </w:r>
      <w:r w:rsidR="000E23C6">
        <w:t>e</w:t>
      </w:r>
      <w:r w:rsidR="00C90E6F">
        <w:t xml:space="preserve"> </w:t>
      </w:r>
      <w:r w:rsidR="000E23C6">
        <w:t xml:space="preserve">found that </w:t>
      </w:r>
      <w:r w:rsidR="00E76573">
        <w:t>the</w:t>
      </w:r>
      <w:r w:rsidR="0040254B">
        <w:t xml:space="preserve"> </w:t>
      </w:r>
      <w:r w:rsidR="00FE3B3F">
        <w:rPr>
          <w:lang w:eastAsia="zh-CN"/>
        </w:rPr>
        <w:t xml:space="preserve">2D AR(1) </w:t>
      </w:r>
      <w:r w:rsidR="004B2C87">
        <w:t>smoother</w:t>
      </w:r>
      <w:r w:rsidR="0040254B">
        <w:t xml:space="preserve"> </w:t>
      </w:r>
      <w:r w:rsidR="000F4329">
        <w:t>impact</w:t>
      </w:r>
      <w:r w:rsidR="00FE3B3F">
        <w:t>ed</w:t>
      </w:r>
      <w:r w:rsidR="000F4329">
        <w:t xml:space="preserve"> SSB and </w:t>
      </w:r>
      <m:oMath>
        <m:r>
          <w:rPr>
            <w:rFonts w:ascii="Cambria Math" w:hAnsi="Cambria Math"/>
          </w:rPr>
          <m:t>F</m:t>
        </m:r>
      </m:oMath>
      <w:r w:rsidR="000F4329">
        <w:t xml:space="preserve"> </w:t>
      </w:r>
      <w:r w:rsidR="0040254B">
        <w:t xml:space="preserve">estimates </w:t>
      </w:r>
      <w:r w:rsidR="00453321">
        <w:t xml:space="preserve">by 6-13% </w:t>
      </w:r>
      <w:r w:rsidR="00F41C7F">
        <w:t>in model years</w:t>
      </w:r>
      <w:r w:rsidR="00453321">
        <w:t>, and this increased to 14-21% when random effect deviations on both survival and M were included.</w:t>
      </w:r>
      <w:r w:rsidR="008B5263">
        <w:t xml:space="preserve"> Relative to models with independent or no deviations in survival or </w:t>
      </w:r>
      <w:r w:rsidR="008B5263" w:rsidRPr="008B5263">
        <w:rPr>
          <w:i/>
          <w:iCs/>
        </w:rPr>
        <w:t>M</w:t>
      </w:r>
      <w:r w:rsidR="008B5263">
        <w:t>, all models with the 2D AR(1) smoother estimated higher SSB in the last two decades but lower SSB in near-term projections</w:t>
      </w:r>
      <w:r w:rsidR="00D71011">
        <w:t xml:space="preserve"> (Fig. 6)</w:t>
      </w:r>
      <w:r w:rsidR="00453321">
        <w:t xml:space="preserve">. </w:t>
      </w:r>
      <w:r w:rsidR="000444F8">
        <w:t xml:space="preserve">Thus, the decision whether to </w:t>
      </w:r>
      <w:r w:rsidR="00E246D2">
        <w:t>implement the</w:t>
      </w:r>
      <w:r w:rsidR="00C90E6F">
        <w:t xml:space="preserve"> 2D AR(1) smoother </w:t>
      </w:r>
      <w:r w:rsidR="000444F8">
        <w:t>in</w:t>
      </w:r>
      <w:r w:rsidR="00C90E6F">
        <w:t xml:space="preserve"> the assessment of SNEMA yellowtail flounder</w:t>
      </w:r>
      <w:r w:rsidR="000444F8">
        <w:t xml:space="preserve"> </w:t>
      </w:r>
      <w:r w:rsidR="00F32BB5">
        <w:t>may be</w:t>
      </w:r>
      <w:r w:rsidR="000444F8">
        <w:t xml:space="preserve"> consequential</w:t>
      </w:r>
      <w:r w:rsidR="004E3AB5">
        <w:t>.</w:t>
      </w:r>
    </w:p>
    <w:p w14:paraId="3E321473" w14:textId="6779E6B6" w:rsidR="002767EC" w:rsidRPr="005F7AC4" w:rsidRDefault="009C29FD" w:rsidP="009C29FD">
      <w:pPr>
        <w:pStyle w:val="Chapterheading0"/>
        <w:ind w:firstLine="720"/>
        <w:jc w:val="left"/>
      </w:pPr>
      <w:r>
        <w:t xml:space="preserve">Although placing the 2D AR(1) structure on survival or </w:t>
      </w:r>
      <w:r w:rsidRPr="009E1F90">
        <w:rPr>
          <w:i/>
          <w:iCs/>
        </w:rPr>
        <w:t>M</w:t>
      </w:r>
      <w:r>
        <w:t xml:space="preserve"> deviations is clearly supported, we suggest putting it on survival for t</w:t>
      </w:r>
      <w:r w:rsidR="00285286">
        <w:t>hree</w:t>
      </w:r>
      <w:r>
        <w:t xml:space="preserve"> reasons. First, the model with 2D AR(1) survival deviations and independent </w:t>
      </w:r>
      <w:r w:rsidRPr="00836FD0">
        <w:rPr>
          <w:i/>
          <w:iCs/>
        </w:rPr>
        <w:t>M</w:t>
      </w:r>
      <w:r>
        <w:t xml:space="preserve"> deviations had lowe</w:t>
      </w:r>
      <w:r w:rsidR="00285286">
        <w:t>r</w:t>
      </w:r>
      <w:r>
        <w:t xml:space="preserve"> AIC by </w:t>
      </w:r>
      <w:r w:rsidR="00285286">
        <w:t xml:space="preserve">a wide margin </w:t>
      </w:r>
      <w:r>
        <w:t>(</w:t>
      </w:r>
      <w:r w:rsidR="00285286">
        <w:t xml:space="preserve">35.7, </w:t>
      </w:r>
      <w:r>
        <w:t xml:space="preserve">Table 4). Second, models with the 2D AR(1) smoother on survival had greatly reduced uncertainty in SSB projections compared to all other models, especially in the second and third projection years (Table 4). </w:t>
      </w:r>
      <w:r w:rsidR="00285286">
        <w:t xml:space="preserve">Last, </w:t>
      </w:r>
      <w:r w:rsidR="00285286" w:rsidRPr="00285286">
        <w:t xml:space="preserve">the model with 2D AR(1) deviations on </w:t>
      </w:r>
      <w:r w:rsidR="00285286">
        <w:t xml:space="preserve">survival </w:t>
      </w:r>
      <w:r w:rsidR="00285286" w:rsidRPr="00285286">
        <w:t xml:space="preserve">performed slightly better in simulation </w:t>
      </w:r>
      <w:r w:rsidR="00285286">
        <w:t xml:space="preserve">self- and </w:t>
      </w:r>
      <w:r w:rsidR="00285286" w:rsidRPr="00285286">
        <w:t xml:space="preserve">cross-tests than the model with </w:t>
      </w:r>
      <w:r w:rsidR="00285286">
        <w:t xml:space="preserve">the </w:t>
      </w:r>
      <w:r w:rsidR="00285286" w:rsidRPr="00285286">
        <w:t xml:space="preserve">2D AR(1) </w:t>
      </w:r>
      <w:r w:rsidR="00285286">
        <w:t xml:space="preserve">structure on </w:t>
      </w:r>
      <w:r w:rsidR="00285286" w:rsidRPr="00285286">
        <w:rPr>
          <w:i/>
          <w:iCs/>
        </w:rPr>
        <w:t>M</w:t>
      </w:r>
      <w:r w:rsidR="00285286">
        <w:t xml:space="preserve"> </w:t>
      </w:r>
      <w:r w:rsidR="00285286" w:rsidRPr="00285286">
        <w:t>deviations</w:t>
      </w:r>
      <w:r w:rsidR="00285286">
        <w:t xml:space="preserve"> (Figs. S1-S2). Nevertheless</w:t>
      </w:r>
      <w:r>
        <w:t xml:space="preserve">, all models with the 2D AR(1) structure on survival or </w:t>
      </w:r>
      <w:r w:rsidRPr="00DB1A87">
        <w:rPr>
          <w:i/>
          <w:iCs/>
        </w:rPr>
        <w:t>M</w:t>
      </w:r>
      <w:r>
        <w:t xml:space="preserve"> estimated </w:t>
      </w:r>
      <w:r w:rsidR="00D71011">
        <w:t>consistent</w:t>
      </w:r>
      <w:r>
        <w:t xml:space="preserve"> effects compared to the </w:t>
      </w:r>
      <w:r w:rsidR="00285286">
        <w:t>models without</w:t>
      </w:r>
      <w:r>
        <w:t xml:space="preserve">: lower </w:t>
      </w:r>
      <w:r w:rsidRPr="0075542C">
        <w:rPr>
          <w:i/>
          <w:iCs/>
        </w:rPr>
        <w:t>F</w:t>
      </w:r>
      <w:r>
        <w:t xml:space="preserve"> and higher SSB in assessment years, and lower SSB in projection years (Fig. 6).</w:t>
      </w:r>
    </w:p>
    <w:p w14:paraId="78126F24" w14:textId="1A1465DB" w:rsidR="00CA4E3D" w:rsidRDefault="00190D85" w:rsidP="00CA4E3D">
      <w:pPr>
        <w:pStyle w:val="Chapterheading0"/>
        <w:ind w:firstLine="720"/>
        <w:jc w:val="left"/>
      </w:pPr>
      <w:r>
        <w:t>N</w:t>
      </w:r>
      <w:r w:rsidR="001856BF">
        <w:t xml:space="preserve">ear-term SSB </w:t>
      </w:r>
      <w:r w:rsidR="001A0BB6">
        <w:t xml:space="preserve">forecasts </w:t>
      </w:r>
      <w:r w:rsidR="003E039C">
        <w:t>changed</w:t>
      </w:r>
      <w:r w:rsidR="001856BF">
        <w:t xml:space="preserve"> </w:t>
      </w:r>
      <w:r w:rsidR="0070101E">
        <w:t>substantially</w:t>
      </w:r>
      <w:r w:rsidR="00BB5F1E">
        <w:t xml:space="preserve">, </w:t>
      </w:r>
      <w:r w:rsidR="007C3B7B">
        <w:t>by</w:t>
      </w:r>
      <w:r w:rsidR="00A1485F">
        <w:t xml:space="preserve"> around 50%</w:t>
      </w:r>
      <w:r w:rsidR="00BB5F1E">
        <w:t xml:space="preserve">, </w:t>
      </w:r>
      <w:r w:rsidR="0070101E">
        <w:t>when</w:t>
      </w:r>
      <w:r w:rsidR="001856BF">
        <w:t xml:space="preserve"> </w:t>
      </w:r>
      <w:r>
        <w:t>the</w:t>
      </w:r>
      <w:r w:rsidR="0070101E">
        <w:t xml:space="preserve"> </w:t>
      </w:r>
      <w:r w:rsidR="001856BF">
        <w:t xml:space="preserve">2D AR(1) </w:t>
      </w:r>
      <w:r w:rsidR="0070101E">
        <w:t xml:space="preserve">smoother was </w:t>
      </w:r>
      <w:r w:rsidR="00BB5F1E">
        <w:t xml:space="preserve">included to constrain deviations in survival or </w:t>
      </w:r>
      <w:r w:rsidR="00BB5F1E" w:rsidRPr="00BB5F1E">
        <w:rPr>
          <w:i/>
          <w:iCs/>
        </w:rPr>
        <w:t>M</w:t>
      </w:r>
      <w:r w:rsidR="001856BF">
        <w:t>.</w:t>
      </w:r>
      <w:r w:rsidR="00BB5F1E">
        <w:t xml:space="preserve"> </w:t>
      </w:r>
      <w:r w:rsidR="00727544">
        <w:t xml:space="preserve">In models where the survival or </w:t>
      </w:r>
      <w:r w:rsidR="00727544" w:rsidRPr="00727544">
        <w:rPr>
          <w:i/>
          <w:iCs/>
        </w:rPr>
        <w:t>M</w:t>
      </w:r>
      <w:r w:rsidR="00727544">
        <w:t xml:space="preserve"> deviations are independent (</w:t>
      </w:r>
      <w:r w:rsidR="00E07C15">
        <w:t>e.g.,</w:t>
      </w:r>
      <w:r w:rsidR="00727544">
        <w:t xml:space="preserve"> </w:t>
      </w:r>
      <w:r w:rsidR="00874DD1">
        <w:t>Base</w:t>
      </w:r>
      <w:r w:rsidR="00727544">
        <w:t>, NAA-</w:t>
      </w:r>
      <w:r w:rsidR="00874DD1">
        <w:t>2</w:t>
      </w:r>
      <w:r w:rsidR="00727544">
        <w:t xml:space="preserve">, </w:t>
      </w:r>
      <w:r w:rsidR="00874DD1">
        <w:t xml:space="preserve">and </w:t>
      </w:r>
      <w:r w:rsidR="00727544">
        <w:t>M-</w:t>
      </w:r>
      <w:r w:rsidR="00874DD1">
        <w:t>1</w:t>
      </w:r>
      <w:r w:rsidR="00727544">
        <w:t xml:space="preserve">), they do not affect projections of </w:t>
      </w:r>
      <w:r w:rsidR="00727544">
        <w:lastRenderedPageBreak/>
        <w:t xml:space="preserve">SSB unless they are linked to an environmental covariate that is also projected. </w:t>
      </w:r>
      <w:r w:rsidR="001A0BB6">
        <w:t xml:space="preserve">In contrast, including autocorrelation by year </w:t>
      </w:r>
      <w:r w:rsidR="001C68B4">
        <w:t>(</w:t>
      </w:r>
      <m:oMath>
        <m:sSub>
          <m:sSubPr>
            <m:ctrlPr>
              <w:rPr>
                <w:rFonts w:ascii="Cambria Math" w:hAnsi="Cambria Math"/>
                <w:i/>
              </w:rPr>
            </m:ctrlPr>
          </m:sSubPr>
          <m:e>
            <m:r>
              <w:rPr>
                <w:rFonts w:ascii="Cambria Math" w:hAnsi="Cambria Math"/>
              </w:rPr>
              <m:t>ρ</m:t>
            </m:r>
          </m:e>
          <m:sub>
            <m:r>
              <w:rPr>
                <w:rFonts w:ascii="Cambria Math" w:hAnsi="Cambria Math"/>
              </w:rPr>
              <m:t>year</m:t>
            </m:r>
          </m:sub>
        </m:sSub>
      </m:oMath>
      <w:r w:rsidR="001C68B4">
        <w:t xml:space="preserve"> or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C68B4">
        <w:t xml:space="preserve">) </w:t>
      </w:r>
      <w:r w:rsidR="0067267B">
        <w:t>propagates non-zero survival or M deviations into</w:t>
      </w:r>
      <w:r w:rsidR="001A0BB6">
        <w:t xml:space="preserve"> short-term projections,</w:t>
      </w:r>
      <w:r w:rsidR="0067267B">
        <w:t xml:space="preserve"> </w:t>
      </w:r>
      <w:r w:rsidR="001A0BB6">
        <w:t xml:space="preserve">with the trend near the assessment terminal year becoming important. In the case of SNEMA yellowtail flounder, </w:t>
      </w:r>
      <w:r w:rsidR="00CA4E3D">
        <w:t xml:space="preserve">in recent years </w:t>
      </w:r>
      <w:r w:rsidR="001A0BB6">
        <w:t xml:space="preserve">models with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A0BB6">
        <w:t xml:space="preserve"> estimated positive </w:t>
      </w:r>
      <w:r w:rsidR="001A0BB6" w:rsidRPr="001A0BB6">
        <w:rPr>
          <w:i/>
          <w:iCs/>
        </w:rPr>
        <w:t>M</w:t>
      </w:r>
      <w:r w:rsidR="001A0BB6">
        <w:t xml:space="preserve"> </w:t>
      </w:r>
      <w:r w:rsidR="001C68B4">
        <w:t xml:space="preserve">deviations </w:t>
      </w:r>
      <w:r w:rsidR="00CA4E3D">
        <w:t xml:space="preserve">and models with </w:t>
      </w:r>
      <m:oMath>
        <m:sSub>
          <m:sSubPr>
            <m:ctrlPr>
              <w:rPr>
                <w:rFonts w:ascii="Cambria Math" w:hAnsi="Cambria Math"/>
                <w:i/>
              </w:rPr>
            </m:ctrlPr>
          </m:sSubPr>
          <m:e>
            <m:r>
              <w:rPr>
                <w:rFonts w:ascii="Cambria Math" w:hAnsi="Cambria Math"/>
              </w:rPr>
              <m:t>ρ</m:t>
            </m:r>
          </m:e>
          <m:sub>
            <m:r>
              <w:rPr>
                <w:rFonts w:ascii="Cambria Math" w:hAnsi="Cambria Math"/>
              </w:rPr>
              <m:t>year</m:t>
            </m:r>
          </m:sub>
        </m:sSub>
      </m:oMath>
      <w:r w:rsidR="00CA4E3D">
        <w:t xml:space="preserve"> estimated negative survival deviations. T</w:t>
      </w:r>
      <w:r w:rsidR="001C68B4">
        <w:t xml:space="preserve">his clearly resulted in lower projected SSB. </w:t>
      </w:r>
      <w:r w:rsidR="00CA4E3D">
        <w:t>Note that although the</w:t>
      </w:r>
      <w:r w:rsidR="00CA4E3D" w:rsidRPr="009A4919">
        <w:t xml:space="preserve"> </w:t>
      </w:r>
      <w:r w:rsidR="00CA4E3D">
        <w:t>projected deviations</w:t>
      </w:r>
      <w:r w:rsidR="00CA4E3D" w:rsidRPr="009A4919">
        <w:t xml:space="preserve"> </w:t>
      </w:r>
      <w:bookmarkStart w:id="25" w:name="OLE_LINK7"/>
      <w:bookmarkStart w:id="26" w:name="OLE_LINK8"/>
      <w:r w:rsidR="00CA4E3D" w:rsidRPr="009A4919">
        <w:t>a</w:t>
      </w:r>
      <w:hyperlink r:id="rId9" w:history="1">
        <w:r w:rsidR="00CA4E3D" w:rsidRPr="009A4919">
          <w:t>symptot</w:t>
        </w:r>
      </w:hyperlink>
      <w:r w:rsidR="00CA4E3D" w:rsidRPr="009A4919">
        <w:t>ically</w:t>
      </w:r>
      <w:bookmarkEnd w:id="25"/>
      <w:bookmarkEnd w:id="26"/>
      <w:r w:rsidR="00CA4E3D">
        <w:t xml:space="preserve"> approach</w:t>
      </w:r>
      <w:r w:rsidR="00CA4E3D" w:rsidRPr="009A4919">
        <w:t xml:space="preserve"> zero </w:t>
      </w:r>
      <w:r w:rsidR="00CA4E3D">
        <w:t>over time (Figs</w:t>
      </w:r>
      <w:r w:rsidR="00CA4E3D" w:rsidRPr="009A4919">
        <w:t>.</w:t>
      </w:r>
      <w:r w:rsidR="00CA4E3D">
        <w:t xml:space="preserve"> 1, 3, and 4</w:t>
      </w:r>
      <w:r w:rsidR="00CA4E3D" w:rsidRPr="009A4919">
        <w:t xml:space="preserve">), </w:t>
      </w:r>
      <w:r w:rsidR="00CA4E3D">
        <w:t xml:space="preserve">SSB in a given projection year is the result of </w:t>
      </w:r>
      <w:r w:rsidR="00CA4E3D" w:rsidRPr="00BC160A">
        <w:rPr>
          <w:i/>
          <w:iCs/>
        </w:rPr>
        <w:t xml:space="preserve">cumulative </w:t>
      </w:r>
      <w:r w:rsidR="00CA4E3D">
        <w:t xml:space="preserve">survival deviations, which means that </w:t>
      </w:r>
      <w:r w:rsidR="00CA4E3D" w:rsidRPr="009A4919">
        <w:t xml:space="preserve">the </w:t>
      </w:r>
      <w:r w:rsidR="00CA4E3D">
        <w:t xml:space="preserve">influence of the survival smoother on SSB is not necessarily </w:t>
      </w:r>
      <w:r w:rsidR="00CA4E3D" w:rsidRPr="006B291C">
        <w:rPr>
          <w:noProof/>
        </w:rPr>
        <w:t>weak</w:t>
      </w:r>
      <w:r w:rsidR="00CA4E3D">
        <w:rPr>
          <w:noProof/>
        </w:rPr>
        <w:t>er</w:t>
      </w:r>
      <w:r w:rsidR="00CA4E3D">
        <w:t xml:space="preserve"> over time (Fig. 2b,d)</w:t>
      </w:r>
      <w:r w:rsidR="00CA4E3D" w:rsidRPr="009A4919">
        <w:t>.</w:t>
      </w:r>
    </w:p>
    <w:p w14:paraId="197C10E7" w14:textId="4B6A7575" w:rsidR="009C29FD" w:rsidRDefault="009C29FD" w:rsidP="00CA4E3D">
      <w:pPr>
        <w:pStyle w:val="Chapterheading0"/>
        <w:ind w:firstLine="720"/>
        <w:jc w:val="left"/>
      </w:pPr>
      <w:r>
        <w:t xml:space="preserve">We estimated 2D autocorrelated deviations in </w:t>
      </w:r>
      <w:r w:rsidRPr="009C29FD">
        <w:rPr>
          <w:i/>
          <w:iCs/>
        </w:rPr>
        <w:t>M</w:t>
      </w:r>
      <w:r>
        <w:t xml:space="preserve"> as </w:t>
      </w:r>
      <w:proofErr w:type="spellStart"/>
      <w:r>
        <w:t>Cadigan</w:t>
      </w:r>
      <w:proofErr w:type="spellEnd"/>
      <w:r>
        <w:t xml:space="preserve"> (2016), although there were noteworthy differences between the </w:t>
      </w:r>
      <w:r w:rsidR="00E31C84">
        <w:t>studies</w:t>
      </w:r>
      <w:r>
        <w:t xml:space="preserve">. </w:t>
      </w:r>
      <w:r w:rsidR="00B65288" w:rsidRPr="009A4919">
        <w:fldChar w:fldCharType="begin"/>
      </w:r>
      <w:r w:rsidR="00B65288" w:rsidRPr="009A4919">
        <w:instrText xml:space="preserve"> ADDIN EN.CITE &lt;EndNote&gt;&lt;Cite AuthorYear="1"&gt;&lt;Author&gt;Cadigan&lt;/Author&gt;&lt;Year&gt;2015&lt;/Year&gt;&lt;RecNum&gt;161&lt;/RecNum&gt;&lt;DisplayText&gt;Cadigan (2015)&lt;/DisplayText&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B65288" w:rsidRPr="009A4919">
        <w:fldChar w:fldCharType="separate"/>
      </w:r>
      <w:r w:rsidR="00B65288" w:rsidRPr="009A4919">
        <w:rPr>
          <w:noProof/>
        </w:rPr>
        <w:t>Cadigan (201</w:t>
      </w:r>
      <w:r w:rsidR="00B65288">
        <w:rPr>
          <w:noProof/>
        </w:rPr>
        <w:t>6</w:t>
      </w:r>
      <w:r w:rsidR="00B65288" w:rsidRPr="009A4919">
        <w:rPr>
          <w:noProof/>
        </w:rPr>
        <w:t>)</w:t>
      </w:r>
      <w:r w:rsidR="00B65288" w:rsidRPr="009A4919">
        <w:fldChar w:fldCharType="end"/>
      </w:r>
      <w:r w:rsidR="00B65288" w:rsidRPr="009A4919">
        <w:t xml:space="preserve"> developed a state-space</w:t>
      </w:r>
      <w:r w:rsidR="00B65288">
        <w:t>,</w:t>
      </w:r>
      <w:r w:rsidR="00B65288" w:rsidRPr="009A4919">
        <w:t xml:space="preserve"> age-structured assessment mod</w:t>
      </w:r>
      <w:r w:rsidR="00B65288">
        <w:t xml:space="preserve">el for </w:t>
      </w:r>
      <w:r w:rsidR="00B65288">
        <w:rPr>
          <w:noProof/>
        </w:rPr>
        <w:t>Northern Cod (</w:t>
      </w:r>
      <w:r w:rsidR="00B65288" w:rsidRPr="00B15F51">
        <w:rPr>
          <w:i/>
          <w:noProof/>
        </w:rPr>
        <w:t>Gadus morhua</w:t>
      </w:r>
      <w:r w:rsidR="00B65288">
        <w:rPr>
          <w:noProof/>
        </w:rPr>
        <w:t xml:space="preserve">) and estimated 2D AR(1) deviations in </w:t>
      </w:r>
      <w:r w:rsidR="00B65288" w:rsidRPr="00B65288">
        <w:rPr>
          <w:i/>
          <w:iCs/>
          <w:noProof/>
        </w:rPr>
        <w:t>M</w:t>
      </w:r>
      <w:r w:rsidR="00B65288">
        <w:rPr>
          <w:noProof/>
        </w:rPr>
        <w:t xml:space="preserve">. </w:t>
      </w:r>
      <w:proofErr w:type="spellStart"/>
      <w:r w:rsidR="00B65288">
        <w:t>Cadigan</w:t>
      </w:r>
      <w:proofErr w:type="spellEnd"/>
      <w:r w:rsidR="00B65288">
        <w:t xml:space="preserve"> (2016) did not, however, compare the model estimates, predictions, </w:t>
      </w:r>
      <w:r w:rsidR="00B65288" w:rsidRPr="009A4919">
        <w:t>goodness-of-fit</w:t>
      </w:r>
      <w:r w:rsidR="00B65288">
        <w:t>, or retrospective patterns under</w:t>
      </w:r>
      <w:r w:rsidR="00B65288" w:rsidRPr="009A4919">
        <w:t xml:space="preserve"> </w:t>
      </w:r>
      <w:r w:rsidR="00B65288">
        <w:rPr>
          <w:noProof/>
        </w:rPr>
        <w:t>alternative</w:t>
      </w:r>
      <w:r w:rsidR="00B65288" w:rsidRPr="009A4919">
        <w:t xml:space="preserve"> </w:t>
      </w:r>
      <w:r w:rsidR="00B65288">
        <w:t>2D autocorrelation structures for</w:t>
      </w:r>
      <w:r w:rsidR="00B65288" w:rsidRPr="009A4919">
        <w:t xml:space="preserve"> </w:t>
      </w:r>
      <m:oMath>
        <m:r>
          <w:rPr>
            <w:rFonts w:ascii="Cambria Math" w:hAnsi="Cambria Math"/>
          </w:rPr>
          <m:t>M</m:t>
        </m:r>
      </m:oMath>
      <w:r w:rsidR="00B65288" w:rsidRPr="009A4919">
        <w:t>.</w:t>
      </w:r>
      <w:r w:rsidR="00E07C15">
        <w:t xml:space="preserve"> </w:t>
      </w:r>
      <w:proofErr w:type="spellStart"/>
      <w:r w:rsidR="00E31C84" w:rsidRPr="009C29FD">
        <w:t>Cadigan</w:t>
      </w:r>
      <w:proofErr w:type="spellEnd"/>
      <w:r w:rsidR="00E31C84" w:rsidRPr="009C29FD">
        <w:t xml:space="preserve"> (2016) included extensive tagging </w:t>
      </w:r>
      <w:r w:rsidR="00E31C84">
        <w:t xml:space="preserve">data to inform </w:t>
      </w:r>
      <w:r w:rsidR="00E31C84" w:rsidRPr="00E31C84">
        <w:rPr>
          <w:i/>
          <w:iCs/>
        </w:rPr>
        <w:t>M</w:t>
      </w:r>
      <w:r w:rsidR="00E31C84" w:rsidRPr="009C29FD">
        <w:t xml:space="preserve"> </w:t>
      </w:r>
      <w:r w:rsidR="00E31C84">
        <w:t xml:space="preserve">in his </w:t>
      </w:r>
      <w:r w:rsidR="00E31C84" w:rsidRPr="009C29FD">
        <w:t>model estimation</w:t>
      </w:r>
      <w:r w:rsidR="00E31C84">
        <w:t xml:space="preserve"> and w</w:t>
      </w:r>
      <w:r w:rsidR="00E31C84" w:rsidRPr="009C29FD">
        <w:t>hen he fit the model without taggin</w:t>
      </w:r>
      <w:r w:rsidR="00E31C84" w:rsidRPr="009C29FD">
        <w:rPr>
          <w:rFonts w:hint="eastAsia"/>
        </w:rPr>
        <w:t xml:space="preserve">g </w:t>
      </w:r>
      <w:r w:rsidR="00483061">
        <w:t>data,</w:t>
      </w:r>
      <w:r w:rsidR="00E31C84" w:rsidRPr="009C29FD">
        <w:rPr>
          <w:rFonts w:hint="eastAsia"/>
        </w:rPr>
        <w:t xml:space="preserve"> he found that </w:t>
      </w:r>
      <w:r w:rsidR="00E31C84">
        <w:t>the process and measurement error variance parameters</w:t>
      </w:r>
      <w:r w:rsidR="00E31C84">
        <w:rPr>
          <w:rFonts w:hint="eastAsia"/>
        </w:rPr>
        <w:t xml:space="preserve"> </w:t>
      </w:r>
      <w:r w:rsidR="00E31C84">
        <w:t>were</w:t>
      </w:r>
      <w:r w:rsidR="00E31C84" w:rsidRPr="009C29FD">
        <w:rPr>
          <w:rFonts w:hint="eastAsia"/>
        </w:rPr>
        <w:t xml:space="preserve"> highly confounded</w:t>
      </w:r>
      <w:r w:rsidR="00E31C84">
        <w:t xml:space="preserve">. </w:t>
      </w:r>
      <w:proofErr w:type="spellStart"/>
      <w:r w:rsidR="00E31C84" w:rsidRPr="009C29FD">
        <w:rPr>
          <w:rFonts w:hint="eastAsia"/>
        </w:rPr>
        <w:t>Cadigan</w:t>
      </w:r>
      <w:proofErr w:type="spellEnd"/>
      <w:r w:rsidR="00E31C84" w:rsidRPr="009C29FD">
        <w:rPr>
          <w:rFonts w:hint="eastAsia"/>
        </w:rPr>
        <w:t xml:space="preserve"> (2016) </w:t>
      </w:r>
      <w:r w:rsidR="00483061">
        <w:t xml:space="preserve">also </w:t>
      </w:r>
      <w:r w:rsidR="00E31C84" w:rsidRPr="009C29FD">
        <w:rPr>
          <w:rFonts w:hint="eastAsia"/>
        </w:rPr>
        <w:t xml:space="preserve">dealt with other </w:t>
      </w:r>
      <w:r w:rsidR="00E31C84">
        <w:t>issues</w:t>
      </w:r>
      <w:r w:rsidR="00E31C84" w:rsidRPr="009C29FD">
        <w:rPr>
          <w:rFonts w:hint="eastAsia"/>
        </w:rPr>
        <w:t xml:space="preserve"> such as uncertain catches and time</w:t>
      </w:r>
      <w:r w:rsidR="00E31C84">
        <w:t>-</w:t>
      </w:r>
      <w:r w:rsidR="00E31C84" w:rsidRPr="009C29FD">
        <w:rPr>
          <w:rFonts w:hint="eastAsia"/>
        </w:rPr>
        <w:t xml:space="preserve">varying survey </w:t>
      </w:r>
      <w:r w:rsidR="00E31C84">
        <w:t>catchability (</w:t>
      </w:r>
      <w:r w:rsidR="00E31C84" w:rsidRPr="00E31C84">
        <w:rPr>
          <w:i/>
          <w:iCs/>
        </w:rPr>
        <w:t>q</w:t>
      </w:r>
      <w:r w:rsidR="00E31C84">
        <w:t>), and these</w:t>
      </w:r>
      <w:r w:rsidR="00E31C84" w:rsidRPr="009C29FD">
        <w:rPr>
          <w:rFonts w:hint="eastAsia"/>
        </w:rPr>
        <w:t xml:space="preserve"> may</w:t>
      </w:r>
      <w:r w:rsidR="00E31C84">
        <w:t xml:space="preserve"> </w:t>
      </w:r>
      <w:r w:rsidR="00E31C84" w:rsidRPr="009C29FD">
        <w:rPr>
          <w:rFonts w:hint="eastAsia"/>
        </w:rPr>
        <w:t xml:space="preserve">be </w:t>
      </w:r>
      <w:r w:rsidR="00E31C84">
        <w:t xml:space="preserve">reasons why his model with </w:t>
      </w:r>
      <w:r w:rsidR="00E31C84" w:rsidRPr="009C29FD">
        <w:rPr>
          <w:rFonts w:hint="eastAsia"/>
        </w:rPr>
        <w:t xml:space="preserve">2D </w:t>
      </w:r>
      <w:r w:rsidR="00E31C84">
        <w:t xml:space="preserve">AR(1) </w:t>
      </w:r>
      <w:r w:rsidR="00E31C84" w:rsidRPr="00E31C84">
        <w:rPr>
          <w:i/>
          <w:iCs/>
        </w:rPr>
        <w:t>M</w:t>
      </w:r>
      <w:r w:rsidR="00E31C84">
        <w:t xml:space="preserve"> deviations did not </w:t>
      </w:r>
      <w:r w:rsidR="00E31C84" w:rsidRPr="009C29FD">
        <w:rPr>
          <w:rFonts w:hint="eastAsia"/>
        </w:rPr>
        <w:t xml:space="preserve">converge without tagging </w:t>
      </w:r>
      <w:r w:rsidR="00E31C84">
        <w:t>observations</w:t>
      </w:r>
      <w:r w:rsidR="00E31C84" w:rsidRPr="009C29FD">
        <w:rPr>
          <w:rFonts w:hint="eastAsia"/>
        </w:rPr>
        <w:t xml:space="preserve">. </w:t>
      </w:r>
      <w:r w:rsidR="00483061">
        <w:t xml:space="preserve">Finally, </w:t>
      </w:r>
      <w:proofErr w:type="spellStart"/>
      <w:r w:rsidR="00E31C84">
        <w:t>Cadigan</w:t>
      </w:r>
      <w:proofErr w:type="spellEnd"/>
      <w:r w:rsidR="00E31C84">
        <w:t xml:space="preserve"> (2016) treated </w:t>
      </w:r>
      <w:r w:rsidR="00E31C84" w:rsidRPr="00834E81">
        <w:rPr>
          <w:i/>
          <w:iCs/>
        </w:rPr>
        <w:t>F</w:t>
      </w:r>
      <w:r w:rsidR="00E31C84">
        <w:t xml:space="preserve">, </w:t>
      </w:r>
      <w:r w:rsidR="00E31C84" w:rsidRPr="00834E81">
        <w:rPr>
          <w:i/>
          <w:iCs/>
        </w:rPr>
        <w:t>q</w:t>
      </w:r>
      <w:r w:rsidR="00E31C84">
        <w:t xml:space="preserve">, and selectivity as in Nielsen and Berg (2014), which is more flexible and less constrained than in </w:t>
      </w:r>
      <w:r w:rsidR="00834E81">
        <w:t xml:space="preserve">our analysis using </w:t>
      </w:r>
      <w:r w:rsidR="00E31C84">
        <w:t>WHAM</w:t>
      </w:r>
      <w:r w:rsidR="00834E81">
        <w:t xml:space="preserve"> and may be another factor in </w:t>
      </w:r>
      <w:r w:rsidR="00E31C84" w:rsidRPr="009C29FD">
        <w:rPr>
          <w:rFonts w:hint="eastAsia"/>
        </w:rPr>
        <w:t xml:space="preserve">the ability to estimate </w:t>
      </w:r>
      <w:r w:rsidR="00834E81">
        <w:t xml:space="preserve">2D AR(1) </w:t>
      </w:r>
      <w:r w:rsidR="00E31C84" w:rsidRPr="009C29FD">
        <w:rPr>
          <w:rFonts w:hint="eastAsia"/>
        </w:rPr>
        <w:t>deviations</w:t>
      </w:r>
      <w:r w:rsidR="00834E81">
        <w:t xml:space="preserve"> in </w:t>
      </w:r>
      <w:r w:rsidR="00834E81" w:rsidRPr="00834E81">
        <w:rPr>
          <w:i/>
          <w:iCs/>
        </w:rPr>
        <w:t>M</w:t>
      </w:r>
      <w:r w:rsidR="00E31C84" w:rsidRPr="009C29FD">
        <w:rPr>
          <w:rFonts w:hint="eastAsia"/>
        </w:rPr>
        <w:t xml:space="preserve">. </w:t>
      </w:r>
      <w:r w:rsidR="00834E81">
        <w:t>Other than the</w:t>
      </w:r>
      <w:r w:rsidR="00483061">
        <w:t>se</w:t>
      </w:r>
      <w:r w:rsidR="00834E81">
        <w:t xml:space="preserve"> differences between our study and </w:t>
      </w:r>
      <w:proofErr w:type="spellStart"/>
      <w:r w:rsidR="00834E81">
        <w:t>Cadigan</w:t>
      </w:r>
      <w:proofErr w:type="spellEnd"/>
      <w:r w:rsidR="00834E81">
        <w:t xml:space="preserve"> (2016), we do not know when modeling </w:t>
      </w:r>
      <w:r w:rsidR="00834E81" w:rsidRPr="00834E81">
        <w:rPr>
          <w:i/>
          <w:iCs/>
        </w:rPr>
        <w:t>M</w:t>
      </w:r>
      <w:r w:rsidR="00834E81">
        <w:t xml:space="preserve"> deviations as random effects will </w:t>
      </w:r>
      <w:proofErr w:type="gramStart"/>
      <w:r w:rsidR="00834E81">
        <w:t xml:space="preserve">be more or </w:t>
      </w:r>
      <w:r w:rsidR="00834E81">
        <w:lastRenderedPageBreak/>
        <w:t>less</w:t>
      </w:r>
      <w:proofErr w:type="gramEnd"/>
      <w:r w:rsidR="00834E81">
        <w:t xml:space="preserve"> likely to succeed in general. </w:t>
      </w:r>
      <w:r w:rsidR="00483061">
        <w:t>A study that fit models to simulated data arising from alternative l</w:t>
      </w:r>
      <w:r w:rsidR="00834E81">
        <w:t>ife histor</w:t>
      </w:r>
      <w:r w:rsidR="00483061">
        <w:t>y, selectivity, catchability</w:t>
      </w:r>
      <w:r w:rsidR="00834E81">
        <w:t xml:space="preserve">, </w:t>
      </w:r>
      <w:r w:rsidR="00483061">
        <w:t>and data availability could shed light on this question.</w:t>
      </w:r>
    </w:p>
    <w:p w14:paraId="48A3199A" w14:textId="6BDF1889" w:rsidR="000444F8" w:rsidRDefault="000444F8" w:rsidP="000444F8">
      <w:pPr>
        <w:pStyle w:val="Chapterheading0"/>
        <w:ind w:firstLine="720"/>
        <w:jc w:val="left"/>
        <w:rPr>
          <w:lang w:eastAsia="zh-CN"/>
        </w:rPr>
      </w:pPr>
      <w:r>
        <w:t xml:space="preserve">The 2D AR(1) structure could be extended to three dimensions if, for example, survival is modelled to also be sex- or cohort-specific. A 3D AR(1) process across year, age, and cohort could be appropriate since </w:t>
      </w:r>
      <w:r w:rsidR="00700A54">
        <w:t xml:space="preserve">residual </w:t>
      </w:r>
      <w:r>
        <w:t xml:space="preserve">cohort effects are visible in the estimated 2D AR(1) survival and </w:t>
      </w:r>
      <w:r w:rsidRPr="00604172">
        <w:rPr>
          <w:i/>
          <w:iCs/>
        </w:rPr>
        <w:t>M</w:t>
      </w:r>
      <w:r>
        <w:t xml:space="preserve"> deviations (Figs. 1, 3, and 4). The generic 2D AR(1) random effects structure described here c</w:t>
      </w:r>
      <w:r w:rsidR="00700A54">
        <w:t>ould</w:t>
      </w:r>
      <w:r>
        <w:t xml:space="preserve"> also be applied to other potentially autocorrelated biological processes, and we imagine this will be an important research topic in the development of next-generation stock assessment models with mixed effects (Punt et al. 2020). WHAM makes heavy use of 2D AR(1) random effects, currently allowing users to specify them on numbers-at-age, </w:t>
      </w:r>
      <w:r w:rsidRPr="00A24113">
        <w:rPr>
          <w:i/>
          <w:iCs/>
        </w:rPr>
        <w:t>M</w:t>
      </w:r>
      <w:r>
        <w:t>, and selectivity (Stock and Miller, this issue).</w:t>
      </w:r>
    </w:p>
    <w:p w14:paraId="484D700E" w14:textId="674DD6C5" w:rsidR="00CF271D" w:rsidRDefault="00B67DF2" w:rsidP="001829AC">
      <w:pPr>
        <w:pStyle w:val="Chapterheading0"/>
        <w:ind w:firstLine="720"/>
        <w:jc w:val="left"/>
      </w:pPr>
      <w:r>
        <w:t xml:space="preserve">One potential drawback to </w:t>
      </w:r>
      <w:r w:rsidR="008A48AE">
        <w:t xml:space="preserve">allowing </w:t>
      </w:r>
      <w:r w:rsidR="00891EF6">
        <w:t xml:space="preserve">survival or </w:t>
      </w:r>
      <w:r w:rsidR="00891EF6" w:rsidRPr="00891EF6">
        <w:rPr>
          <w:i/>
          <w:iCs/>
        </w:rPr>
        <w:t>M</w:t>
      </w:r>
      <w:r w:rsidR="008A48AE">
        <w:t xml:space="preserve"> to vary in time </w:t>
      </w:r>
      <w:r>
        <w:t xml:space="preserve">is that </w:t>
      </w:r>
      <w:r w:rsidR="00722659">
        <w:t xml:space="preserve">calculating biological reference points </w:t>
      </w:r>
      <w:r w:rsidR="00E409F3">
        <w:t xml:space="preserve">(BRPs) </w:t>
      </w:r>
      <w:r>
        <w:t>becomes more complex</w:t>
      </w:r>
      <w:r w:rsidR="00722659">
        <w:t xml:space="preserve">. </w:t>
      </w:r>
      <w:r w:rsidR="00A63579" w:rsidRPr="00EB1918">
        <w:t>We envision</w:t>
      </w:r>
      <w:r w:rsidR="00A63579">
        <w:t xml:space="preserve"> </w:t>
      </w:r>
      <w:r w:rsidR="00475529">
        <w:t>two</w:t>
      </w:r>
      <w:r w:rsidR="00A63579">
        <w:t xml:space="preserve"> different ways to calculate </w:t>
      </w:r>
      <w:r w:rsidR="00F90959">
        <w:t xml:space="preserve">BRPs </w:t>
      </w:r>
      <w:r w:rsidR="008A48AE">
        <w:t xml:space="preserve">for models with deviations in survival or </w:t>
      </w:r>
      <w:r w:rsidR="008A48AE" w:rsidRPr="008A48AE">
        <w:rPr>
          <w:i/>
          <w:iCs/>
        </w:rPr>
        <w:t>M</w:t>
      </w:r>
      <w:r w:rsidR="00CF271D">
        <w:t>:</w:t>
      </w:r>
    </w:p>
    <w:p w14:paraId="2AE2118D" w14:textId="58743CF9" w:rsidR="004F6921" w:rsidRPr="00CF271D" w:rsidRDefault="00CF271D" w:rsidP="001829AC">
      <w:pPr>
        <w:pStyle w:val="Chapterheading0"/>
        <w:numPr>
          <w:ilvl w:val="0"/>
          <w:numId w:val="19"/>
        </w:numPr>
        <w:jc w:val="left"/>
      </w:pPr>
      <w:r w:rsidRPr="00CF271D">
        <w:rPr>
          <w:i/>
        </w:rPr>
        <w:t>Deterministic BRP</w:t>
      </w:r>
      <w:r w:rsidR="00361C3B">
        <w:rPr>
          <w:i/>
        </w:rPr>
        <w:t>s</w:t>
      </w:r>
      <w:r>
        <w:t xml:space="preserve">: </w:t>
      </w:r>
      <w:r w:rsidR="00323252">
        <w:t>The simplest calculation for BRPs is to ignore the stochastic variation in survival and calculate the yield curve given average survival</w:t>
      </w:r>
      <w:r>
        <w:rPr>
          <w:rFonts w:eastAsiaTheme="minorEastAsia"/>
        </w:rPr>
        <w:t xml:space="preserve">. This procedure ignores </w:t>
      </w:r>
      <w:r w:rsidR="00905018">
        <w:rPr>
          <w:rFonts w:eastAsiaTheme="minorEastAsia"/>
        </w:rPr>
        <w:t>variation</w:t>
      </w:r>
      <w:r>
        <w:rPr>
          <w:rFonts w:eastAsiaTheme="minorEastAsia"/>
        </w:rPr>
        <w:t xml:space="preserve"> in biological processes and is typically used to calculate BRPs.</w:t>
      </w:r>
    </w:p>
    <w:p w14:paraId="6AAE0F22" w14:textId="06736D64" w:rsidR="00CF271D" w:rsidRPr="007B76DA" w:rsidRDefault="00CF271D" w:rsidP="001829AC">
      <w:pPr>
        <w:pStyle w:val="Chapterheading0"/>
        <w:numPr>
          <w:ilvl w:val="0"/>
          <w:numId w:val="19"/>
        </w:numPr>
        <w:jc w:val="left"/>
      </w:pPr>
      <w:r w:rsidRPr="00CF271D">
        <w:rPr>
          <w:i/>
        </w:rPr>
        <w:t>Dynamic BRP</w:t>
      </w:r>
      <w:r w:rsidR="00361C3B">
        <w:rPr>
          <w:i/>
        </w:rPr>
        <w:t>s</w:t>
      </w:r>
      <w:r>
        <w:t xml:space="preserve">: </w:t>
      </w:r>
      <w:r w:rsidR="00905018">
        <w:rPr>
          <w:rFonts w:eastAsiaTheme="minorEastAsia"/>
        </w:rPr>
        <w:t>BRPs can vary across time and be calculated annually based upon the survival deviation estimated for each year.</w:t>
      </w:r>
    </w:p>
    <w:p w14:paraId="2138075A" w14:textId="1BBB234F" w:rsidR="00D93B2C" w:rsidRDefault="00361C3B" w:rsidP="001829AC">
      <w:pPr>
        <w:pStyle w:val="Chapterheading0"/>
        <w:jc w:val="left"/>
      </w:pPr>
      <w:r>
        <w:t>For SNEMA yellowtail flounder</w:t>
      </w:r>
      <w:r w:rsidR="004C099A">
        <w:t>,</w:t>
      </w:r>
      <w:r w:rsidR="007B76DA">
        <w:t xml:space="preserve"> </w:t>
      </w:r>
      <w:r>
        <w:t xml:space="preserve">estimated </w:t>
      </w:r>
      <w:r w:rsidR="007B76DA">
        <w:t>survival deviations wer</w:t>
      </w:r>
      <w:r w:rsidR="00097EDE">
        <w:t>e</w:t>
      </w:r>
      <w:r w:rsidR="007B76DA">
        <w:t xml:space="preserve"> </w:t>
      </w:r>
      <w:r w:rsidR="00896884">
        <w:t>predominantly negative</w:t>
      </w:r>
      <w:r w:rsidR="00B67DF2">
        <w:t xml:space="preserve"> </w:t>
      </w:r>
      <w:r>
        <w:t xml:space="preserve">and </w:t>
      </w:r>
      <w:r w:rsidRPr="00361C3B">
        <w:rPr>
          <w:i/>
          <w:iCs/>
        </w:rPr>
        <w:t>M</w:t>
      </w:r>
      <w:r>
        <w:t xml:space="preserve"> deviations were mostly positive</w:t>
      </w:r>
      <w:r w:rsidR="00B67DF2">
        <w:t xml:space="preserve"> since 2000</w:t>
      </w:r>
      <w:r>
        <w:t>. I</w:t>
      </w:r>
      <w:r w:rsidR="004C099A">
        <w:t xml:space="preserve">gnoring </w:t>
      </w:r>
      <w:r>
        <w:t xml:space="preserve">these trends in productivity </w:t>
      </w:r>
      <w:r w:rsidR="00B22286">
        <w:t>may result</w:t>
      </w:r>
      <w:r w:rsidR="00ED15F7">
        <w:t xml:space="preserve"> in </w:t>
      </w:r>
      <w:r w:rsidR="00B22286">
        <w:lastRenderedPageBreak/>
        <w:t xml:space="preserve">biased </w:t>
      </w:r>
      <w:r>
        <w:t xml:space="preserve">estimates of </w:t>
      </w:r>
      <w:r w:rsidR="00B22286">
        <w:t xml:space="preserve">BRPs </w:t>
      </w:r>
      <w:r>
        <w:t xml:space="preserve">in </w:t>
      </w:r>
      <w:r w:rsidR="00B22286">
        <w:t xml:space="preserve">recent </w:t>
      </w:r>
      <w:r>
        <w:t>d</w:t>
      </w:r>
      <w:r w:rsidR="00B22286">
        <w:t xml:space="preserve">ecades. </w:t>
      </w:r>
      <w:r>
        <w:t xml:space="preserve">Furthermore, treating survival or </w:t>
      </w:r>
      <w:r w:rsidRPr="00361C3B">
        <w:rPr>
          <w:i/>
          <w:iCs/>
        </w:rPr>
        <w:t>M</w:t>
      </w:r>
      <w:r>
        <w:t xml:space="preserve"> deviations as uncorrelated in time neglects to propagate productivity changes in short-term projections. </w:t>
      </w:r>
      <w:r w:rsidR="00B22286">
        <w:t xml:space="preserve">Whereas </w:t>
      </w:r>
      <w:r>
        <w:t>calculating dyn</w:t>
      </w:r>
      <w:r w:rsidR="00B22286">
        <w:t>amic BRPs</w:t>
      </w:r>
      <w:r w:rsidR="004806FA">
        <w:t xml:space="preserve"> seems to be more appropriate</w:t>
      </w:r>
      <w:r w:rsidR="00F0659C">
        <w:t xml:space="preserve">, it </w:t>
      </w:r>
      <w:r>
        <w:t xml:space="preserve">poses a challenge to management </w:t>
      </w:r>
      <w:r w:rsidR="00D1175A">
        <w:t xml:space="preserve">because an assumption </w:t>
      </w:r>
      <w:r w:rsidR="001F32C7">
        <w:t xml:space="preserve">regarding how survival </w:t>
      </w:r>
      <w:r>
        <w:t xml:space="preserve">or </w:t>
      </w:r>
      <w:r w:rsidRPr="00361C3B">
        <w:rPr>
          <w:i/>
          <w:iCs/>
        </w:rPr>
        <w:t>M</w:t>
      </w:r>
      <w:r>
        <w:t xml:space="preserve"> </w:t>
      </w:r>
      <w:r w:rsidR="001F32C7">
        <w:t>deviations are attributed to f</w:t>
      </w:r>
      <w:r w:rsidR="00D1175A">
        <w:t xml:space="preserve">ishing mortality, natural mortality, and migration is required. </w:t>
      </w:r>
      <w:r w:rsidR="003866F7">
        <w:t xml:space="preserve">These three </w:t>
      </w:r>
      <w:r w:rsidR="004F2FA5">
        <w:t>processes</w:t>
      </w:r>
      <w:r w:rsidR="003866F7">
        <w:t xml:space="preserve"> are generally confounded in stock assessment models, which means that it is difficult, if possible, to </w:t>
      </w:r>
      <w:r w:rsidR="000B6A07">
        <w:t>partition</w:t>
      </w:r>
      <w:r w:rsidR="003866F7">
        <w:t xml:space="preserve"> their influence</w:t>
      </w:r>
      <w:r w:rsidR="000B6A07">
        <w:t>s</w:t>
      </w:r>
      <w:r w:rsidR="003866F7">
        <w:t xml:space="preserve"> on </w:t>
      </w:r>
      <w:r w:rsidR="00BC2B38">
        <w:t xml:space="preserve">the estimates of population attributes including </w:t>
      </w:r>
      <w:r w:rsidR="003866F7">
        <w:t>survival.</w:t>
      </w:r>
      <w:r w:rsidR="007B5925">
        <w:t xml:space="preserve"> </w:t>
      </w:r>
      <w:r w:rsidR="00B70E7D">
        <w:t>W</w:t>
      </w:r>
      <w:r w:rsidR="00D93B2C">
        <w:t xml:space="preserve">e recommend future research </w:t>
      </w:r>
      <w:r w:rsidR="00F32BB5">
        <w:t xml:space="preserve">to </w:t>
      </w:r>
      <w:r w:rsidR="00675944">
        <w:t>compare</w:t>
      </w:r>
      <w:r w:rsidR="00D93B2C">
        <w:t xml:space="preserve"> the performance </w:t>
      </w:r>
      <w:r w:rsidR="00675944">
        <w:t xml:space="preserve">of deterministic versus time-varying reference points </w:t>
      </w:r>
      <w:r w:rsidR="00D93B2C">
        <w:t xml:space="preserve">when coupled with management procedures and </w:t>
      </w:r>
      <w:r w:rsidR="00675944">
        <w:t xml:space="preserve">assessment models with </w:t>
      </w:r>
      <w:r w:rsidR="00D93B2C">
        <w:t>time-var</w:t>
      </w:r>
      <w:r w:rsidR="00675944">
        <w:t>iation</w:t>
      </w:r>
      <w:r w:rsidR="00D93B2C">
        <w:t xml:space="preserve"> in survival</w:t>
      </w:r>
      <w:r w:rsidR="004F2FA5">
        <w:t xml:space="preserve"> and </w:t>
      </w:r>
      <w:r w:rsidR="004F2FA5" w:rsidRPr="004F2FA5">
        <w:rPr>
          <w:i/>
          <w:iCs/>
        </w:rPr>
        <w:t>M</w:t>
      </w:r>
      <w:r w:rsidR="00D93B2C">
        <w:t>.</w:t>
      </w:r>
    </w:p>
    <w:p w14:paraId="27934512" w14:textId="4873623B" w:rsidR="002767EC" w:rsidRDefault="00BD6211" w:rsidP="006D50E6">
      <w:pPr>
        <w:pStyle w:val="Chapterheading0"/>
        <w:ind w:firstLine="720"/>
        <w:jc w:val="left"/>
      </w:pPr>
      <w:r>
        <w:t>Care</w:t>
      </w:r>
      <w:r w:rsidR="002767EC" w:rsidRPr="009A4919">
        <w:t xml:space="preserve"> should be taken </w:t>
      </w:r>
      <w:r w:rsidR="002767EC" w:rsidRPr="009A4919">
        <w:rPr>
          <w:noProof/>
        </w:rPr>
        <w:t>when</w:t>
      </w:r>
      <w:r w:rsidR="002767EC" w:rsidRPr="009A4919">
        <w:t xml:space="preserve"> </w:t>
      </w:r>
      <w:r w:rsidR="002767EC" w:rsidRPr="009A4919">
        <w:rPr>
          <w:noProof/>
        </w:rPr>
        <w:t>interpreting</w:t>
      </w:r>
      <w:r w:rsidR="002767EC" w:rsidRPr="009A4919">
        <w:t xml:space="preserve"> the </w:t>
      </w:r>
      <w:r w:rsidR="004D6C39">
        <w:t xml:space="preserve">main </w:t>
      </w:r>
      <w:r w:rsidR="00624445">
        <w:t>finding</w:t>
      </w:r>
      <w:r w:rsidR="002767EC" w:rsidRPr="009A4919">
        <w:t xml:space="preserve">s </w:t>
      </w:r>
      <w:r w:rsidR="00301FFE">
        <w:t xml:space="preserve">found </w:t>
      </w:r>
      <w:r w:rsidR="000E09A3">
        <w:t>in this study</w:t>
      </w:r>
      <w:r w:rsidR="002767EC" w:rsidRPr="009A4919">
        <w:t xml:space="preserve">. </w:t>
      </w:r>
      <w:r w:rsidR="003A3DFC">
        <w:t xml:space="preserve">First, </w:t>
      </w:r>
      <w:r w:rsidR="002767EC" w:rsidRPr="009A4919">
        <w:t xml:space="preserve"> </w:t>
      </w:r>
      <w:r w:rsidR="00301FFE">
        <w:t xml:space="preserve">population </w:t>
      </w:r>
      <w:r w:rsidR="00A463BC">
        <w:t xml:space="preserve">dynamics </w:t>
      </w:r>
      <w:r w:rsidR="006D50E6">
        <w:t>in the 3</w:t>
      </w:r>
      <w:r w:rsidR="007B2EFB">
        <w:t>-</w:t>
      </w:r>
      <w:r w:rsidR="006D50E6">
        <w:t>year projection time period were</w:t>
      </w:r>
      <w:r w:rsidR="00A463BC">
        <w:t xml:space="preserve"> predicted </w:t>
      </w:r>
      <w:r w:rsidR="006D50E6">
        <w:t xml:space="preserve">by </w:t>
      </w:r>
      <w:r w:rsidR="006C528E">
        <w:t xml:space="preserve">fixing </w:t>
      </w:r>
      <w:r w:rsidR="006D50E6" w:rsidRPr="006D50E6">
        <w:rPr>
          <w:i/>
          <w:iCs/>
        </w:rPr>
        <w:t>F</w:t>
      </w:r>
      <w:r w:rsidR="006D50E6">
        <w:t xml:space="preserve"> </w:t>
      </w:r>
      <w:r w:rsidR="006C528E">
        <w:t xml:space="preserve">= 0, </w:t>
      </w:r>
      <w:r w:rsidR="006D50E6">
        <w:t xml:space="preserve">and </w:t>
      </w:r>
      <w:r w:rsidR="006C528E">
        <w:t>non-zero catches will almost certainly occur</w:t>
      </w:r>
      <w:r w:rsidR="006D50E6">
        <w:t xml:space="preserve">. </w:t>
      </w:r>
      <w:r w:rsidR="00B67DF2">
        <w:t>Second</w:t>
      </w:r>
      <w:r w:rsidR="002767EC" w:rsidRPr="009A4919">
        <w:t xml:space="preserve">, </w:t>
      </w:r>
      <w:r w:rsidR="00F6630C">
        <w:t xml:space="preserve">all </w:t>
      </w:r>
      <w:r w:rsidR="002767EC" w:rsidRPr="009A4919">
        <w:t xml:space="preserve">the conclusions </w:t>
      </w:r>
      <w:r w:rsidR="00BD38A8">
        <w:t xml:space="preserve">made </w:t>
      </w:r>
      <w:r w:rsidR="00F6630C">
        <w:t xml:space="preserve">in this study </w:t>
      </w:r>
      <w:r w:rsidR="002767EC" w:rsidRPr="009A4919">
        <w:t>are s</w:t>
      </w:r>
      <w:r w:rsidR="00534ED8">
        <w:t>tock</w:t>
      </w:r>
      <w:r w:rsidR="002767EC" w:rsidRPr="009A4919">
        <w:t xml:space="preserve">-specific. </w:t>
      </w:r>
      <w:r w:rsidR="00F75FAE">
        <w:t xml:space="preserve">For example, </w:t>
      </w:r>
      <w:r w:rsidR="002767EC" w:rsidRPr="009A4919">
        <w:t xml:space="preserve">the </w:t>
      </w:r>
      <w:r w:rsidR="00BD38A8">
        <w:t xml:space="preserve">relative importance of </w:t>
      </w:r>
      <w:r w:rsidR="00E07F95">
        <w:t>the</w:t>
      </w:r>
      <w:r w:rsidR="00B87620">
        <w:t xml:space="preserve"> deviations in survival versus </w:t>
      </w:r>
      <w:r w:rsidR="00B87620" w:rsidRPr="00B87620">
        <w:rPr>
          <w:i/>
          <w:iCs/>
        </w:rPr>
        <w:t>M</w:t>
      </w:r>
      <w:r w:rsidR="00B87620">
        <w:t xml:space="preserve"> and </w:t>
      </w:r>
      <w:r w:rsidR="00B67DF2">
        <w:t xml:space="preserve">the </w:t>
      </w:r>
      <w:r w:rsidR="00B87620">
        <w:t xml:space="preserve">2D AR(1) </w:t>
      </w:r>
      <w:r w:rsidR="00E07F95">
        <w:t>smoother</w:t>
      </w:r>
      <w:r w:rsidR="00BD38A8">
        <w:t xml:space="preserve"> </w:t>
      </w:r>
      <w:r w:rsidR="00E07F95">
        <w:t>to SSB prediction</w:t>
      </w:r>
      <w:r w:rsidR="002767EC" w:rsidRPr="009A4919">
        <w:t xml:space="preserve"> </w:t>
      </w:r>
      <w:r w:rsidR="00AF2E97">
        <w:t>is</w:t>
      </w:r>
      <w:r w:rsidR="00BD38A8">
        <w:t xml:space="preserve"> highly </w:t>
      </w:r>
      <w:r w:rsidR="002767EC" w:rsidRPr="009A4919">
        <w:t>depend</w:t>
      </w:r>
      <w:r w:rsidR="00BD38A8">
        <w:t>ent</w:t>
      </w:r>
      <w:r w:rsidR="002767EC" w:rsidRPr="009A4919">
        <w:t xml:space="preserve"> upon the parameters (</w:t>
      </w:r>
      <w:r w:rsidR="00E07C15">
        <w:t>e.g.,</w:t>
      </w:r>
      <w:r w:rsidR="002767EC" w:rsidRPr="009A4919">
        <w:t xml:space="preserve"> </w:t>
      </w:r>
      <w:r w:rsidR="00BD38A8">
        <w:t xml:space="preserve">age at </w:t>
      </w:r>
      <w:r w:rsidR="002767EC" w:rsidRPr="009A4919">
        <w:t>maturity, longevity, selec</w:t>
      </w:r>
      <w:r w:rsidR="00BD38A8">
        <w:t>tivity</w:t>
      </w:r>
      <w:r w:rsidR="00F6630C">
        <w:t xml:space="preserve"> and weight-at-age) that</w:t>
      </w:r>
      <w:r w:rsidR="002767EC" w:rsidRPr="009A4919">
        <w:t xml:space="preserve"> </w:t>
      </w:r>
      <w:r w:rsidR="00F6630C">
        <w:t>influence</w:t>
      </w:r>
      <w:r w:rsidR="002767EC" w:rsidRPr="009A4919">
        <w:t xml:space="preserve"> the age structure </w:t>
      </w:r>
      <w:r w:rsidR="00CC53A4">
        <w:t xml:space="preserve">and life history </w:t>
      </w:r>
      <w:r w:rsidR="002767EC" w:rsidRPr="009A4919">
        <w:t xml:space="preserve">of the stock. </w:t>
      </w:r>
      <w:r w:rsidR="00534ED8">
        <w:t>Including an environment-linked stock-recruitment relationship is another way to account for time-varying productivity and directly impacts near-term predictions of recruitment (</w:t>
      </w:r>
      <w:r w:rsidR="00E07C15">
        <w:t>e.g.,</w:t>
      </w:r>
      <w:r w:rsidR="00534ED8">
        <w:t xml:space="preserve"> Miller et al. 2016; Xu et al. 2018). </w:t>
      </w:r>
      <w:r w:rsidR="00D64A9E">
        <w:t>However, for fish stocks with low selectivity at ages 1-3, changes in predicted recruitment will not propagate to the fished age classes in 3-year projections and therefore will not appreciably impact SSB predictions. A</w:t>
      </w:r>
      <w:r w:rsidR="00534ED8">
        <w:t xml:space="preserve"> key difference is that t</w:t>
      </w:r>
      <w:r w:rsidR="00E07F95">
        <w:t>he</w:t>
      </w:r>
      <w:r w:rsidR="002767EC" w:rsidRPr="009A4919">
        <w:t xml:space="preserve"> </w:t>
      </w:r>
      <w:r w:rsidR="00B87620">
        <w:t xml:space="preserve">2D AR(1) </w:t>
      </w:r>
      <w:r w:rsidR="00CC53A4">
        <w:t>smoother</w:t>
      </w:r>
      <w:r w:rsidR="00A420DA">
        <w:t xml:space="preserve"> </w:t>
      </w:r>
      <w:r w:rsidR="00E07F95">
        <w:t>impact</w:t>
      </w:r>
      <w:r w:rsidR="00AF2E97">
        <w:t>s</w:t>
      </w:r>
      <w:r w:rsidR="00BD38A8">
        <w:t xml:space="preserve"> the predicted </w:t>
      </w:r>
      <w:r w:rsidR="00B87620">
        <w:t>numbers</w:t>
      </w:r>
      <w:r w:rsidR="00BD38A8">
        <w:t xml:space="preserve"> at all </w:t>
      </w:r>
      <w:r w:rsidR="00AF2E97">
        <w:t>ages</w:t>
      </w:r>
      <w:r w:rsidR="00534ED8">
        <w:t xml:space="preserve">, not just recruitment, and we expect it </w:t>
      </w:r>
      <w:r w:rsidR="005E7CE8">
        <w:t xml:space="preserve">to be </w:t>
      </w:r>
      <w:r w:rsidR="00534ED8">
        <w:t xml:space="preserve">relatively </w:t>
      </w:r>
      <w:r w:rsidR="002767EC" w:rsidRPr="009A4919">
        <w:t xml:space="preserve">more important </w:t>
      </w:r>
      <w:r w:rsidR="00196AED">
        <w:t xml:space="preserve">to </w:t>
      </w:r>
      <w:r w:rsidR="009C2459">
        <w:t>near-term SSB prediction</w:t>
      </w:r>
      <w:r w:rsidR="00534ED8">
        <w:t>s</w:t>
      </w:r>
      <w:r w:rsidR="00196AED">
        <w:t xml:space="preserve"> </w:t>
      </w:r>
      <w:r w:rsidR="009C2459">
        <w:t xml:space="preserve">for </w:t>
      </w:r>
      <w:r w:rsidR="00196AED" w:rsidRPr="009A4919">
        <w:t>late</w:t>
      </w:r>
      <w:r w:rsidR="002926F2">
        <w:t>-</w:t>
      </w:r>
      <w:r w:rsidR="00196AED" w:rsidRPr="009A4919">
        <w:t>ma</w:t>
      </w:r>
      <w:r w:rsidR="00196AED">
        <w:t>tur</w:t>
      </w:r>
      <w:r w:rsidR="00534ED8">
        <w:t>ing</w:t>
      </w:r>
      <w:r w:rsidR="00196AED">
        <w:t xml:space="preserve"> and </w:t>
      </w:r>
      <w:r w:rsidR="00534ED8">
        <w:lastRenderedPageBreak/>
        <w:t>long-lived</w:t>
      </w:r>
      <w:r w:rsidR="00196AED">
        <w:t xml:space="preserve"> fish stocks. </w:t>
      </w:r>
      <w:r w:rsidR="00D64A9E">
        <w:t xml:space="preserve">As demonstrated here, </w:t>
      </w:r>
      <w:r w:rsidR="002926F2">
        <w:t xml:space="preserve">deviations in survival or </w:t>
      </w:r>
      <w:r w:rsidR="002926F2" w:rsidRPr="00D64A9E">
        <w:rPr>
          <w:i/>
          <w:iCs/>
        </w:rPr>
        <w:t>M</w:t>
      </w:r>
      <w:r w:rsidR="002926F2">
        <w:t xml:space="preserve"> </w:t>
      </w:r>
      <w:r w:rsidR="00D64A9E">
        <w:t>of older ages near the end of an assessment can propagate through the entire age structure in near-term projections and substantially modify SSB predictions (Figs. 4a and 6).</w:t>
      </w:r>
      <w:r w:rsidR="009E1F90">
        <w:t xml:space="preserve"> Finally, movement is another process that may affect the relative importance of deviations in survival versus </w:t>
      </w:r>
      <w:r w:rsidR="009E1F90" w:rsidRPr="00B87620">
        <w:rPr>
          <w:i/>
          <w:iCs/>
        </w:rPr>
        <w:t>M</w:t>
      </w:r>
      <w:r w:rsidR="009E1F90">
        <w:t xml:space="preserve"> and clearly depends on the stock in question. For yellowtail flounder, </w:t>
      </w:r>
      <w:r w:rsidR="009E1F90" w:rsidRPr="009A4919">
        <w:t xml:space="preserve">population mixing between adjacent </w:t>
      </w:r>
      <w:r w:rsidR="009E1F90">
        <w:t>stocks has been</w:t>
      </w:r>
      <w:r w:rsidR="009E1F90" w:rsidRPr="009A4919">
        <w:t xml:space="preserve"> observed in tagging studies but </w:t>
      </w:r>
      <w:r w:rsidR="009E1F90">
        <w:t>not too a large enough extent to significantly affect</w:t>
      </w:r>
      <w:r w:rsidR="009E1F90" w:rsidRPr="009A4919">
        <w:t xml:space="preserve"> the population dynamics of individual stock</w:t>
      </w:r>
      <w:r w:rsidR="009E1F90">
        <w:t xml:space="preserve">s </w:t>
      </w:r>
      <w:r w:rsidR="009E1F90" w:rsidRPr="009A4919">
        <w:fldChar w:fldCharType="begin"/>
      </w:r>
      <w:r w:rsidR="009E1F90">
        <w:instrText xml:space="preserve"> ADDIN EN.CITE &lt;EndNote&gt;&lt;Cite&gt;&lt;Author&gt;Cadrin&lt;/Author&gt;&lt;Year&gt;2003&lt;/Year&gt;&lt;RecNum&gt;143&lt;/RecNum&gt;&lt;DisplayText&gt;(Cadrin 2003; Goethel et al. 2015)&lt;/DisplayText&gt;&lt;record&gt;&lt;rec-number&gt;143&lt;/rec-number&gt;&lt;foreign-keys&gt;&lt;key app="EN" db-id="sfrdfvtvbdax5de2svmvr9smwwas0vts2999" timestamp="1446737695"&gt;143&lt;/key&gt;&lt;/foreign-keys&gt;&lt;ref-type name="Journal Article"&gt;17&lt;/ref-type&gt;&lt;contributors&gt;&lt;authors&gt;&lt;author&gt;Cadrin, Steven Xavier&lt;/author&gt;&lt;/authors&gt;&lt;/contributors&gt;&lt;titles&gt;&lt;title&gt;Stock structure of yellowtail flounder off the northeastern United States&lt;/title&gt;&lt;/titles&gt;&lt;dates&gt;&lt;year&gt;2003&lt;/year&gt;&lt;/dates&gt;&lt;urls&gt;&lt;/urls&gt;&lt;/record&gt;&lt;/Cite&gt;&lt;Cite&gt;&lt;Author&gt;Goethel&lt;/Author&gt;&lt;Year&gt;2015&lt;/Year&gt;&lt;RecNum&gt;153&lt;/RecNum&gt;&lt;record&gt;&lt;rec-number&gt;153&lt;/rec-number&gt;&lt;foreign-keys&gt;&lt;key app="EN" db-id="sfrdfvtvbdax5de2svmvr9smwwas0vts2999" timestamp="1472567044"&gt;153&lt;/key&gt;&lt;key app="ENWeb" db-id=""&gt;0&lt;/key&gt;&lt;/foreign-keys&gt;&lt;ref-type name="Journal Article"&gt;17&lt;/ref-type&gt;&lt;contributors&gt;&lt;authors&gt;&lt;author&gt;Goethel, Daniel R&lt;/author&gt;&lt;author&gt;Legault, Christopher M&lt;/author&gt;&lt;author&gt;Cadrin, Steven X&lt;/author&gt;&lt;/authors&gt;&lt;/contributors&gt;&lt;titles&gt;&lt;title&gt;Demonstration of a spatially explicit, tag-integrated stock assessment model with application to three interconnected stocks of yellowtail flounder off of New England&lt;/title&gt;&lt;secondary-title&gt;ICES Journal of Marine Science: Journal du Conseil&lt;/secondary-title&gt;&lt;/titles&gt;&lt;periodical&gt;&lt;full-title&gt;ICES Journal of Marine Science: Journal du Conseil&lt;/full-title&gt;&lt;/periodical&gt;&lt;pages&gt;164-177&lt;/pages&gt;&lt;volume&gt;72&lt;/volume&gt;&lt;number&gt;1&lt;/number&gt;&lt;dates&gt;&lt;year&gt;2015&lt;/year&gt;&lt;/dates&gt;&lt;isbn&gt;1054-3139&lt;/isbn&gt;&lt;urls&gt;&lt;/urls&gt;&lt;/record&gt;&lt;/Cite&gt;&lt;/EndNote&gt;</w:instrText>
      </w:r>
      <w:r w:rsidR="009E1F90" w:rsidRPr="009A4919">
        <w:fldChar w:fldCharType="separate"/>
      </w:r>
      <w:r w:rsidR="009E1F90">
        <w:rPr>
          <w:noProof/>
        </w:rPr>
        <w:t>(Cadrin 2003; Goethel et al. 2015)</w:t>
      </w:r>
      <w:r w:rsidR="009E1F90" w:rsidRPr="009A4919">
        <w:fldChar w:fldCharType="end"/>
      </w:r>
      <w:r w:rsidR="009E1F90" w:rsidRPr="009A4919">
        <w:t>.</w:t>
      </w:r>
    </w:p>
    <w:p w14:paraId="09B5441A" w14:textId="72EB86D2" w:rsidR="00BA1122" w:rsidRDefault="00DF5AE0" w:rsidP="001829AC">
      <w:pPr>
        <w:pStyle w:val="Chapterheading0"/>
        <w:ind w:firstLine="720"/>
        <w:jc w:val="left"/>
      </w:pPr>
      <w:r>
        <w:rPr>
          <w:lang w:eastAsia="zh-CN"/>
        </w:rPr>
        <w:t>One final note is that the run time required to fit the models varied substantially and in unintuitive patterns. Much of TMB’s advantage over ADMB in computational speed depends on its algorithm for automatically detecting sparseness of the Hessian matrix (Kristensen et al. 2016)</w:t>
      </w:r>
      <w:r w:rsidR="00DB55B6">
        <w:rPr>
          <w:lang w:eastAsia="zh-CN"/>
        </w:rPr>
        <w:t xml:space="preserve">, and we found that this sparseness detection was the most important determinant of model run time. Directly </w:t>
      </w:r>
      <w:r w:rsidR="0038372E">
        <w:rPr>
          <w:lang w:eastAsia="zh-CN"/>
        </w:rPr>
        <w:t>specifying</w:t>
      </w:r>
      <w:r w:rsidR="00DB55B6">
        <w:rPr>
          <w:lang w:eastAsia="zh-CN"/>
        </w:rPr>
        <w:t xml:space="preserve"> the survival deviation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B55B6">
        <w:rPr>
          <w:lang w:eastAsia="zh-CN"/>
        </w:rPr>
        <w:t xml:space="preserve">, as random effect parameters did not result in a sparse Hessian, but parameterizing the log numbers at age, </w:t>
      </w:r>
      <m:oMath>
        <m:sSub>
          <m:sSubPr>
            <m:ctrlPr>
              <w:rPr>
                <w:rFonts w:ascii="Cambria Math" w:hAnsi="Cambria Math"/>
                <w:i/>
                <w:iCs/>
              </w:rPr>
            </m:ctrlPr>
          </m:sSubPr>
          <m:e>
            <m:r>
              <m:rPr>
                <m:sty m:val="p"/>
              </m:rPr>
              <w:rPr>
                <w:rFonts w:ascii="Cambria Math" w:hAnsi="Cambria Math"/>
              </w:rPr>
              <m:t>log</m:t>
            </m:r>
            <m:r>
              <w:rPr>
                <w:rFonts w:ascii="Cambria Math" w:hAnsi="Cambria Math"/>
              </w:rPr>
              <m:t>(N</m:t>
            </m:r>
          </m:e>
          <m:sub>
            <m:r>
              <w:rPr>
                <w:rFonts w:ascii="Cambria Math" w:hAnsi="Cambria Math"/>
              </w:rPr>
              <m:t>a,y</m:t>
            </m:r>
          </m:sub>
        </m:sSub>
        <m:r>
          <w:rPr>
            <w:rFonts w:ascii="Cambria Math" w:hAnsi="Cambria Math"/>
          </w:rPr>
          <m:t>)</m:t>
        </m:r>
      </m:oMath>
      <w:r w:rsidR="00DB55B6">
        <w:rPr>
          <w:lang w:eastAsia="zh-CN"/>
        </w:rPr>
        <w:t xml:space="preserve">, </w:t>
      </w:r>
      <w:r w:rsidR="0038372E">
        <w:rPr>
          <w:lang w:eastAsia="zh-CN"/>
        </w:rPr>
        <w:t xml:space="preserve">and then calculating the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38372E">
        <w:rPr>
          <w:iCs/>
        </w:rPr>
        <w:t xml:space="preserve"> as derived quantities, </w:t>
      </w:r>
      <w:r w:rsidR="00DB55B6">
        <w:rPr>
          <w:lang w:eastAsia="zh-CN"/>
        </w:rPr>
        <w:t>did. When only numbers at age 1 (</w:t>
      </w:r>
      <w:r w:rsidR="00E07C15">
        <w:rPr>
          <w:lang w:eastAsia="zh-CN"/>
        </w:rPr>
        <w:t>i.e.,</w:t>
      </w:r>
      <w:r w:rsidR="00DB55B6">
        <w:rPr>
          <w:lang w:eastAsia="zh-CN"/>
        </w:rPr>
        <w:t xml:space="preserve"> recruits) were random effects</w:t>
      </w:r>
      <w:r w:rsidR="0038372E">
        <w:rPr>
          <w:lang w:eastAsia="zh-CN"/>
        </w:rPr>
        <w:t>, the Hessian was not detected as sparse. Thus, some of the least complex models we considered (</w:t>
      </w:r>
      <w:r w:rsidR="00E07C15">
        <w:rPr>
          <w:lang w:eastAsia="zh-CN"/>
        </w:rPr>
        <w:t>e.g.,</w:t>
      </w:r>
      <w:r w:rsidR="0038372E">
        <w:rPr>
          <w:lang w:eastAsia="zh-CN"/>
        </w:rPr>
        <w:t xml:space="preserve"> </w:t>
      </w:r>
      <w:r w:rsidR="001F17A7">
        <w:rPr>
          <w:lang w:eastAsia="zh-CN"/>
        </w:rPr>
        <w:t>Base</w:t>
      </w:r>
      <w:r w:rsidR="0038372E">
        <w:rPr>
          <w:lang w:eastAsia="zh-CN"/>
        </w:rPr>
        <w:t>, NAA-</w:t>
      </w:r>
      <w:r w:rsidR="001F17A7">
        <w:rPr>
          <w:lang w:eastAsia="zh-CN"/>
        </w:rPr>
        <w:t>1</w:t>
      </w:r>
      <w:r w:rsidR="0038372E">
        <w:rPr>
          <w:lang w:eastAsia="zh-CN"/>
        </w:rPr>
        <w:t xml:space="preserve">, and </w:t>
      </w:r>
      <w:r w:rsidR="001F17A7">
        <w:rPr>
          <w:lang w:eastAsia="zh-CN"/>
        </w:rPr>
        <w:t>M-1)</w:t>
      </w:r>
      <w:r w:rsidR="0038372E">
        <w:rPr>
          <w:lang w:eastAsia="zh-CN"/>
        </w:rPr>
        <w:t xml:space="preserve"> took longer to run than the </w:t>
      </w:r>
      <w:r w:rsidR="00D361F8">
        <w:rPr>
          <w:lang w:eastAsia="zh-CN"/>
        </w:rPr>
        <w:t>more</w:t>
      </w:r>
      <w:r w:rsidR="0038372E">
        <w:rPr>
          <w:lang w:eastAsia="zh-CN"/>
        </w:rPr>
        <w:t xml:space="preserve"> complex model</w:t>
      </w:r>
      <w:r w:rsidR="00D361F8">
        <w:rPr>
          <w:lang w:eastAsia="zh-CN"/>
        </w:rPr>
        <w:t xml:space="preserve">s with deviations in survival and </w:t>
      </w:r>
      <w:r w:rsidR="00D361F8" w:rsidRPr="00D361F8">
        <w:rPr>
          <w:i/>
          <w:iCs/>
          <w:lang w:eastAsia="zh-CN"/>
        </w:rPr>
        <w:t>M</w:t>
      </w:r>
      <w:r w:rsidR="0038372E">
        <w:rPr>
          <w:lang w:eastAsia="zh-CN"/>
        </w:rPr>
        <w:t xml:space="preserve"> (Table </w:t>
      </w:r>
      <w:r w:rsidR="00D361F8">
        <w:rPr>
          <w:lang w:eastAsia="zh-CN"/>
        </w:rPr>
        <w:t>4</w:t>
      </w:r>
      <w:r w:rsidR="0038372E">
        <w:rPr>
          <w:lang w:eastAsia="zh-CN"/>
        </w:rPr>
        <w:t xml:space="preserve">). </w:t>
      </w:r>
      <w:r w:rsidR="000D780D">
        <w:rPr>
          <w:lang w:eastAsia="zh-CN"/>
        </w:rPr>
        <w:t>Using the model with independent survival deviations as a baseline, a</w:t>
      </w:r>
      <w:r w:rsidR="00282DA4">
        <w:rPr>
          <w:lang w:eastAsia="zh-CN"/>
        </w:rPr>
        <w:t>dding the 2D AR(1) structure increased run time by 3x</w:t>
      </w:r>
      <w:r w:rsidR="000D780D">
        <w:rPr>
          <w:lang w:eastAsia="zh-CN"/>
        </w:rPr>
        <w:t xml:space="preserve"> and additionally including independent M deviations increased run time by 5x (Table 4). While the run times are </w:t>
      </w:r>
      <w:r w:rsidR="008B3479">
        <w:rPr>
          <w:lang w:eastAsia="zh-CN"/>
        </w:rPr>
        <w:t xml:space="preserve">short, </w:t>
      </w:r>
      <w:r w:rsidR="000D780D">
        <w:rPr>
          <w:lang w:eastAsia="zh-CN"/>
        </w:rPr>
        <w:t xml:space="preserve">on the order of one minute, </w:t>
      </w:r>
      <w:r w:rsidR="00282DA4">
        <w:rPr>
          <w:lang w:eastAsia="zh-CN"/>
        </w:rPr>
        <w:t>these results are limited to the dimension of the SNEMA yellowtail flounder assessment (</w:t>
      </w:r>
      <w:r w:rsidR="00E07C15">
        <w:rPr>
          <w:lang w:eastAsia="zh-CN"/>
        </w:rPr>
        <w:t>e.g.,</w:t>
      </w:r>
      <w:r w:rsidR="00282DA4">
        <w:rPr>
          <w:lang w:eastAsia="zh-CN"/>
        </w:rPr>
        <w:t xml:space="preserve"> the number of age classes and time steps) and it is possible that run time could be an issue for a</w:t>
      </w:r>
      <w:r w:rsidR="00282DA4" w:rsidRPr="00282DA4">
        <w:rPr>
          <w:lang w:eastAsia="zh-CN"/>
        </w:rPr>
        <w:t xml:space="preserve">ssessments with </w:t>
      </w:r>
      <w:r w:rsidR="00282DA4">
        <w:rPr>
          <w:lang w:eastAsia="zh-CN"/>
        </w:rPr>
        <w:t xml:space="preserve">many </w:t>
      </w:r>
      <w:r w:rsidR="00282DA4" w:rsidRPr="00282DA4">
        <w:rPr>
          <w:lang w:eastAsia="zh-CN"/>
        </w:rPr>
        <w:t>more years and ages</w:t>
      </w:r>
      <w:r w:rsidR="00282DA4">
        <w:rPr>
          <w:lang w:eastAsia="zh-CN"/>
        </w:rPr>
        <w:t xml:space="preserve">, </w:t>
      </w:r>
      <w:r w:rsidR="008B3479">
        <w:rPr>
          <w:lang w:eastAsia="zh-CN"/>
        </w:rPr>
        <w:t>especially if</w:t>
      </w:r>
      <w:r w:rsidR="00282DA4">
        <w:rPr>
          <w:lang w:eastAsia="zh-CN"/>
        </w:rPr>
        <w:t xml:space="preserve"> </w:t>
      </w:r>
      <w:r w:rsidR="00282DA4" w:rsidRPr="00282DA4">
        <w:rPr>
          <w:lang w:eastAsia="zh-CN"/>
        </w:rPr>
        <w:t xml:space="preserve">run time </w:t>
      </w:r>
      <w:r w:rsidR="00282DA4">
        <w:rPr>
          <w:lang w:eastAsia="zh-CN"/>
        </w:rPr>
        <w:t>increase</w:t>
      </w:r>
      <w:r w:rsidR="008B3479">
        <w:rPr>
          <w:lang w:eastAsia="zh-CN"/>
        </w:rPr>
        <w:t>s</w:t>
      </w:r>
      <w:r w:rsidR="00282DA4" w:rsidRPr="00282DA4">
        <w:rPr>
          <w:lang w:eastAsia="zh-CN"/>
        </w:rPr>
        <w:t xml:space="preserve"> </w:t>
      </w:r>
      <w:r w:rsidR="008B3479">
        <w:rPr>
          <w:lang w:eastAsia="zh-CN"/>
        </w:rPr>
        <w:t xml:space="preserve">worse than </w:t>
      </w:r>
      <w:r w:rsidR="00282DA4" w:rsidRPr="00282DA4">
        <w:rPr>
          <w:lang w:eastAsia="zh-CN"/>
        </w:rPr>
        <w:t>linearly.</w:t>
      </w:r>
      <w:r w:rsidR="000D780D">
        <w:rPr>
          <w:lang w:eastAsia="zh-CN"/>
        </w:rPr>
        <w:t xml:space="preserve"> In addition, </w:t>
      </w:r>
      <w:r w:rsidR="008B3479">
        <w:rPr>
          <w:lang w:eastAsia="zh-CN"/>
        </w:rPr>
        <w:t xml:space="preserve">standard practice when introducing </w:t>
      </w:r>
      <w:r w:rsidR="000D780D">
        <w:rPr>
          <w:lang w:eastAsia="zh-CN"/>
        </w:rPr>
        <w:t xml:space="preserve">new </w:t>
      </w:r>
      <w:r w:rsidR="000D780D">
        <w:rPr>
          <w:lang w:eastAsia="zh-CN"/>
        </w:rPr>
        <w:lastRenderedPageBreak/>
        <w:t>assessment model</w:t>
      </w:r>
      <w:r w:rsidR="008B3479">
        <w:rPr>
          <w:lang w:eastAsia="zh-CN"/>
        </w:rPr>
        <w:t xml:space="preserve">s is to evaluate them using </w:t>
      </w:r>
      <w:r w:rsidR="000D780D">
        <w:rPr>
          <w:lang w:eastAsia="zh-CN"/>
        </w:rPr>
        <w:t>simulation testing</w:t>
      </w:r>
      <w:r w:rsidR="008B3479">
        <w:rPr>
          <w:lang w:eastAsia="zh-CN"/>
        </w:rPr>
        <w:t xml:space="preserve">, which </w:t>
      </w:r>
      <w:r w:rsidR="000D780D">
        <w:rPr>
          <w:lang w:eastAsia="zh-CN"/>
        </w:rPr>
        <w:t xml:space="preserve">involves thousands of </w:t>
      </w:r>
      <w:r w:rsidR="008B3479">
        <w:rPr>
          <w:lang w:eastAsia="zh-CN"/>
        </w:rPr>
        <w:t>model fits</w:t>
      </w:r>
      <w:r w:rsidR="000D780D">
        <w:rPr>
          <w:lang w:eastAsia="zh-CN"/>
        </w:rPr>
        <w:t xml:space="preserve">. </w:t>
      </w:r>
      <w:r w:rsidR="00282DA4">
        <w:rPr>
          <w:lang w:eastAsia="zh-CN"/>
        </w:rPr>
        <w:t xml:space="preserve">Still, </w:t>
      </w:r>
      <w:r w:rsidR="000D780D">
        <w:rPr>
          <w:lang w:eastAsia="zh-CN"/>
        </w:rPr>
        <w:t xml:space="preserve">the most complex model took only 1.28 minutes to run on a laptop computer, which </w:t>
      </w:r>
      <w:r w:rsidR="00FC3C50">
        <w:rPr>
          <w:lang w:eastAsia="zh-CN"/>
        </w:rPr>
        <w:t>suggest</w:t>
      </w:r>
      <w:r w:rsidR="000D780D">
        <w:rPr>
          <w:lang w:eastAsia="zh-CN"/>
        </w:rPr>
        <w:t>s</w:t>
      </w:r>
      <w:r w:rsidR="00FC3C50">
        <w:rPr>
          <w:lang w:eastAsia="zh-CN"/>
        </w:rPr>
        <w:t xml:space="preserve"> that </w:t>
      </w:r>
      <w:r w:rsidR="00247A0C">
        <w:rPr>
          <w:lang w:eastAsia="zh-CN"/>
        </w:rPr>
        <w:t xml:space="preserve">computation speed is </w:t>
      </w:r>
      <w:r w:rsidR="00247A0C" w:rsidRPr="0040254B">
        <w:t xml:space="preserve">unlikely to be a </w:t>
      </w:r>
      <w:bookmarkStart w:id="27" w:name="OLE_LINK5"/>
      <w:bookmarkStart w:id="28" w:name="OLE_LINK6"/>
      <w:r w:rsidR="00247A0C" w:rsidRPr="0040254B">
        <w:t>hurdle</w:t>
      </w:r>
      <w:bookmarkEnd w:id="27"/>
      <w:bookmarkEnd w:id="28"/>
      <w:r w:rsidR="00247A0C" w:rsidRPr="0040254B">
        <w:t xml:space="preserve"> </w:t>
      </w:r>
      <w:r w:rsidR="00247A0C">
        <w:t xml:space="preserve">to </w:t>
      </w:r>
      <w:r w:rsidR="00FC3C50">
        <w:rPr>
          <w:lang w:eastAsia="zh-CN"/>
        </w:rPr>
        <w:t>incorporating additional complexity into stock assessments via random effects in TMB</w:t>
      </w:r>
      <w:bookmarkStart w:id="29" w:name="OLE_LINK49"/>
      <w:bookmarkStart w:id="30" w:name="OLE_LINK50"/>
      <w:r w:rsidR="00CC772F">
        <w:t>.</w:t>
      </w:r>
      <w:bookmarkStart w:id="31" w:name="_Toc465598054"/>
      <w:bookmarkEnd w:id="29"/>
      <w:bookmarkEnd w:id="30"/>
    </w:p>
    <w:p w14:paraId="2133E07A" w14:textId="5FD4C967" w:rsidR="00BA1122" w:rsidRDefault="00BA1122" w:rsidP="00BA1122">
      <w:pPr>
        <w:pStyle w:val="Heading1"/>
      </w:pPr>
      <w:r>
        <w:t>Acknowledgements</w:t>
      </w:r>
    </w:p>
    <w:p w14:paraId="013F6A0F" w14:textId="54D8F87B" w:rsidR="00BA1122" w:rsidRPr="00BA1122" w:rsidRDefault="0046064E" w:rsidP="0046064E">
      <w:pPr>
        <w:pStyle w:val="Chapterheading0"/>
        <w:jc w:val="left"/>
      </w:pPr>
      <w:r>
        <w:t xml:space="preserve">We thank </w:t>
      </w:r>
      <w:r>
        <w:t xml:space="preserve">Larry </w:t>
      </w:r>
      <w:proofErr w:type="spellStart"/>
      <w:r>
        <w:t>Alade</w:t>
      </w:r>
      <w:proofErr w:type="spellEnd"/>
      <w:r>
        <w:t>, Kelli Johnson</w:t>
      </w:r>
      <w:r>
        <w:t>, and</w:t>
      </w:r>
      <w:r>
        <w:t xml:space="preserve"> </w:t>
      </w:r>
      <w:r>
        <w:t>one anonymous reviewer for helpful comments</w:t>
      </w:r>
      <w:r>
        <w:t xml:space="preserve">. </w:t>
      </w:r>
      <w:r w:rsidR="00BA1122" w:rsidRPr="00BA1122">
        <w:t xml:space="preserve">This research was performed while </w:t>
      </w:r>
      <w:r w:rsidR="00BA1122">
        <w:t>BCS</w:t>
      </w:r>
      <w:r w:rsidR="00BA1122" w:rsidRPr="00BA1122">
        <w:t xml:space="preserve"> held an NRC Research Associateship award at</w:t>
      </w:r>
      <w:r w:rsidR="00BA1122">
        <w:t xml:space="preserve"> the Northeast Fisheries Science Center.</w:t>
      </w:r>
      <w:bookmarkStart w:id="32" w:name="_GoBack"/>
      <w:bookmarkEnd w:id="32"/>
    </w:p>
    <w:p w14:paraId="69200E45" w14:textId="40E4B656" w:rsidR="006E0CB5" w:rsidRDefault="005E7CE8" w:rsidP="001829AC">
      <w:pPr>
        <w:pStyle w:val="Chapterheading0"/>
        <w:ind w:firstLine="720"/>
        <w:jc w:val="left"/>
      </w:pPr>
      <w:r>
        <w:br w:type="page"/>
      </w:r>
      <w:bookmarkStart w:id="33" w:name="OLE_LINK1"/>
      <w:bookmarkStart w:id="34" w:name="OLE_LINK2"/>
      <w:bookmarkEnd w:id="31"/>
    </w:p>
    <w:p w14:paraId="769849C2" w14:textId="77777777" w:rsidR="004753A9" w:rsidRPr="004C096C" w:rsidRDefault="004753A9" w:rsidP="004753A9">
      <w:pPr>
        <w:pStyle w:val="Heading1"/>
        <w:rPr>
          <w:b w:val="0"/>
        </w:rPr>
      </w:pPr>
      <w:bookmarkStart w:id="35" w:name="table-1.-naa-only-models-where-only-naa-"/>
      <w:r w:rsidRPr="004C096C">
        <w:rPr>
          <w:rFonts w:hint="eastAsia"/>
        </w:rPr>
        <w:lastRenderedPageBreak/>
        <w:t>Refer</w:t>
      </w:r>
      <w:r w:rsidRPr="004C096C">
        <w:t>ences</w:t>
      </w:r>
    </w:p>
    <w:p w14:paraId="4EED52CD" w14:textId="2EEDB2F8" w:rsidR="003402DE" w:rsidRPr="0003267E" w:rsidRDefault="003402DE" w:rsidP="004753A9">
      <w:pPr>
        <w:ind w:left="720" w:hanging="720"/>
        <w:rPr>
          <w:rFonts w:ascii="Times New Roman" w:hAnsi="Times New Roman" w:cs="Times New Roman"/>
        </w:rPr>
      </w:pPr>
      <w:proofErr w:type="spellStart"/>
      <w:r w:rsidRPr="0003267E">
        <w:rPr>
          <w:rFonts w:ascii="Times New Roman" w:hAnsi="Times New Roman" w:cs="Times New Roman"/>
        </w:rPr>
        <w:t>Aeberhard</w:t>
      </w:r>
      <w:proofErr w:type="spellEnd"/>
      <w:r w:rsidRPr="0003267E">
        <w:rPr>
          <w:rFonts w:ascii="Times New Roman" w:hAnsi="Times New Roman" w:cs="Times New Roman"/>
        </w:rPr>
        <w:t xml:space="preserve">, W. H., Mills </w:t>
      </w:r>
      <w:proofErr w:type="spellStart"/>
      <w:r w:rsidRPr="0003267E">
        <w:rPr>
          <w:rFonts w:ascii="Times New Roman" w:hAnsi="Times New Roman" w:cs="Times New Roman"/>
        </w:rPr>
        <w:t>Flemming</w:t>
      </w:r>
      <w:proofErr w:type="spellEnd"/>
      <w:r w:rsidRPr="0003267E">
        <w:rPr>
          <w:rFonts w:ascii="Times New Roman" w:hAnsi="Times New Roman" w:cs="Times New Roman"/>
        </w:rPr>
        <w:t xml:space="preserve">, J., and Nielsen, A. 2018. Review of State-Space Models for Fisheries Science. Annual Review of Statistics and Its Application 5: 215–235. </w:t>
      </w:r>
    </w:p>
    <w:p w14:paraId="76A6C5ED" w14:textId="1822FE55" w:rsidR="008A373A" w:rsidRPr="0003267E" w:rsidRDefault="008A373A" w:rsidP="008A373A">
      <w:pPr>
        <w:ind w:left="720" w:hanging="720"/>
        <w:rPr>
          <w:rFonts w:ascii="Times New Roman" w:hAnsi="Times New Roman" w:cs="Times New Roman"/>
        </w:rPr>
      </w:pPr>
      <w:r w:rsidRPr="0003267E">
        <w:rPr>
          <w:rFonts w:ascii="Times New Roman" w:hAnsi="Times New Roman" w:cs="Times New Roman"/>
        </w:rPr>
        <w:t xml:space="preserve">Akaike, H. 1973. Information theory and an extension of the maximum likelihood principle. In Proceedings of the Second International Symposium on Information Theory, ed. B. N. Petrov and F. </w:t>
      </w:r>
      <w:proofErr w:type="spellStart"/>
      <w:r w:rsidRPr="0003267E">
        <w:rPr>
          <w:rFonts w:ascii="Times New Roman" w:hAnsi="Times New Roman" w:cs="Times New Roman"/>
        </w:rPr>
        <w:t>Csaki</w:t>
      </w:r>
      <w:proofErr w:type="spellEnd"/>
      <w:r w:rsidRPr="0003267E">
        <w:rPr>
          <w:rFonts w:ascii="Times New Roman" w:hAnsi="Times New Roman" w:cs="Times New Roman"/>
        </w:rPr>
        <w:t xml:space="preserve">, 267–281. Budapest: </w:t>
      </w:r>
      <w:proofErr w:type="spellStart"/>
      <w:r w:rsidRPr="0003267E">
        <w:rPr>
          <w:rFonts w:ascii="Times New Roman" w:hAnsi="Times New Roman" w:cs="Times New Roman"/>
        </w:rPr>
        <w:t>Akademiai</w:t>
      </w:r>
      <w:proofErr w:type="spellEnd"/>
      <w:r w:rsidRPr="0003267E">
        <w:rPr>
          <w:rFonts w:ascii="Times New Roman" w:hAnsi="Times New Roman" w:cs="Times New Roman"/>
        </w:rPr>
        <w:t xml:space="preserve"> </w:t>
      </w:r>
      <w:proofErr w:type="spellStart"/>
      <w:r w:rsidRPr="0003267E">
        <w:rPr>
          <w:rFonts w:ascii="Times New Roman" w:hAnsi="Times New Roman" w:cs="Times New Roman"/>
        </w:rPr>
        <w:t>Kiado</w:t>
      </w:r>
      <w:proofErr w:type="spellEnd"/>
      <w:r w:rsidRPr="0003267E">
        <w:rPr>
          <w:rFonts w:ascii="Times New Roman" w:hAnsi="Times New Roman" w:cs="Times New Roman"/>
        </w:rPr>
        <w:t xml:space="preserve">. Reprinted in Breakthroughs in Statistics, ed. S. </w:t>
      </w:r>
      <w:proofErr w:type="spellStart"/>
      <w:r w:rsidRPr="0003267E">
        <w:rPr>
          <w:rFonts w:ascii="Times New Roman" w:hAnsi="Times New Roman" w:cs="Times New Roman"/>
        </w:rPr>
        <w:t>Kotz</w:t>
      </w:r>
      <w:proofErr w:type="spellEnd"/>
      <w:r w:rsidRPr="0003267E">
        <w:rPr>
          <w:rFonts w:ascii="Times New Roman" w:hAnsi="Times New Roman" w:cs="Times New Roman"/>
        </w:rPr>
        <w:t>, 610–624. New York: Springer (1992).</w:t>
      </w:r>
    </w:p>
    <w:p w14:paraId="1183C558" w14:textId="6FF79FC5" w:rsidR="00FE2CEE" w:rsidRPr="0003267E" w:rsidRDefault="00FE2CEE" w:rsidP="008A373A">
      <w:pPr>
        <w:ind w:left="720" w:hanging="720"/>
        <w:rPr>
          <w:rFonts w:ascii="Times New Roman" w:hAnsi="Times New Roman" w:cs="Times New Roman"/>
        </w:rPr>
      </w:pPr>
      <w:r w:rsidRPr="0003267E">
        <w:rPr>
          <w:rFonts w:ascii="Times New Roman" w:hAnsi="Times New Roman" w:cs="Times New Roman"/>
        </w:rPr>
        <w:t xml:space="preserve">Aldrin, M., </w:t>
      </w:r>
      <w:proofErr w:type="spellStart"/>
      <w:r w:rsidRPr="0003267E">
        <w:rPr>
          <w:rFonts w:ascii="Times New Roman" w:hAnsi="Times New Roman" w:cs="Times New Roman"/>
        </w:rPr>
        <w:t>Tvete</w:t>
      </w:r>
      <w:proofErr w:type="spellEnd"/>
      <w:r w:rsidRPr="0003267E">
        <w:rPr>
          <w:rFonts w:ascii="Times New Roman" w:hAnsi="Times New Roman" w:cs="Times New Roman"/>
        </w:rPr>
        <w:t xml:space="preserve">, I. F., </w:t>
      </w:r>
      <w:proofErr w:type="spellStart"/>
      <w:r w:rsidRPr="0003267E">
        <w:rPr>
          <w:rFonts w:ascii="Times New Roman" w:hAnsi="Times New Roman" w:cs="Times New Roman"/>
        </w:rPr>
        <w:t>Aanes</w:t>
      </w:r>
      <w:proofErr w:type="spellEnd"/>
      <w:r w:rsidRPr="0003267E">
        <w:rPr>
          <w:rFonts w:ascii="Times New Roman" w:hAnsi="Times New Roman" w:cs="Times New Roman"/>
        </w:rPr>
        <w:t xml:space="preserve">, S., and </w:t>
      </w:r>
      <w:proofErr w:type="spellStart"/>
      <w:r w:rsidRPr="0003267E">
        <w:rPr>
          <w:rFonts w:ascii="Times New Roman" w:hAnsi="Times New Roman" w:cs="Times New Roman"/>
        </w:rPr>
        <w:t>Subbey</w:t>
      </w:r>
      <w:proofErr w:type="spellEnd"/>
      <w:r w:rsidRPr="0003267E">
        <w:rPr>
          <w:rFonts w:ascii="Times New Roman" w:hAnsi="Times New Roman" w:cs="Times New Roman"/>
        </w:rPr>
        <w:t>, S. 2020. The specification of the data model part in the SAM model matters. Fisheries Research 229: 105585.</w:t>
      </w:r>
    </w:p>
    <w:p w14:paraId="4B5290C9" w14:textId="210A6345" w:rsidR="004753A9" w:rsidRPr="0003267E" w:rsidRDefault="004753A9" w:rsidP="004753A9">
      <w:pPr>
        <w:ind w:left="720" w:hanging="720"/>
        <w:rPr>
          <w:rFonts w:ascii="Times New Roman" w:hAnsi="Times New Roman" w:cs="Times New Roman"/>
        </w:rPr>
      </w:pPr>
      <w:r w:rsidRPr="00BC160A">
        <w:rPr>
          <w:rFonts w:ascii="Times New Roman" w:hAnsi="Times New Roman" w:cs="Times New Roman"/>
        </w:rPr>
        <w:fldChar w:fldCharType="begin"/>
      </w:r>
      <w:r w:rsidRPr="0003267E">
        <w:rPr>
          <w:rFonts w:ascii="Times New Roman" w:hAnsi="Times New Roman" w:cs="Times New Roman"/>
        </w:rPr>
        <w:instrText xml:space="preserve"> ADDIN EN.REFLIST </w:instrText>
      </w:r>
      <w:r w:rsidRPr="00BC160A">
        <w:rPr>
          <w:rFonts w:ascii="Times New Roman" w:hAnsi="Times New Roman" w:cs="Times New Roman"/>
        </w:rPr>
        <w:fldChar w:fldCharType="separate"/>
      </w:r>
      <w:r w:rsidRPr="0003267E">
        <w:rPr>
          <w:rFonts w:ascii="Times New Roman" w:hAnsi="Times New Roman" w:cs="Times New Roman"/>
        </w:rPr>
        <w:t>Atchison, J.</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Shen, S.M. </w:t>
      </w:r>
      <w:r w:rsidR="00B26BC1" w:rsidRPr="0003267E">
        <w:rPr>
          <w:rFonts w:ascii="Times New Roman" w:hAnsi="Times New Roman" w:cs="Times New Roman"/>
        </w:rPr>
        <w:t xml:space="preserve">1980. </w:t>
      </w:r>
      <w:r w:rsidRPr="0003267E">
        <w:rPr>
          <w:rFonts w:ascii="Times New Roman" w:hAnsi="Times New Roman" w:cs="Times New Roman"/>
        </w:rPr>
        <w:t>Logistic-normal distributions: Some properties and uses. Biometrika. 67:</w:t>
      </w:r>
      <w:r w:rsidR="0003267E" w:rsidRPr="0003267E">
        <w:rPr>
          <w:rFonts w:ascii="Times New Roman" w:hAnsi="Times New Roman" w:cs="Times New Roman"/>
        </w:rPr>
        <w:t xml:space="preserve"> </w:t>
      </w:r>
      <w:r w:rsidRPr="0003267E">
        <w:rPr>
          <w:rFonts w:ascii="Times New Roman" w:hAnsi="Times New Roman" w:cs="Times New Roman"/>
        </w:rPr>
        <w:t>261-272</w:t>
      </w:r>
      <w:r w:rsidR="00B26BC1" w:rsidRPr="0003267E">
        <w:rPr>
          <w:rFonts w:ascii="Times New Roman" w:hAnsi="Times New Roman" w:cs="Times New Roman"/>
        </w:rPr>
        <w:t>.</w:t>
      </w:r>
    </w:p>
    <w:p w14:paraId="2CE53AAC" w14:textId="60A26A26" w:rsidR="0003267E" w:rsidRPr="0003267E" w:rsidRDefault="0003267E" w:rsidP="004753A9">
      <w:pPr>
        <w:ind w:left="720" w:hanging="720"/>
        <w:rPr>
          <w:rFonts w:ascii="Times New Roman" w:hAnsi="Times New Roman" w:cs="Times New Roman"/>
        </w:rPr>
      </w:pPr>
      <w:r w:rsidRPr="0003267E">
        <w:rPr>
          <w:rFonts w:ascii="Times New Roman" w:hAnsi="Times New Roman" w:cs="Times New Roman"/>
        </w:rPr>
        <w:t>Berg, C. W., and Nielsen, A. 2016. Accounting for correlated observations in an age-based state-space stock assessment model. ICES Journal of Marine Science 73: 1788–1797.</w:t>
      </w:r>
    </w:p>
    <w:p w14:paraId="2E02866C" w14:textId="1441CB74" w:rsidR="00F96875" w:rsidRPr="0003267E" w:rsidRDefault="00F96875" w:rsidP="004753A9">
      <w:pPr>
        <w:ind w:left="720" w:hanging="720"/>
        <w:rPr>
          <w:rFonts w:ascii="Times New Roman" w:hAnsi="Times New Roman" w:cs="Times New Roman"/>
        </w:rPr>
      </w:pPr>
      <w:r w:rsidRPr="0003267E">
        <w:rPr>
          <w:rFonts w:ascii="Times New Roman" w:hAnsi="Times New Roman" w:cs="Times New Roman"/>
        </w:rPr>
        <w:t>Brooks, E. N., and Legault, C. M. 2016. Retrospective forecasting — evaluating performance of stock projections for New England groundfish stocks. Canadian Journal of Fisheries and Aquatic Sciences 73: 935–950.</w:t>
      </w:r>
    </w:p>
    <w:p w14:paraId="632FEC6B" w14:textId="5EA2E17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Burnham, K.P.</w:t>
      </w:r>
      <w:r w:rsidR="0003267E" w:rsidRPr="0003267E">
        <w:rPr>
          <w:rFonts w:ascii="Times New Roman" w:hAnsi="Times New Roman" w:cs="Times New Roman"/>
        </w:rPr>
        <w:t xml:space="preserve">, and </w:t>
      </w:r>
      <w:r w:rsidRPr="0003267E">
        <w:rPr>
          <w:rFonts w:ascii="Times New Roman" w:hAnsi="Times New Roman" w:cs="Times New Roman"/>
        </w:rPr>
        <w:t xml:space="preserve">Anderson, D.R. </w:t>
      </w:r>
      <w:r w:rsidR="00B26BC1" w:rsidRPr="0003267E">
        <w:rPr>
          <w:rFonts w:ascii="Times New Roman" w:hAnsi="Times New Roman" w:cs="Times New Roman"/>
        </w:rPr>
        <w:t xml:space="preserve">2002. </w:t>
      </w:r>
      <w:r w:rsidRPr="0003267E">
        <w:rPr>
          <w:rFonts w:ascii="Times New Roman" w:hAnsi="Times New Roman" w:cs="Times New Roman"/>
        </w:rPr>
        <w:t>Model selection and multimodel inference: a practical information-theoretic approach: Springer Science &amp; Business Media</w:t>
      </w:r>
      <w:r w:rsidR="00B26BC1" w:rsidRPr="0003267E">
        <w:rPr>
          <w:rFonts w:ascii="Times New Roman" w:hAnsi="Times New Roman" w:cs="Times New Roman"/>
        </w:rPr>
        <w:t>.</w:t>
      </w:r>
    </w:p>
    <w:p w14:paraId="48FAE6CD" w14:textId="126DB19F" w:rsidR="00882D03" w:rsidRPr="0003267E" w:rsidRDefault="00882D03" w:rsidP="004753A9">
      <w:pPr>
        <w:ind w:left="720" w:hanging="720"/>
        <w:rPr>
          <w:rFonts w:ascii="Times New Roman" w:hAnsi="Times New Roman" w:cs="Times New Roman"/>
        </w:rPr>
      </w:pPr>
      <w:r w:rsidRPr="0003267E">
        <w:rPr>
          <w:rFonts w:ascii="Times New Roman" w:hAnsi="Times New Roman" w:cs="Times New Roman"/>
        </w:rPr>
        <w:t>Cadigan, N. G. 2016. A state-space stock assessment model for northern cod, including under-reported catches and variable natural mortality rates. Canadian Journal of Fisheries and Aquatic Sciences, 73: 296–308.</w:t>
      </w:r>
    </w:p>
    <w:p w14:paraId="18081003" w14:textId="29AFAE81" w:rsidR="004753A9" w:rsidRPr="0003267E" w:rsidRDefault="004753A9" w:rsidP="00B26BC1">
      <w:pPr>
        <w:ind w:left="720" w:hanging="720"/>
        <w:rPr>
          <w:rFonts w:ascii="Times New Roman" w:hAnsi="Times New Roman" w:cs="Times New Roman"/>
        </w:rPr>
      </w:pPr>
      <w:r w:rsidRPr="0003267E">
        <w:rPr>
          <w:rFonts w:ascii="Times New Roman" w:hAnsi="Times New Roman" w:cs="Times New Roman"/>
        </w:rPr>
        <w:t xml:space="preserve">Cadrin, S.X. </w:t>
      </w:r>
      <w:r w:rsidR="00B26BC1" w:rsidRPr="0003267E">
        <w:rPr>
          <w:rFonts w:ascii="Times New Roman" w:hAnsi="Times New Roman" w:cs="Times New Roman"/>
        </w:rPr>
        <w:t xml:space="preserve">2003. </w:t>
      </w:r>
      <w:r w:rsidRPr="0003267E">
        <w:rPr>
          <w:rFonts w:ascii="Times New Roman" w:hAnsi="Times New Roman" w:cs="Times New Roman"/>
        </w:rPr>
        <w:t>Stock structure of yellowtail flounder off the northeastern United States.</w:t>
      </w:r>
      <w:r w:rsidR="00B26BC1" w:rsidRPr="0003267E">
        <w:rPr>
          <w:rFonts w:ascii="Times New Roman" w:hAnsi="Times New Roman" w:cs="Times New Roman"/>
        </w:rPr>
        <w:t xml:space="preserve"> Dissertations and Master's Theses (Campus Access). Paper AAI3103697.</w:t>
      </w:r>
    </w:p>
    <w:p w14:paraId="085AF512" w14:textId="78AE31A0"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Deroba, J.J.</w:t>
      </w:r>
      <w:r w:rsidR="0003267E" w:rsidRPr="0003267E">
        <w:rPr>
          <w:rFonts w:ascii="Times New Roman" w:hAnsi="Times New Roman" w:cs="Times New Roman"/>
        </w:rPr>
        <w:t xml:space="preserve">, and </w:t>
      </w:r>
      <w:r w:rsidRPr="0003267E">
        <w:rPr>
          <w:rFonts w:ascii="Times New Roman" w:hAnsi="Times New Roman" w:cs="Times New Roman"/>
        </w:rPr>
        <w:t xml:space="preserve">Schueller, A.M. </w:t>
      </w:r>
      <w:r w:rsidR="00B26BC1" w:rsidRPr="0003267E">
        <w:rPr>
          <w:rFonts w:ascii="Times New Roman" w:hAnsi="Times New Roman" w:cs="Times New Roman"/>
        </w:rPr>
        <w:t xml:space="preserve">2013. </w:t>
      </w:r>
      <w:r w:rsidRPr="0003267E">
        <w:rPr>
          <w:rFonts w:ascii="Times New Roman" w:hAnsi="Times New Roman" w:cs="Times New Roman"/>
        </w:rPr>
        <w:t>Performance of stock assessments with misspecified age-and time-varying natural mortality. Fisheries Research. 146:27-40</w:t>
      </w:r>
      <w:r w:rsidR="00B26BC1" w:rsidRPr="0003267E">
        <w:rPr>
          <w:rFonts w:ascii="Times New Roman" w:hAnsi="Times New Roman" w:cs="Times New Roman"/>
        </w:rPr>
        <w:t>.</w:t>
      </w:r>
    </w:p>
    <w:p w14:paraId="24786CF0" w14:textId="01F892FE"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Fournier, D.A.</w:t>
      </w:r>
      <w:r w:rsidR="0003267E">
        <w:rPr>
          <w:rFonts w:ascii="Times New Roman" w:hAnsi="Times New Roman" w:cs="Times New Roman"/>
        </w:rPr>
        <w:t>,</w:t>
      </w:r>
      <w:r w:rsidRPr="0003267E">
        <w:rPr>
          <w:rFonts w:ascii="Times New Roman" w:hAnsi="Times New Roman" w:cs="Times New Roman"/>
        </w:rPr>
        <w:t xml:space="preserve"> Skaug, H.J.</w:t>
      </w:r>
      <w:r w:rsidR="0003267E">
        <w:rPr>
          <w:rFonts w:ascii="Times New Roman" w:hAnsi="Times New Roman" w:cs="Times New Roman"/>
        </w:rPr>
        <w:t>,</w:t>
      </w:r>
      <w:r w:rsidRPr="0003267E">
        <w:rPr>
          <w:rFonts w:ascii="Times New Roman" w:hAnsi="Times New Roman" w:cs="Times New Roman"/>
        </w:rPr>
        <w:t xml:space="preserve"> Ancheta, J.</w:t>
      </w:r>
      <w:r w:rsidR="0003267E">
        <w:rPr>
          <w:rFonts w:ascii="Times New Roman" w:hAnsi="Times New Roman" w:cs="Times New Roman"/>
        </w:rPr>
        <w:t>,</w:t>
      </w:r>
      <w:r w:rsidRPr="0003267E">
        <w:rPr>
          <w:rFonts w:ascii="Times New Roman" w:hAnsi="Times New Roman" w:cs="Times New Roman"/>
        </w:rPr>
        <w:t xml:space="preserve"> Ianelli, J.</w:t>
      </w:r>
      <w:r w:rsidR="0003267E">
        <w:rPr>
          <w:rFonts w:ascii="Times New Roman" w:hAnsi="Times New Roman" w:cs="Times New Roman"/>
        </w:rPr>
        <w:t>,</w:t>
      </w:r>
      <w:r w:rsidRPr="0003267E">
        <w:rPr>
          <w:rFonts w:ascii="Times New Roman" w:hAnsi="Times New Roman" w:cs="Times New Roman"/>
        </w:rPr>
        <w:t xml:space="preserve"> Magnusson, A.</w:t>
      </w:r>
      <w:r w:rsidR="0003267E">
        <w:rPr>
          <w:rFonts w:ascii="Times New Roman" w:hAnsi="Times New Roman" w:cs="Times New Roman"/>
        </w:rPr>
        <w:t>,</w:t>
      </w:r>
      <w:r w:rsidRPr="0003267E">
        <w:rPr>
          <w:rFonts w:ascii="Times New Roman" w:hAnsi="Times New Roman" w:cs="Times New Roman"/>
        </w:rPr>
        <w:t xml:space="preserve"> Maunder, M.N.</w:t>
      </w:r>
      <w:r w:rsidR="0003267E">
        <w:rPr>
          <w:rFonts w:ascii="Times New Roman" w:hAnsi="Times New Roman" w:cs="Times New Roman"/>
        </w:rPr>
        <w:t>,</w:t>
      </w:r>
      <w:r w:rsidRPr="0003267E">
        <w:rPr>
          <w:rFonts w:ascii="Times New Roman" w:hAnsi="Times New Roman" w:cs="Times New Roman"/>
        </w:rPr>
        <w:t xml:space="preserve"> Nielsen, A.</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Sibert, J. </w:t>
      </w:r>
      <w:r w:rsidR="00B26BC1" w:rsidRPr="0003267E">
        <w:rPr>
          <w:rFonts w:ascii="Times New Roman" w:hAnsi="Times New Roman" w:cs="Times New Roman"/>
        </w:rPr>
        <w:t xml:space="preserve">2012. </w:t>
      </w:r>
      <w:r w:rsidRPr="0003267E">
        <w:rPr>
          <w:rFonts w:ascii="Times New Roman" w:hAnsi="Times New Roman" w:cs="Times New Roman"/>
        </w:rPr>
        <w:t>AD Model Builder: using automatic differentiation for statistical inference of highly parameterized complex nonlinear models. Optimization Methods and Software. 27:</w:t>
      </w:r>
      <w:r w:rsidR="0003267E">
        <w:rPr>
          <w:rFonts w:ascii="Times New Roman" w:hAnsi="Times New Roman" w:cs="Times New Roman"/>
        </w:rPr>
        <w:t xml:space="preserve"> </w:t>
      </w:r>
      <w:r w:rsidRPr="0003267E">
        <w:rPr>
          <w:rFonts w:ascii="Times New Roman" w:hAnsi="Times New Roman" w:cs="Times New Roman"/>
        </w:rPr>
        <w:t>233-249</w:t>
      </w:r>
      <w:r w:rsidR="00B26BC1" w:rsidRPr="0003267E">
        <w:rPr>
          <w:rFonts w:ascii="Times New Roman" w:hAnsi="Times New Roman" w:cs="Times New Roman"/>
        </w:rPr>
        <w:t>.</w:t>
      </w:r>
    </w:p>
    <w:p w14:paraId="3AF7EBE9" w14:textId="411CFB87"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Goethel, D.R.</w:t>
      </w:r>
      <w:r w:rsidR="0003267E">
        <w:rPr>
          <w:rFonts w:ascii="Times New Roman" w:hAnsi="Times New Roman" w:cs="Times New Roman"/>
        </w:rPr>
        <w:t>,</w:t>
      </w:r>
      <w:r w:rsidRPr="0003267E">
        <w:rPr>
          <w:rFonts w:ascii="Times New Roman" w:hAnsi="Times New Roman" w:cs="Times New Roman"/>
        </w:rPr>
        <w:t xml:space="preserve"> Legault, C.M.</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Cadrin, S.X. </w:t>
      </w:r>
      <w:r w:rsidR="00B26BC1" w:rsidRPr="0003267E">
        <w:rPr>
          <w:rFonts w:ascii="Times New Roman" w:hAnsi="Times New Roman" w:cs="Times New Roman"/>
        </w:rPr>
        <w:t xml:space="preserve">2015. </w:t>
      </w:r>
      <w:r w:rsidRPr="0003267E">
        <w:rPr>
          <w:rFonts w:ascii="Times New Roman" w:hAnsi="Times New Roman" w:cs="Times New Roman"/>
        </w:rPr>
        <w:t>Demonstration of a spatially explicit, tag-integrated stock assessment model with application to three interconnected stocks of yellowtail flounder off of New England. ICES Journal of Marine Science 72:</w:t>
      </w:r>
      <w:r w:rsidR="0003267E">
        <w:rPr>
          <w:rFonts w:ascii="Times New Roman" w:hAnsi="Times New Roman" w:cs="Times New Roman"/>
        </w:rPr>
        <w:t xml:space="preserve"> </w:t>
      </w:r>
      <w:r w:rsidRPr="0003267E">
        <w:rPr>
          <w:rFonts w:ascii="Times New Roman" w:hAnsi="Times New Roman" w:cs="Times New Roman"/>
        </w:rPr>
        <w:t>164-177</w:t>
      </w:r>
      <w:r w:rsidR="00B26BC1" w:rsidRPr="0003267E">
        <w:rPr>
          <w:rFonts w:ascii="Times New Roman" w:hAnsi="Times New Roman" w:cs="Times New Roman"/>
        </w:rPr>
        <w:t>.</w:t>
      </w:r>
    </w:p>
    <w:p w14:paraId="54221060" w14:textId="083603AC"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Gudmundsson, G.</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Gunnlaugsson, T. </w:t>
      </w:r>
      <w:r w:rsidR="00B26BC1" w:rsidRPr="0003267E">
        <w:rPr>
          <w:rFonts w:ascii="Times New Roman" w:hAnsi="Times New Roman" w:cs="Times New Roman"/>
        </w:rPr>
        <w:t xml:space="preserve">2012. </w:t>
      </w:r>
      <w:r w:rsidRPr="0003267E">
        <w:rPr>
          <w:rFonts w:ascii="Times New Roman" w:hAnsi="Times New Roman" w:cs="Times New Roman"/>
        </w:rPr>
        <w:t>Selection and estimation of sequential catch-at-age models. Canadian Journal of Fisheries and Aquatic Sciences 69:</w:t>
      </w:r>
      <w:r w:rsidR="00FC4FBA">
        <w:rPr>
          <w:rFonts w:ascii="Times New Roman" w:hAnsi="Times New Roman" w:cs="Times New Roman"/>
        </w:rPr>
        <w:t xml:space="preserve"> </w:t>
      </w:r>
      <w:r w:rsidRPr="0003267E">
        <w:rPr>
          <w:rFonts w:ascii="Times New Roman" w:hAnsi="Times New Roman" w:cs="Times New Roman"/>
        </w:rPr>
        <w:t>1760-1772</w:t>
      </w:r>
      <w:r w:rsidR="00B26BC1" w:rsidRPr="0003267E">
        <w:rPr>
          <w:rFonts w:ascii="Times New Roman" w:hAnsi="Times New Roman" w:cs="Times New Roman"/>
        </w:rPr>
        <w:t>.</w:t>
      </w:r>
    </w:p>
    <w:p w14:paraId="39DB1EB3" w14:textId="1105FCA4"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lastRenderedPageBreak/>
        <w:t>Hurtado-Ferro, F.</w:t>
      </w:r>
      <w:r w:rsidR="0003267E">
        <w:rPr>
          <w:rFonts w:ascii="Times New Roman" w:hAnsi="Times New Roman" w:cs="Times New Roman"/>
        </w:rPr>
        <w:t>,</w:t>
      </w:r>
      <w:r w:rsidRPr="0003267E">
        <w:rPr>
          <w:rFonts w:ascii="Times New Roman" w:hAnsi="Times New Roman" w:cs="Times New Roman"/>
        </w:rPr>
        <w:t xml:space="preserve"> Szuwalski, C.S.</w:t>
      </w:r>
      <w:r w:rsidR="0003267E">
        <w:rPr>
          <w:rFonts w:ascii="Times New Roman" w:hAnsi="Times New Roman" w:cs="Times New Roman"/>
        </w:rPr>
        <w:t>,</w:t>
      </w:r>
      <w:r w:rsidRPr="0003267E">
        <w:rPr>
          <w:rFonts w:ascii="Times New Roman" w:hAnsi="Times New Roman" w:cs="Times New Roman"/>
        </w:rPr>
        <w:t xml:space="preserve"> Valero, J.L.</w:t>
      </w:r>
      <w:r w:rsidR="0003267E">
        <w:rPr>
          <w:rFonts w:ascii="Times New Roman" w:hAnsi="Times New Roman" w:cs="Times New Roman"/>
        </w:rPr>
        <w:t>,</w:t>
      </w:r>
      <w:r w:rsidRPr="0003267E">
        <w:rPr>
          <w:rFonts w:ascii="Times New Roman" w:hAnsi="Times New Roman" w:cs="Times New Roman"/>
        </w:rPr>
        <w:t xml:space="preserve"> Anderson, S.C.</w:t>
      </w:r>
      <w:r w:rsidR="0003267E">
        <w:rPr>
          <w:rFonts w:ascii="Times New Roman" w:hAnsi="Times New Roman" w:cs="Times New Roman"/>
        </w:rPr>
        <w:t>,</w:t>
      </w:r>
      <w:r w:rsidRPr="0003267E">
        <w:rPr>
          <w:rFonts w:ascii="Times New Roman" w:hAnsi="Times New Roman" w:cs="Times New Roman"/>
        </w:rPr>
        <w:t xml:space="preserve"> Cunningham, C.J.</w:t>
      </w:r>
      <w:r w:rsidR="0003267E">
        <w:rPr>
          <w:rFonts w:ascii="Times New Roman" w:hAnsi="Times New Roman" w:cs="Times New Roman"/>
        </w:rPr>
        <w:t>,</w:t>
      </w:r>
      <w:r w:rsidRPr="0003267E">
        <w:rPr>
          <w:rFonts w:ascii="Times New Roman" w:hAnsi="Times New Roman" w:cs="Times New Roman"/>
        </w:rPr>
        <w:t xml:space="preserve"> Johnson, K.F.</w:t>
      </w:r>
      <w:r w:rsidR="0003267E">
        <w:rPr>
          <w:rFonts w:ascii="Times New Roman" w:hAnsi="Times New Roman" w:cs="Times New Roman"/>
        </w:rPr>
        <w:t>,</w:t>
      </w:r>
      <w:r w:rsidRPr="0003267E">
        <w:rPr>
          <w:rFonts w:ascii="Times New Roman" w:hAnsi="Times New Roman" w:cs="Times New Roman"/>
        </w:rPr>
        <w:t xml:space="preserve"> Licandeo, R.</w:t>
      </w:r>
      <w:r w:rsidR="0003267E">
        <w:rPr>
          <w:rFonts w:ascii="Times New Roman" w:hAnsi="Times New Roman" w:cs="Times New Roman"/>
        </w:rPr>
        <w:t>,</w:t>
      </w:r>
      <w:r w:rsidRPr="0003267E">
        <w:rPr>
          <w:rFonts w:ascii="Times New Roman" w:hAnsi="Times New Roman" w:cs="Times New Roman"/>
        </w:rPr>
        <w:t xml:space="preserve"> McGilliard, C.R.</w:t>
      </w:r>
      <w:r w:rsidR="0003267E">
        <w:rPr>
          <w:rFonts w:ascii="Times New Roman" w:hAnsi="Times New Roman" w:cs="Times New Roman"/>
        </w:rPr>
        <w:t>,</w:t>
      </w:r>
      <w:r w:rsidRPr="0003267E">
        <w:rPr>
          <w:rFonts w:ascii="Times New Roman" w:hAnsi="Times New Roman" w:cs="Times New Roman"/>
        </w:rPr>
        <w:t xml:space="preserve"> Monnahan, C.C.</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Muradian, M.L. </w:t>
      </w:r>
      <w:r w:rsidR="00B26BC1" w:rsidRPr="0003267E">
        <w:rPr>
          <w:rFonts w:ascii="Times New Roman" w:hAnsi="Times New Roman" w:cs="Times New Roman"/>
        </w:rPr>
        <w:t xml:space="preserve">2014. </w:t>
      </w:r>
      <w:r w:rsidRPr="0003267E">
        <w:rPr>
          <w:rFonts w:ascii="Times New Roman" w:hAnsi="Times New Roman" w:cs="Times New Roman"/>
        </w:rPr>
        <w:t>Looking in the rear-view mirror: bias and retrospective patterns in integrated, age-structured stock assessment models. ICES Journal of Marine Science</w:t>
      </w:r>
      <w:r w:rsidR="00FC4FBA">
        <w:rPr>
          <w:rFonts w:ascii="Times New Roman" w:hAnsi="Times New Roman" w:cs="Times New Roman"/>
        </w:rPr>
        <w:t xml:space="preserve"> </w:t>
      </w:r>
      <w:r w:rsidR="00FC4FBA" w:rsidRPr="00FC4FBA">
        <w:rPr>
          <w:rFonts w:ascii="Times New Roman" w:hAnsi="Times New Roman" w:cs="Times New Roman"/>
        </w:rPr>
        <w:t>72</w:t>
      </w:r>
      <w:r w:rsidR="00FC4FBA">
        <w:rPr>
          <w:rFonts w:ascii="Times New Roman" w:hAnsi="Times New Roman" w:cs="Times New Roman"/>
        </w:rPr>
        <w:t>:</w:t>
      </w:r>
      <w:r w:rsidR="00FC4FBA" w:rsidRPr="00FC4FBA">
        <w:rPr>
          <w:rFonts w:ascii="Times New Roman" w:hAnsi="Times New Roman" w:cs="Times New Roman"/>
        </w:rPr>
        <w:t xml:space="preserve"> 99-110</w:t>
      </w:r>
      <w:r w:rsidR="00FC4FBA">
        <w:rPr>
          <w:rFonts w:ascii="Times New Roman" w:hAnsi="Times New Roman" w:cs="Times New Roman"/>
        </w:rPr>
        <w:t>.</w:t>
      </w:r>
    </w:p>
    <w:p w14:paraId="26357B1E" w14:textId="1072F3BA"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Johnson, K.F.</w:t>
      </w:r>
      <w:r w:rsidR="0003267E">
        <w:rPr>
          <w:rFonts w:ascii="Times New Roman" w:hAnsi="Times New Roman" w:cs="Times New Roman"/>
        </w:rPr>
        <w:t>,</w:t>
      </w:r>
      <w:r w:rsidRPr="0003267E">
        <w:rPr>
          <w:rFonts w:ascii="Times New Roman" w:hAnsi="Times New Roman" w:cs="Times New Roman"/>
        </w:rPr>
        <w:t xml:space="preserve"> Councill, E.</w:t>
      </w:r>
      <w:r w:rsidR="0003267E">
        <w:rPr>
          <w:rFonts w:ascii="Times New Roman" w:hAnsi="Times New Roman" w:cs="Times New Roman"/>
        </w:rPr>
        <w:t>,</w:t>
      </w:r>
      <w:r w:rsidRPr="0003267E">
        <w:rPr>
          <w:rFonts w:ascii="Times New Roman" w:hAnsi="Times New Roman" w:cs="Times New Roman"/>
        </w:rPr>
        <w:t xml:space="preserve"> Thorson, J.T.</w:t>
      </w:r>
      <w:r w:rsidR="0003267E">
        <w:rPr>
          <w:rFonts w:ascii="Times New Roman" w:hAnsi="Times New Roman" w:cs="Times New Roman"/>
        </w:rPr>
        <w:t>,</w:t>
      </w:r>
      <w:r w:rsidRPr="0003267E">
        <w:rPr>
          <w:rFonts w:ascii="Times New Roman" w:hAnsi="Times New Roman" w:cs="Times New Roman"/>
        </w:rPr>
        <w:t xml:space="preserve"> Brooks, E.</w:t>
      </w:r>
      <w:r w:rsidR="0003267E">
        <w:rPr>
          <w:rFonts w:ascii="Times New Roman" w:hAnsi="Times New Roman" w:cs="Times New Roman"/>
        </w:rPr>
        <w:t>,</w:t>
      </w:r>
      <w:r w:rsidRPr="0003267E">
        <w:rPr>
          <w:rFonts w:ascii="Times New Roman" w:hAnsi="Times New Roman" w:cs="Times New Roman"/>
        </w:rPr>
        <w:t xml:space="preserve"> Methot, R.D.</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Punt, A.E. </w:t>
      </w:r>
      <w:r w:rsidR="00B26BC1" w:rsidRPr="0003267E">
        <w:rPr>
          <w:rFonts w:ascii="Times New Roman" w:hAnsi="Times New Roman" w:cs="Times New Roman"/>
        </w:rPr>
        <w:t xml:space="preserve">2016. </w:t>
      </w:r>
      <w:r w:rsidRPr="0003267E">
        <w:rPr>
          <w:rFonts w:ascii="Times New Roman" w:hAnsi="Times New Roman" w:cs="Times New Roman"/>
        </w:rPr>
        <w:t>Can autocorrelated recruitment be estimated using integrated assessment models and how does it affect population forecasts? Fisheries Research 183:222-232</w:t>
      </w:r>
      <w:r w:rsidR="00B26BC1" w:rsidRPr="0003267E">
        <w:rPr>
          <w:rFonts w:ascii="Times New Roman" w:hAnsi="Times New Roman" w:cs="Times New Roman"/>
        </w:rPr>
        <w:t>.</w:t>
      </w:r>
    </w:p>
    <w:p w14:paraId="6CC0E950" w14:textId="4CE82D91"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Johnson, K.F.</w:t>
      </w:r>
      <w:r w:rsidR="0003267E">
        <w:rPr>
          <w:rFonts w:ascii="Times New Roman" w:hAnsi="Times New Roman" w:cs="Times New Roman"/>
        </w:rPr>
        <w:t>,</w:t>
      </w:r>
      <w:r w:rsidRPr="0003267E">
        <w:rPr>
          <w:rFonts w:ascii="Times New Roman" w:hAnsi="Times New Roman" w:cs="Times New Roman"/>
        </w:rPr>
        <w:t xml:space="preserve"> Monnahan, C.C.</w:t>
      </w:r>
      <w:r w:rsidR="0003267E">
        <w:rPr>
          <w:rFonts w:ascii="Times New Roman" w:hAnsi="Times New Roman" w:cs="Times New Roman"/>
        </w:rPr>
        <w:t>,</w:t>
      </w:r>
      <w:r w:rsidRPr="0003267E">
        <w:rPr>
          <w:rFonts w:ascii="Times New Roman" w:hAnsi="Times New Roman" w:cs="Times New Roman"/>
        </w:rPr>
        <w:t xml:space="preserve"> McGilliard, C.R.</w:t>
      </w:r>
      <w:r w:rsidR="0003267E">
        <w:rPr>
          <w:rFonts w:ascii="Times New Roman" w:hAnsi="Times New Roman" w:cs="Times New Roman"/>
        </w:rPr>
        <w:t>,</w:t>
      </w:r>
      <w:r w:rsidRPr="0003267E">
        <w:rPr>
          <w:rFonts w:ascii="Times New Roman" w:hAnsi="Times New Roman" w:cs="Times New Roman"/>
        </w:rPr>
        <w:t xml:space="preserve"> Vert-pre, K.A.</w:t>
      </w:r>
      <w:r w:rsidR="0003267E">
        <w:rPr>
          <w:rFonts w:ascii="Times New Roman" w:hAnsi="Times New Roman" w:cs="Times New Roman"/>
        </w:rPr>
        <w:t>,</w:t>
      </w:r>
      <w:r w:rsidRPr="0003267E">
        <w:rPr>
          <w:rFonts w:ascii="Times New Roman" w:hAnsi="Times New Roman" w:cs="Times New Roman"/>
        </w:rPr>
        <w:t xml:space="preserve"> Anderson, S.C.</w:t>
      </w:r>
      <w:r w:rsidR="0003267E">
        <w:rPr>
          <w:rFonts w:ascii="Times New Roman" w:hAnsi="Times New Roman" w:cs="Times New Roman"/>
        </w:rPr>
        <w:t>,</w:t>
      </w:r>
      <w:r w:rsidRPr="0003267E">
        <w:rPr>
          <w:rFonts w:ascii="Times New Roman" w:hAnsi="Times New Roman" w:cs="Times New Roman"/>
        </w:rPr>
        <w:t xml:space="preserve"> Cunningham, C.J.</w:t>
      </w:r>
      <w:r w:rsidR="0003267E">
        <w:rPr>
          <w:rFonts w:ascii="Times New Roman" w:hAnsi="Times New Roman" w:cs="Times New Roman"/>
        </w:rPr>
        <w:t>,</w:t>
      </w:r>
      <w:r w:rsidRPr="0003267E">
        <w:rPr>
          <w:rFonts w:ascii="Times New Roman" w:hAnsi="Times New Roman" w:cs="Times New Roman"/>
        </w:rPr>
        <w:t xml:space="preserve"> Hurtado-Ferro, F.</w:t>
      </w:r>
      <w:r w:rsidR="0003267E">
        <w:rPr>
          <w:rFonts w:ascii="Times New Roman" w:hAnsi="Times New Roman" w:cs="Times New Roman"/>
        </w:rPr>
        <w:t>,</w:t>
      </w:r>
      <w:r w:rsidRPr="0003267E">
        <w:rPr>
          <w:rFonts w:ascii="Times New Roman" w:hAnsi="Times New Roman" w:cs="Times New Roman"/>
        </w:rPr>
        <w:t xml:space="preserve"> Licandeo, R.R.</w:t>
      </w:r>
      <w:r w:rsidR="0003267E">
        <w:rPr>
          <w:rFonts w:ascii="Times New Roman" w:hAnsi="Times New Roman" w:cs="Times New Roman"/>
        </w:rPr>
        <w:t>,</w:t>
      </w:r>
      <w:r w:rsidRPr="0003267E">
        <w:rPr>
          <w:rFonts w:ascii="Times New Roman" w:hAnsi="Times New Roman" w:cs="Times New Roman"/>
        </w:rPr>
        <w:t xml:space="preserve"> Muradian, M.L.</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Ono, K. </w:t>
      </w:r>
      <w:r w:rsidR="00B26BC1" w:rsidRPr="0003267E">
        <w:rPr>
          <w:rFonts w:ascii="Times New Roman" w:hAnsi="Times New Roman" w:cs="Times New Roman"/>
        </w:rPr>
        <w:t xml:space="preserve">2015. </w:t>
      </w:r>
      <w:r w:rsidRPr="0003267E">
        <w:rPr>
          <w:rFonts w:ascii="Times New Roman" w:hAnsi="Times New Roman" w:cs="Times New Roman"/>
        </w:rPr>
        <w:t>Time-varying natural mortality in fisheries stock assessment models: identifying a default approach. ICES Journal of Marine Science</w:t>
      </w:r>
      <w:r w:rsidR="00FC4FBA">
        <w:rPr>
          <w:rFonts w:ascii="Times New Roman" w:hAnsi="Times New Roman" w:cs="Times New Roman"/>
        </w:rPr>
        <w:t xml:space="preserve"> </w:t>
      </w:r>
      <w:r w:rsidRPr="0003267E">
        <w:rPr>
          <w:rFonts w:ascii="Times New Roman" w:hAnsi="Times New Roman" w:cs="Times New Roman"/>
        </w:rPr>
        <w:t>72:</w:t>
      </w:r>
      <w:r w:rsidR="00FC4FBA">
        <w:rPr>
          <w:rFonts w:ascii="Times New Roman" w:hAnsi="Times New Roman" w:cs="Times New Roman"/>
        </w:rPr>
        <w:t xml:space="preserve"> </w:t>
      </w:r>
      <w:r w:rsidRPr="0003267E">
        <w:rPr>
          <w:rFonts w:ascii="Times New Roman" w:hAnsi="Times New Roman" w:cs="Times New Roman"/>
        </w:rPr>
        <w:t>137-150</w:t>
      </w:r>
      <w:r w:rsidR="00B26BC1" w:rsidRPr="0003267E">
        <w:rPr>
          <w:rFonts w:ascii="Times New Roman" w:hAnsi="Times New Roman" w:cs="Times New Roman"/>
        </w:rPr>
        <w:t>.</w:t>
      </w:r>
    </w:p>
    <w:p w14:paraId="3329EF1A" w14:textId="44D066F4" w:rsidR="00986FA6" w:rsidRDefault="00986FA6" w:rsidP="004753A9">
      <w:pPr>
        <w:ind w:left="720" w:hanging="720"/>
        <w:rPr>
          <w:rFonts w:ascii="Times New Roman" w:hAnsi="Times New Roman" w:cs="Times New Roman"/>
        </w:rPr>
      </w:pPr>
      <w:r w:rsidRPr="0003267E">
        <w:rPr>
          <w:rFonts w:ascii="Times New Roman" w:hAnsi="Times New Roman" w:cs="Times New Roman"/>
        </w:rPr>
        <w:t>Kristensen, K., Nielsen, A., Berg, C., Skaug, H., and Bell, B. M. 2016. TMB: Automatic differentiation and Laplace approximation. Journal of Statistical Software 70: 1</w:t>
      </w:r>
      <w:r w:rsidR="00FC4FBA">
        <w:rPr>
          <w:rFonts w:ascii="Times New Roman" w:hAnsi="Times New Roman" w:cs="Times New Roman"/>
        </w:rPr>
        <w:t>-</w:t>
      </w:r>
      <w:r w:rsidRPr="0003267E">
        <w:rPr>
          <w:rFonts w:ascii="Times New Roman" w:hAnsi="Times New Roman" w:cs="Times New Roman"/>
        </w:rPr>
        <w:t>21.</w:t>
      </w:r>
    </w:p>
    <w:p w14:paraId="0A0A6CCB" w14:textId="05FB9EF5" w:rsidR="001510C6" w:rsidRPr="0003267E" w:rsidRDefault="001510C6" w:rsidP="004753A9">
      <w:pPr>
        <w:ind w:left="720" w:hanging="720"/>
        <w:rPr>
          <w:rFonts w:ascii="Times New Roman" w:hAnsi="Times New Roman" w:cs="Times New Roman"/>
        </w:rPr>
      </w:pPr>
      <w:r w:rsidRPr="001510C6">
        <w:rPr>
          <w:rFonts w:ascii="Times New Roman" w:hAnsi="Times New Roman" w:cs="Times New Roman"/>
        </w:rPr>
        <w:t>Kumar, R., Cadigan, N. G., Zheng, N., Varkey, D. A., and Morgan, M. J. 2020. A state-space spatial survey-based stock assessment (SSURBA) model to inform spatial variation in relative stock trends. Canadian Journal of Fisheries and Aquatic Sciences, 77: 1638–1658.</w:t>
      </w:r>
    </w:p>
    <w:p w14:paraId="4F7139A9" w14:textId="2A82A33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B26BC1" w:rsidRPr="0003267E">
        <w:rPr>
          <w:rFonts w:ascii="Times New Roman" w:hAnsi="Times New Roman" w:cs="Times New Roman"/>
        </w:rPr>
        <w:t xml:space="preserve"> 2009.</w:t>
      </w:r>
      <w:r w:rsidRPr="0003267E">
        <w:rPr>
          <w:rFonts w:ascii="Times New Roman" w:hAnsi="Times New Roman" w:cs="Times New Roman"/>
        </w:rPr>
        <w:t xml:space="preserve"> Report of the retrospective working group. NOAA NMFS Northeast Fisheries Science Center Reference Document:09-01</w:t>
      </w:r>
      <w:r w:rsidR="00B26BC1" w:rsidRPr="0003267E">
        <w:rPr>
          <w:rFonts w:ascii="Times New Roman" w:hAnsi="Times New Roman" w:cs="Times New Roman"/>
        </w:rPr>
        <w:t>.</w:t>
      </w:r>
    </w:p>
    <w:p w14:paraId="45BDD7F8" w14:textId="19148051"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03267E">
        <w:rPr>
          <w:rFonts w:ascii="Times New Roman" w:hAnsi="Times New Roman" w:cs="Times New Roman"/>
        </w:rPr>
        <w:t>,</w:t>
      </w:r>
      <w:r w:rsidRPr="0003267E">
        <w:rPr>
          <w:rFonts w:ascii="Times New Roman" w:hAnsi="Times New Roman" w:cs="Times New Roman"/>
        </w:rPr>
        <w:t xml:space="preserve"> Alade, L.</w:t>
      </w:r>
      <w:r w:rsidR="0003267E">
        <w:rPr>
          <w:rFonts w:ascii="Times New Roman" w:hAnsi="Times New Roman" w:cs="Times New Roman"/>
        </w:rPr>
        <w:t>,</w:t>
      </w:r>
      <w:r w:rsidRPr="0003267E">
        <w:rPr>
          <w:rFonts w:ascii="Times New Roman" w:hAnsi="Times New Roman" w:cs="Times New Roman"/>
        </w:rPr>
        <w:t xml:space="preserve"> Stone, H.H.</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Gross, W.E. </w:t>
      </w:r>
      <w:r w:rsidR="00B26BC1" w:rsidRPr="0003267E">
        <w:rPr>
          <w:rFonts w:ascii="Times New Roman" w:hAnsi="Times New Roman" w:cs="Times New Roman"/>
        </w:rPr>
        <w:t xml:space="preserve">2012. </w:t>
      </w:r>
      <w:r w:rsidRPr="0003267E">
        <w:rPr>
          <w:rFonts w:ascii="Times New Roman" w:hAnsi="Times New Roman" w:cs="Times New Roman"/>
        </w:rPr>
        <w:t>Stock assessment of Georges Bank yellowtail flounder for 2012. TRAC Ref Doc. 2:133</w:t>
      </w:r>
      <w:r w:rsidR="00B26BC1" w:rsidRPr="0003267E">
        <w:rPr>
          <w:rFonts w:ascii="Times New Roman" w:hAnsi="Times New Roman" w:cs="Times New Roman"/>
        </w:rPr>
        <w:t>.</w:t>
      </w:r>
    </w:p>
    <w:p w14:paraId="1F131B30" w14:textId="0435681B"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Palmer, M.C. </w:t>
      </w:r>
      <w:r w:rsidR="00B26BC1" w:rsidRPr="0003267E">
        <w:rPr>
          <w:rFonts w:ascii="Times New Roman" w:hAnsi="Times New Roman" w:cs="Times New Roman"/>
        </w:rPr>
        <w:t xml:space="preserve">2015. </w:t>
      </w:r>
      <w:r w:rsidRPr="0003267E">
        <w:rPr>
          <w:rFonts w:ascii="Times New Roman" w:hAnsi="Times New Roman" w:cs="Times New Roman"/>
        </w:rPr>
        <w:t>In what direction should the fishing mortality target change when natural mortality increases within an assessment? Canadian Journal of Fisheries and Aquatic Sciences</w:t>
      </w:r>
      <w:r w:rsidR="00FC4FBA">
        <w:rPr>
          <w:rFonts w:ascii="Times New Roman" w:hAnsi="Times New Roman" w:cs="Times New Roman"/>
        </w:rPr>
        <w:t xml:space="preserve"> </w:t>
      </w:r>
      <w:r w:rsidRPr="0003267E">
        <w:rPr>
          <w:rFonts w:ascii="Times New Roman" w:hAnsi="Times New Roman" w:cs="Times New Roman"/>
        </w:rPr>
        <w:t>73:</w:t>
      </w:r>
      <w:r w:rsidR="00FC4FBA">
        <w:rPr>
          <w:rFonts w:ascii="Times New Roman" w:hAnsi="Times New Roman" w:cs="Times New Roman"/>
        </w:rPr>
        <w:t xml:space="preserve"> </w:t>
      </w:r>
      <w:r w:rsidRPr="0003267E">
        <w:rPr>
          <w:rFonts w:ascii="Times New Roman" w:hAnsi="Times New Roman" w:cs="Times New Roman"/>
        </w:rPr>
        <w:t>1-9</w:t>
      </w:r>
      <w:r w:rsidR="00B26BC1" w:rsidRPr="0003267E">
        <w:rPr>
          <w:rFonts w:ascii="Times New Roman" w:hAnsi="Times New Roman" w:cs="Times New Roman"/>
        </w:rPr>
        <w:t>.</w:t>
      </w:r>
    </w:p>
    <w:p w14:paraId="3B06CEF7" w14:textId="3177074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Restrepo, V.R. </w:t>
      </w:r>
      <w:r w:rsidR="00B26BC1" w:rsidRPr="0003267E">
        <w:rPr>
          <w:rFonts w:ascii="Times New Roman" w:hAnsi="Times New Roman" w:cs="Times New Roman"/>
        </w:rPr>
        <w:t xml:space="preserve">1999. </w:t>
      </w:r>
      <w:r w:rsidRPr="0003267E">
        <w:rPr>
          <w:rFonts w:ascii="Times New Roman" w:hAnsi="Times New Roman" w:cs="Times New Roman"/>
        </w:rPr>
        <w:t>A flexible forward age-structured assessment program. ICCAT Col Vol Sci Pap. 49:</w:t>
      </w:r>
      <w:r w:rsidR="00FC4FBA">
        <w:rPr>
          <w:rFonts w:ascii="Times New Roman" w:hAnsi="Times New Roman" w:cs="Times New Roman"/>
        </w:rPr>
        <w:t xml:space="preserve"> </w:t>
      </w:r>
      <w:r w:rsidRPr="0003267E">
        <w:rPr>
          <w:rFonts w:ascii="Times New Roman" w:hAnsi="Times New Roman" w:cs="Times New Roman"/>
        </w:rPr>
        <w:t>246-253</w:t>
      </w:r>
      <w:r w:rsidR="00B26BC1" w:rsidRPr="0003267E">
        <w:rPr>
          <w:rFonts w:ascii="Times New Roman" w:hAnsi="Times New Roman" w:cs="Times New Roman"/>
        </w:rPr>
        <w:t>.</w:t>
      </w:r>
    </w:p>
    <w:p w14:paraId="0F3E9AFF" w14:textId="60629DD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 xml:space="preserve">Lorenzen, K. </w:t>
      </w:r>
      <w:r w:rsidR="00B26BC1" w:rsidRPr="0003267E">
        <w:rPr>
          <w:rFonts w:ascii="Times New Roman" w:hAnsi="Times New Roman" w:cs="Times New Roman"/>
        </w:rPr>
        <w:t xml:space="preserve">1996. </w:t>
      </w:r>
      <w:r w:rsidRPr="0003267E">
        <w:rPr>
          <w:rFonts w:ascii="Times New Roman" w:hAnsi="Times New Roman" w:cs="Times New Roman"/>
        </w:rPr>
        <w:t xml:space="preserve">The relationship between body weight and natural mortality in juvenile and adult fish: a comparison of natural ecosystems and aquaculture. Journal of </w:t>
      </w:r>
      <w:r w:rsidR="00FC4FBA">
        <w:rPr>
          <w:rFonts w:ascii="Times New Roman" w:hAnsi="Times New Roman" w:cs="Times New Roman"/>
        </w:rPr>
        <w:t>F</w:t>
      </w:r>
      <w:r w:rsidRPr="0003267E">
        <w:rPr>
          <w:rFonts w:ascii="Times New Roman" w:hAnsi="Times New Roman" w:cs="Times New Roman"/>
        </w:rPr>
        <w:t xml:space="preserve">ish </w:t>
      </w:r>
      <w:r w:rsidR="00FC4FBA">
        <w:rPr>
          <w:rFonts w:ascii="Times New Roman" w:hAnsi="Times New Roman" w:cs="Times New Roman"/>
        </w:rPr>
        <w:t>B</w:t>
      </w:r>
      <w:r w:rsidRPr="0003267E">
        <w:rPr>
          <w:rFonts w:ascii="Times New Roman" w:hAnsi="Times New Roman" w:cs="Times New Roman"/>
        </w:rPr>
        <w:t>iology 49:</w:t>
      </w:r>
      <w:r w:rsidR="00FC4FBA">
        <w:rPr>
          <w:rFonts w:ascii="Times New Roman" w:hAnsi="Times New Roman" w:cs="Times New Roman"/>
        </w:rPr>
        <w:t xml:space="preserve"> </w:t>
      </w:r>
      <w:r w:rsidRPr="0003267E">
        <w:rPr>
          <w:rFonts w:ascii="Times New Roman" w:hAnsi="Times New Roman" w:cs="Times New Roman"/>
        </w:rPr>
        <w:t>627-642</w:t>
      </w:r>
      <w:r w:rsidR="00B26BC1" w:rsidRPr="0003267E">
        <w:rPr>
          <w:rFonts w:ascii="Times New Roman" w:hAnsi="Times New Roman" w:cs="Times New Roman"/>
        </w:rPr>
        <w:t>.</w:t>
      </w:r>
    </w:p>
    <w:p w14:paraId="25D4DCEC" w14:textId="118C8E4C" w:rsidR="00A95D46" w:rsidRPr="0003267E" w:rsidRDefault="00A95D46" w:rsidP="004753A9">
      <w:pPr>
        <w:ind w:left="720" w:hanging="720"/>
        <w:rPr>
          <w:rFonts w:ascii="Times New Roman" w:hAnsi="Times New Roman" w:cs="Times New Roman"/>
        </w:rPr>
      </w:pPr>
      <w:r w:rsidRPr="0003267E">
        <w:rPr>
          <w:rFonts w:ascii="Times New Roman" w:hAnsi="Times New Roman" w:cs="Times New Roman"/>
        </w:rPr>
        <w:t>Methot Jr, R. D., and Wetzel, C. R. 2013. Stock synthesis: a biological and statistical framework for fish stock assessment and fishery management. Fisheries Research 142:</w:t>
      </w:r>
      <w:r w:rsidR="00FC4FBA">
        <w:rPr>
          <w:rFonts w:ascii="Times New Roman" w:hAnsi="Times New Roman" w:cs="Times New Roman"/>
        </w:rPr>
        <w:t xml:space="preserve"> </w:t>
      </w:r>
      <w:r w:rsidRPr="0003267E">
        <w:rPr>
          <w:rFonts w:ascii="Times New Roman" w:hAnsi="Times New Roman" w:cs="Times New Roman"/>
        </w:rPr>
        <w:t>86-99.</w:t>
      </w:r>
    </w:p>
    <w:p w14:paraId="6FCCE421" w14:textId="7A6AD764"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Miller, T.J.</w:t>
      </w:r>
      <w:r w:rsidR="0003267E">
        <w:rPr>
          <w:rFonts w:ascii="Times New Roman" w:hAnsi="Times New Roman" w:cs="Times New Roman"/>
        </w:rPr>
        <w:t>,</w:t>
      </w:r>
      <w:r w:rsidRPr="0003267E">
        <w:rPr>
          <w:rFonts w:ascii="Times New Roman" w:hAnsi="Times New Roman" w:cs="Times New Roman"/>
        </w:rPr>
        <w:t xml:space="preserve"> Hare, J.A.</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Alade, L.A. </w:t>
      </w:r>
      <w:r w:rsidR="00B26BC1" w:rsidRPr="0003267E">
        <w:rPr>
          <w:rFonts w:ascii="Times New Roman" w:hAnsi="Times New Roman" w:cs="Times New Roman"/>
        </w:rPr>
        <w:t xml:space="preserve">2016. </w:t>
      </w:r>
      <w:r w:rsidRPr="0003267E">
        <w:rPr>
          <w:rFonts w:ascii="Times New Roman" w:hAnsi="Times New Roman" w:cs="Times New Roman"/>
        </w:rPr>
        <w:t>A state-space approach to incorporating environmental effects on recruitment in an age-structured assessment model with an application to Southern New England yellowtail flounder. Canadian Journal of Fisheries and Aquatic Sciences 73:</w:t>
      </w:r>
      <w:r w:rsidR="00FC4FBA">
        <w:rPr>
          <w:rFonts w:ascii="Times New Roman" w:hAnsi="Times New Roman" w:cs="Times New Roman"/>
        </w:rPr>
        <w:t xml:space="preserve"> </w:t>
      </w:r>
      <w:r w:rsidRPr="0003267E">
        <w:rPr>
          <w:rFonts w:ascii="Times New Roman" w:hAnsi="Times New Roman" w:cs="Times New Roman"/>
        </w:rPr>
        <w:t>1261-1270</w:t>
      </w:r>
      <w:r w:rsidR="00B26BC1" w:rsidRPr="0003267E">
        <w:rPr>
          <w:rFonts w:ascii="Times New Roman" w:hAnsi="Times New Roman" w:cs="Times New Roman"/>
        </w:rPr>
        <w:t>.</w:t>
      </w:r>
    </w:p>
    <w:p w14:paraId="2258A85F" w14:textId="6FD5FFB3"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Miller, T.J.</w:t>
      </w:r>
      <w:r w:rsidR="003402DE" w:rsidRPr="0003267E">
        <w:rPr>
          <w:rFonts w:ascii="Times New Roman" w:hAnsi="Times New Roman" w:cs="Times New Roman"/>
        </w:rPr>
        <w:t xml:space="preserve"> and </w:t>
      </w:r>
      <w:r w:rsidRPr="0003267E">
        <w:rPr>
          <w:rFonts w:ascii="Times New Roman" w:hAnsi="Times New Roman" w:cs="Times New Roman"/>
        </w:rPr>
        <w:t xml:space="preserve">Legault, C.M. </w:t>
      </w:r>
      <w:r w:rsidR="00036C2C" w:rsidRPr="0003267E">
        <w:rPr>
          <w:rFonts w:ascii="Times New Roman" w:hAnsi="Times New Roman" w:cs="Times New Roman"/>
        </w:rPr>
        <w:t xml:space="preserve">2017. </w:t>
      </w:r>
      <w:r w:rsidRPr="0003267E">
        <w:rPr>
          <w:rFonts w:ascii="Times New Roman" w:hAnsi="Times New Roman" w:cs="Times New Roman"/>
        </w:rPr>
        <w:t>Statistical behavior of retrospective patterns and their effects on estimation of stock and harvest status. Fisheries Research 186:</w:t>
      </w:r>
      <w:r w:rsidR="00FC4FBA">
        <w:rPr>
          <w:rFonts w:ascii="Times New Roman" w:hAnsi="Times New Roman" w:cs="Times New Roman"/>
        </w:rPr>
        <w:t xml:space="preserve"> </w:t>
      </w:r>
      <w:r w:rsidRPr="0003267E">
        <w:rPr>
          <w:rFonts w:ascii="Times New Roman" w:hAnsi="Times New Roman" w:cs="Times New Roman"/>
        </w:rPr>
        <w:t>109-120</w:t>
      </w:r>
      <w:r w:rsidR="00036C2C" w:rsidRPr="0003267E">
        <w:rPr>
          <w:rFonts w:ascii="Times New Roman" w:hAnsi="Times New Roman" w:cs="Times New Roman"/>
        </w:rPr>
        <w:t>.</w:t>
      </w:r>
    </w:p>
    <w:p w14:paraId="1F842FD6" w14:textId="5C0C9797" w:rsidR="00036C2C" w:rsidRPr="0003267E" w:rsidRDefault="00036C2C" w:rsidP="004753A9">
      <w:pPr>
        <w:ind w:left="720" w:hanging="720"/>
        <w:rPr>
          <w:rFonts w:ascii="Times New Roman" w:hAnsi="Times New Roman" w:cs="Times New Roman"/>
        </w:rPr>
      </w:pPr>
      <w:r w:rsidRPr="0003267E">
        <w:rPr>
          <w:rFonts w:ascii="Times New Roman" w:hAnsi="Times New Roman" w:cs="Times New Roman"/>
        </w:rPr>
        <w:lastRenderedPageBreak/>
        <w:t>Miller, T.J. and Stock, B.C. 2020. The Woods Hole Assessment Model (WHAM). Version 1.0. https://timjmiller.github.io/wham/.</w:t>
      </w:r>
    </w:p>
    <w:p w14:paraId="3E400B05" w14:textId="7FBF7746"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 xml:space="preserve">Mohn, R. </w:t>
      </w:r>
      <w:r w:rsidR="00036C2C" w:rsidRPr="0003267E">
        <w:rPr>
          <w:rFonts w:ascii="Times New Roman" w:hAnsi="Times New Roman" w:cs="Times New Roman"/>
        </w:rPr>
        <w:t xml:space="preserve">1999. </w:t>
      </w:r>
      <w:r w:rsidRPr="0003267E">
        <w:rPr>
          <w:rFonts w:ascii="Times New Roman" w:hAnsi="Times New Roman" w:cs="Times New Roman"/>
        </w:rPr>
        <w:t>The retrospective problem in sequential population analysis: An investigation using cod fishery and simulated data. ICES Journal of Marine Science 56:</w:t>
      </w:r>
      <w:r w:rsidR="00FC4FBA">
        <w:rPr>
          <w:rFonts w:ascii="Times New Roman" w:hAnsi="Times New Roman" w:cs="Times New Roman"/>
        </w:rPr>
        <w:t xml:space="preserve"> </w:t>
      </w:r>
      <w:r w:rsidRPr="0003267E">
        <w:rPr>
          <w:rFonts w:ascii="Times New Roman" w:hAnsi="Times New Roman" w:cs="Times New Roman"/>
        </w:rPr>
        <w:t>473-488</w:t>
      </w:r>
      <w:r w:rsidR="00036C2C" w:rsidRPr="0003267E">
        <w:rPr>
          <w:rFonts w:ascii="Times New Roman" w:hAnsi="Times New Roman" w:cs="Times New Roman"/>
        </w:rPr>
        <w:t>.</w:t>
      </w:r>
    </w:p>
    <w:p w14:paraId="39F395BC" w14:textId="6F4FC55E"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 xml:space="preserve">NEFSC. </w:t>
      </w:r>
      <w:r w:rsidR="0094661D" w:rsidRPr="0003267E">
        <w:rPr>
          <w:rFonts w:ascii="Times New Roman" w:hAnsi="Times New Roman" w:cs="Times New Roman"/>
        </w:rPr>
        <w:t xml:space="preserve">2012. </w:t>
      </w:r>
      <w:r w:rsidRPr="0003267E">
        <w:rPr>
          <w:rFonts w:ascii="Times New Roman" w:hAnsi="Times New Roman" w:cs="Times New Roman"/>
        </w:rPr>
        <w:t>54th Northeast Regional Stock Assessment Workshop (54th SAW) Assessment Report. US Dept Commer, Northeast Fish Sci Cent Ref Doc 12-18</w:t>
      </w:r>
      <w:r w:rsidR="0003267E">
        <w:rPr>
          <w:rFonts w:ascii="Times New Roman" w:hAnsi="Times New Roman" w:cs="Times New Roman"/>
        </w:rPr>
        <w:t>,</w:t>
      </w:r>
      <w:r w:rsidRPr="0003267E">
        <w:rPr>
          <w:rFonts w:ascii="Times New Roman" w:hAnsi="Times New Roman" w:cs="Times New Roman"/>
        </w:rPr>
        <w:t xml:space="preserve"> 600p</w:t>
      </w:r>
      <w:r w:rsidR="0094661D" w:rsidRPr="0003267E">
        <w:rPr>
          <w:rFonts w:ascii="Times New Roman" w:hAnsi="Times New Roman" w:cs="Times New Roman"/>
        </w:rPr>
        <w:t>.</w:t>
      </w:r>
      <w:r w:rsidR="006E1844" w:rsidRPr="0003267E">
        <w:rPr>
          <w:rFonts w:ascii="Times New Roman" w:hAnsi="Times New Roman" w:cs="Times New Roman"/>
        </w:rPr>
        <w:t xml:space="preserve"> https://repository.library.noaa.gov/view/noaa/4193</w:t>
      </w:r>
    </w:p>
    <w:p w14:paraId="7A74E62D" w14:textId="09BB35F0" w:rsidR="006E1844" w:rsidRPr="0003267E" w:rsidRDefault="006E1844" w:rsidP="004753A9">
      <w:pPr>
        <w:ind w:left="720" w:hanging="720"/>
        <w:rPr>
          <w:rFonts w:ascii="Times New Roman" w:hAnsi="Times New Roman" w:cs="Times New Roman"/>
        </w:rPr>
      </w:pPr>
      <w:r w:rsidRPr="0003267E">
        <w:rPr>
          <w:rFonts w:ascii="Times New Roman" w:hAnsi="Times New Roman" w:cs="Times New Roman"/>
        </w:rPr>
        <w:t>NEFSC. 2013. 55th Northeast Regional Stock Assessment Workshop (55th SAW) Assessment Summary Report. US Dept Commer, Northeast Fish Sci Cent Ref Doc 13-01. 41p. https://repository.library.noaa.gov/view/noaa/4330.</w:t>
      </w:r>
    </w:p>
    <w:p w14:paraId="2D91EB3F" w14:textId="33014B60" w:rsidR="00B4606B" w:rsidRPr="0003267E" w:rsidRDefault="00B4606B" w:rsidP="005476C4">
      <w:pPr>
        <w:ind w:left="720" w:hanging="720"/>
        <w:rPr>
          <w:rFonts w:ascii="Times New Roman" w:hAnsi="Times New Roman" w:cs="Times New Roman"/>
        </w:rPr>
      </w:pPr>
      <w:r w:rsidRPr="0003267E">
        <w:rPr>
          <w:rFonts w:ascii="Times New Roman" w:hAnsi="Times New Roman" w:cs="Times New Roman"/>
        </w:rPr>
        <w:t xml:space="preserve">NEFSC. 2020. Operational Assessment of 14 Northeast Groundfish Stocks, Updated Through 2018. </w:t>
      </w:r>
      <w:r w:rsidR="005476C4" w:rsidRPr="005476C4">
        <w:rPr>
          <w:rFonts w:ascii="Times New Roman" w:hAnsi="Times New Roman" w:cs="Times New Roman"/>
        </w:rPr>
        <w:t>https://s3.amazonaws.com/nefmc.org/9_Prepublication-NE-Grndfsh-10-3-2019_191202_105733.pdf</w:t>
      </w:r>
      <w:r w:rsidR="005476C4">
        <w:rPr>
          <w:rFonts w:ascii="Times New Roman" w:hAnsi="Times New Roman" w:cs="Times New Roman"/>
        </w:rPr>
        <w:t xml:space="preserve">. </w:t>
      </w:r>
      <w:r w:rsidR="00B753FB" w:rsidRPr="0003267E">
        <w:rPr>
          <w:rFonts w:ascii="Times New Roman" w:hAnsi="Times New Roman" w:cs="Times New Roman"/>
          <w:color w:val="FF0000"/>
        </w:rPr>
        <w:t>*</w:t>
      </w:r>
      <w:r w:rsidR="006E1844" w:rsidRPr="0003267E">
        <w:rPr>
          <w:rFonts w:ascii="Times New Roman" w:hAnsi="Times New Roman" w:cs="Times New Roman"/>
          <w:color w:val="FF0000"/>
        </w:rPr>
        <w:t xml:space="preserve">pre-print, </w:t>
      </w:r>
      <w:r w:rsidR="00B753FB" w:rsidRPr="0003267E">
        <w:rPr>
          <w:rFonts w:ascii="Times New Roman" w:hAnsi="Times New Roman" w:cs="Times New Roman"/>
          <w:color w:val="FF0000"/>
        </w:rPr>
        <w:t>will update citation when officially published.</w:t>
      </w:r>
    </w:p>
    <w:p w14:paraId="0E694F0C" w14:textId="2F76F2FF"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Nielsen, A.</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Berg, C.W.</w:t>
      </w:r>
      <w:r w:rsidR="00B26BC1" w:rsidRPr="0003267E">
        <w:rPr>
          <w:rFonts w:ascii="Times New Roman" w:hAnsi="Times New Roman" w:cs="Times New Roman"/>
        </w:rPr>
        <w:t xml:space="preserve"> 2014.</w:t>
      </w:r>
      <w:r w:rsidRPr="0003267E">
        <w:rPr>
          <w:rFonts w:ascii="Times New Roman" w:hAnsi="Times New Roman" w:cs="Times New Roman"/>
        </w:rPr>
        <w:t xml:space="preserve"> Estimation of time-varying selectivity in stock assessments using state-space models. Fisheries Research 158:</w:t>
      </w:r>
      <w:r w:rsidR="00FC4FBA">
        <w:rPr>
          <w:rFonts w:ascii="Times New Roman" w:hAnsi="Times New Roman" w:cs="Times New Roman"/>
        </w:rPr>
        <w:t xml:space="preserve"> </w:t>
      </w:r>
      <w:r w:rsidRPr="0003267E">
        <w:rPr>
          <w:rFonts w:ascii="Times New Roman" w:hAnsi="Times New Roman" w:cs="Times New Roman"/>
        </w:rPr>
        <w:t>96-101</w:t>
      </w:r>
      <w:r w:rsidR="00B26BC1" w:rsidRPr="0003267E">
        <w:rPr>
          <w:rFonts w:ascii="Times New Roman" w:hAnsi="Times New Roman" w:cs="Times New Roman"/>
        </w:rPr>
        <w:t>.</w:t>
      </w:r>
    </w:p>
    <w:p w14:paraId="2A54ED77" w14:textId="0154F7C8" w:rsidR="00604172" w:rsidRPr="0003267E" w:rsidRDefault="00604172" w:rsidP="004753A9">
      <w:pPr>
        <w:ind w:left="720" w:hanging="720"/>
        <w:rPr>
          <w:rFonts w:ascii="Times New Roman" w:hAnsi="Times New Roman" w:cs="Times New Roman"/>
        </w:rPr>
      </w:pPr>
      <w:r w:rsidRPr="0003267E">
        <w:rPr>
          <w:rFonts w:ascii="Times New Roman" w:hAnsi="Times New Roman" w:cs="Times New Roman"/>
        </w:rPr>
        <w:t>Punt, A. E., Dunn, A., Elvarsson, B. Þ., Hampton, J., Hoyle, S. D., Maunder, M. N., Methot, R. D., et al. 2020. Essential features of the next-generation integrated fisheries stock assessment package: A perspective. Fisheries Research 229: 105617.</w:t>
      </w:r>
    </w:p>
    <w:p w14:paraId="204A3AA3" w14:textId="51360513" w:rsidR="0094661D" w:rsidRPr="0003267E" w:rsidRDefault="0094661D" w:rsidP="0094661D">
      <w:pPr>
        <w:ind w:left="720" w:hanging="720"/>
        <w:rPr>
          <w:rFonts w:ascii="Times New Roman" w:hAnsi="Times New Roman" w:cs="Times New Roman"/>
        </w:rPr>
      </w:pPr>
      <w:r w:rsidRPr="0003267E">
        <w:rPr>
          <w:rFonts w:ascii="Times New Roman" w:hAnsi="Times New Roman" w:cs="Times New Roman"/>
        </w:rPr>
        <w:t>R Core Team. 2020. R: A language and environment for statistical computing. R Foundation for Statistical Computing, Vienna, Austria. https://www.R-project.org/.</w:t>
      </w:r>
    </w:p>
    <w:p w14:paraId="206D96DA" w14:textId="013D6EAA" w:rsidR="0094034C" w:rsidRPr="0003267E" w:rsidRDefault="0094034C" w:rsidP="00FC4FBA">
      <w:pPr>
        <w:ind w:left="720" w:hanging="720"/>
        <w:rPr>
          <w:rFonts w:ascii="Times New Roman" w:hAnsi="Times New Roman" w:cs="Times New Roman"/>
        </w:rPr>
      </w:pPr>
      <w:r w:rsidRPr="0003267E">
        <w:rPr>
          <w:rFonts w:ascii="Times New Roman" w:hAnsi="Times New Roman" w:cs="Times New Roman"/>
        </w:rPr>
        <w:t xml:space="preserve">Stock, B.C. and Miller, T.J. this issue. </w:t>
      </w:r>
      <w:r w:rsidR="00553DDA" w:rsidRPr="00553DDA">
        <w:rPr>
          <w:rFonts w:ascii="Times New Roman" w:hAnsi="Times New Roman" w:cs="Times New Roman"/>
        </w:rPr>
        <w:t>The Woods Hole Assessment Model (WHAM): a general state-space assessment framework that incorporates time- and age-varying processes via random effects and links to environmental covariates</w:t>
      </w:r>
      <w:r w:rsidR="00E06303">
        <w:rPr>
          <w:rFonts w:ascii="Times New Roman" w:hAnsi="Times New Roman" w:cs="Times New Roman"/>
        </w:rPr>
        <w:t xml:space="preserve">. </w:t>
      </w:r>
      <w:r w:rsidR="00FC3C50" w:rsidRPr="0003267E">
        <w:rPr>
          <w:rFonts w:ascii="Times New Roman" w:hAnsi="Times New Roman" w:cs="Times New Roman"/>
          <w:color w:val="FF0000"/>
        </w:rPr>
        <w:t>*final ref TBD</w:t>
      </w:r>
      <w:r w:rsidR="00FC3C50" w:rsidRPr="0003267E">
        <w:rPr>
          <w:rFonts w:ascii="Times New Roman" w:hAnsi="Times New Roman" w:cs="Times New Roman"/>
        </w:rPr>
        <w:t>.</w:t>
      </w:r>
    </w:p>
    <w:p w14:paraId="4A97772F" w14:textId="40766667" w:rsidR="004753A9" w:rsidRPr="0003267E" w:rsidRDefault="004753A9" w:rsidP="0094661D">
      <w:pPr>
        <w:ind w:left="720" w:hanging="720"/>
        <w:rPr>
          <w:rFonts w:ascii="Times New Roman" w:hAnsi="Times New Roman" w:cs="Times New Roman"/>
        </w:rPr>
      </w:pPr>
      <w:r w:rsidRPr="0003267E">
        <w:rPr>
          <w:rFonts w:ascii="Times New Roman" w:hAnsi="Times New Roman" w:cs="Times New Roman"/>
        </w:rPr>
        <w:t>Stone, H.H.</w:t>
      </w:r>
      <w:r w:rsidR="0003267E">
        <w:rPr>
          <w:rFonts w:ascii="Times New Roman" w:hAnsi="Times New Roman" w:cs="Times New Roman"/>
        </w:rPr>
        <w:t>,</w:t>
      </w:r>
      <w:r w:rsidRPr="0003267E">
        <w:rPr>
          <w:rFonts w:ascii="Times New Roman" w:hAnsi="Times New Roman" w:cs="Times New Roman"/>
        </w:rPr>
        <w:t xml:space="preserve"> Gavaris, S.</w:t>
      </w:r>
      <w:r w:rsidR="0003267E">
        <w:rPr>
          <w:rFonts w:ascii="Times New Roman" w:hAnsi="Times New Roman" w:cs="Times New Roman"/>
        </w:rPr>
        <w:t>,</w:t>
      </w:r>
      <w:r w:rsidRPr="0003267E">
        <w:rPr>
          <w:rFonts w:ascii="Times New Roman" w:hAnsi="Times New Roman" w:cs="Times New Roman"/>
        </w:rPr>
        <w:t xml:space="preserve"> Legault, C.M.</w:t>
      </w:r>
      <w:r w:rsidR="0003267E">
        <w:rPr>
          <w:rFonts w:ascii="Times New Roman" w:hAnsi="Times New Roman" w:cs="Times New Roman"/>
        </w:rPr>
        <w:t>,</w:t>
      </w:r>
      <w:r w:rsidRPr="0003267E">
        <w:rPr>
          <w:rFonts w:ascii="Times New Roman" w:hAnsi="Times New Roman" w:cs="Times New Roman"/>
        </w:rPr>
        <w:t xml:space="preserve"> Neilson, J.D.</w:t>
      </w:r>
      <w:r w:rsidR="0003267E">
        <w:rPr>
          <w:rFonts w:ascii="Times New Roman" w:hAnsi="Times New Roman" w:cs="Times New Roman"/>
        </w:rPr>
        <w:t>,</w:t>
      </w:r>
      <w:r w:rsidRPr="0003267E">
        <w:rPr>
          <w:rFonts w:ascii="Times New Roman" w:hAnsi="Times New Roman" w:cs="Times New Roman"/>
        </w:rPr>
        <w:t xml:space="preserve"> </w:t>
      </w:r>
      <w:r w:rsidR="00E06303">
        <w:rPr>
          <w:rFonts w:ascii="Times New Roman" w:hAnsi="Times New Roman" w:cs="Times New Roman"/>
        </w:rPr>
        <w:t xml:space="preserve">and </w:t>
      </w:r>
      <w:r w:rsidRPr="0003267E">
        <w:rPr>
          <w:rFonts w:ascii="Times New Roman" w:hAnsi="Times New Roman" w:cs="Times New Roman"/>
        </w:rPr>
        <w:t xml:space="preserve">Cadrin, S.X. </w:t>
      </w:r>
      <w:r w:rsidR="00B26BC1" w:rsidRPr="0003267E">
        <w:rPr>
          <w:rFonts w:ascii="Times New Roman" w:hAnsi="Times New Roman" w:cs="Times New Roman"/>
        </w:rPr>
        <w:t xml:space="preserve">2004. </w:t>
      </w:r>
      <w:r w:rsidRPr="0003267E">
        <w:rPr>
          <w:rFonts w:ascii="Times New Roman" w:hAnsi="Times New Roman" w:cs="Times New Roman"/>
        </w:rPr>
        <w:t>Collapse and recovery of the yellowtail flounder (Limanda ferruginea) fishery on Georges Bank. Journal of Sea Research. 51:</w:t>
      </w:r>
      <w:r w:rsidR="00E06303">
        <w:rPr>
          <w:rFonts w:ascii="Times New Roman" w:hAnsi="Times New Roman" w:cs="Times New Roman"/>
        </w:rPr>
        <w:t xml:space="preserve"> </w:t>
      </w:r>
      <w:r w:rsidRPr="0003267E">
        <w:rPr>
          <w:rFonts w:ascii="Times New Roman" w:hAnsi="Times New Roman" w:cs="Times New Roman"/>
        </w:rPr>
        <w:t>261-270</w:t>
      </w:r>
      <w:r w:rsidR="00B26BC1" w:rsidRPr="0003267E">
        <w:rPr>
          <w:rFonts w:ascii="Times New Roman" w:hAnsi="Times New Roman" w:cs="Times New Roman"/>
        </w:rPr>
        <w:t>.</w:t>
      </w:r>
    </w:p>
    <w:p w14:paraId="13A43330" w14:textId="54B1F0F3"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Thorson, J.T.</w:t>
      </w:r>
      <w:r w:rsidR="0003267E">
        <w:rPr>
          <w:rFonts w:ascii="Times New Roman" w:hAnsi="Times New Roman" w:cs="Times New Roman"/>
        </w:rPr>
        <w:t>,</w:t>
      </w:r>
      <w:r w:rsidRPr="0003267E">
        <w:rPr>
          <w:rFonts w:ascii="Times New Roman" w:hAnsi="Times New Roman" w:cs="Times New Roman"/>
        </w:rPr>
        <w:t xml:space="preserve"> Jensen, O.P.</w:t>
      </w:r>
      <w:r w:rsidR="0003267E">
        <w:rPr>
          <w:rFonts w:ascii="Times New Roman" w:hAnsi="Times New Roman" w:cs="Times New Roman"/>
        </w:rPr>
        <w:t>,</w:t>
      </w:r>
      <w:r w:rsidRPr="0003267E">
        <w:rPr>
          <w:rFonts w:ascii="Times New Roman" w:hAnsi="Times New Roman" w:cs="Times New Roman"/>
        </w:rPr>
        <w:t xml:space="preserve"> </w:t>
      </w:r>
      <w:r w:rsidR="00E06303">
        <w:rPr>
          <w:rFonts w:ascii="Times New Roman" w:hAnsi="Times New Roman" w:cs="Times New Roman"/>
        </w:rPr>
        <w:t xml:space="preserve">and </w:t>
      </w:r>
      <w:r w:rsidRPr="0003267E">
        <w:rPr>
          <w:rFonts w:ascii="Times New Roman" w:hAnsi="Times New Roman" w:cs="Times New Roman"/>
        </w:rPr>
        <w:t xml:space="preserve">Zipkin, E.F. </w:t>
      </w:r>
      <w:r w:rsidR="00B26BC1" w:rsidRPr="0003267E">
        <w:rPr>
          <w:rFonts w:ascii="Times New Roman" w:hAnsi="Times New Roman" w:cs="Times New Roman"/>
        </w:rPr>
        <w:t xml:space="preserve">2014. </w:t>
      </w:r>
      <w:r w:rsidRPr="0003267E">
        <w:rPr>
          <w:rFonts w:ascii="Times New Roman" w:hAnsi="Times New Roman" w:cs="Times New Roman"/>
        </w:rPr>
        <w:t>How variable is recruitment for exploited marine fishes? A hierarchical model for testing life history theory. Canadian Journal of Fisheries and Aquatic Sciences 71:</w:t>
      </w:r>
      <w:r w:rsidR="00E06303">
        <w:rPr>
          <w:rFonts w:ascii="Times New Roman" w:hAnsi="Times New Roman" w:cs="Times New Roman"/>
        </w:rPr>
        <w:t xml:space="preserve"> </w:t>
      </w:r>
      <w:r w:rsidRPr="0003267E">
        <w:rPr>
          <w:rFonts w:ascii="Times New Roman" w:hAnsi="Times New Roman" w:cs="Times New Roman"/>
        </w:rPr>
        <w:t>973-983</w:t>
      </w:r>
      <w:r w:rsidR="00B26BC1" w:rsidRPr="0003267E">
        <w:rPr>
          <w:rFonts w:ascii="Times New Roman" w:hAnsi="Times New Roman" w:cs="Times New Roman"/>
        </w:rPr>
        <w:t>.</w:t>
      </w:r>
    </w:p>
    <w:p w14:paraId="1D4C83F8" w14:textId="05040551"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Thorson, J.T.</w:t>
      </w:r>
      <w:r w:rsidR="0003267E">
        <w:rPr>
          <w:rFonts w:ascii="Times New Roman" w:hAnsi="Times New Roman" w:cs="Times New Roman"/>
        </w:rPr>
        <w:t>,</w:t>
      </w:r>
      <w:r w:rsidRPr="0003267E">
        <w:rPr>
          <w:rFonts w:ascii="Times New Roman" w:hAnsi="Times New Roman" w:cs="Times New Roman"/>
        </w:rPr>
        <w:t xml:space="preserve"> Monnahan, C.C.</w:t>
      </w:r>
      <w:r w:rsidR="0003267E">
        <w:rPr>
          <w:rFonts w:ascii="Times New Roman" w:hAnsi="Times New Roman" w:cs="Times New Roman"/>
        </w:rPr>
        <w:t>,</w:t>
      </w:r>
      <w:r w:rsidRPr="0003267E">
        <w:rPr>
          <w:rFonts w:ascii="Times New Roman" w:hAnsi="Times New Roman" w:cs="Times New Roman"/>
        </w:rPr>
        <w:t xml:space="preserve"> </w:t>
      </w:r>
      <w:r w:rsidR="00E06303">
        <w:rPr>
          <w:rFonts w:ascii="Times New Roman" w:hAnsi="Times New Roman" w:cs="Times New Roman"/>
        </w:rPr>
        <w:t xml:space="preserve">and </w:t>
      </w:r>
      <w:r w:rsidRPr="0003267E">
        <w:rPr>
          <w:rFonts w:ascii="Times New Roman" w:hAnsi="Times New Roman" w:cs="Times New Roman"/>
        </w:rPr>
        <w:t xml:space="preserve">Cope, J.M. </w:t>
      </w:r>
      <w:r w:rsidR="00B26BC1" w:rsidRPr="0003267E">
        <w:rPr>
          <w:rFonts w:ascii="Times New Roman" w:hAnsi="Times New Roman" w:cs="Times New Roman"/>
        </w:rPr>
        <w:t xml:space="preserve">2015. </w:t>
      </w:r>
      <w:r w:rsidRPr="0003267E">
        <w:rPr>
          <w:rFonts w:ascii="Times New Roman" w:hAnsi="Times New Roman" w:cs="Times New Roman"/>
        </w:rPr>
        <w:t>The potential impact of time-variation in vital rates on fisheries management targets for marine fishes. Fisheries Research 169:</w:t>
      </w:r>
      <w:r w:rsidR="00E06303">
        <w:rPr>
          <w:rFonts w:ascii="Times New Roman" w:hAnsi="Times New Roman" w:cs="Times New Roman"/>
        </w:rPr>
        <w:t xml:space="preserve"> </w:t>
      </w:r>
      <w:r w:rsidRPr="0003267E">
        <w:rPr>
          <w:rFonts w:ascii="Times New Roman" w:hAnsi="Times New Roman" w:cs="Times New Roman"/>
        </w:rPr>
        <w:t>8-17</w:t>
      </w:r>
      <w:r w:rsidR="00B26BC1" w:rsidRPr="0003267E">
        <w:rPr>
          <w:rFonts w:ascii="Times New Roman" w:hAnsi="Times New Roman" w:cs="Times New Roman"/>
        </w:rPr>
        <w:t>.</w:t>
      </w:r>
    </w:p>
    <w:p w14:paraId="1315E9AB" w14:textId="064C97DF" w:rsidR="00B26BC1" w:rsidRPr="0003267E" w:rsidRDefault="00EA7EA4" w:rsidP="004753A9">
      <w:pPr>
        <w:ind w:left="720" w:hanging="720"/>
        <w:rPr>
          <w:rFonts w:ascii="Times New Roman" w:hAnsi="Times New Roman" w:cs="Times New Roman"/>
        </w:rPr>
      </w:pPr>
      <w:r w:rsidRPr="0003267E">
        <w:rPr>
          <w:rFonts w:ascii="Times New Roman" w:hAnsi="Times New Roman" w:cs="Times New Roman"/>
        </w:rPr>
        <w:t>Xu, H., Miller, T. J., Hameed, S., Alade, L. A., and Nye, J. A. 2018. Evaluating the utility of the Gulf Stream Index for predicting recruitment of Southern New England-Mid Atlantic yellowtail flounder. Fisheries Oceanography 27: 85–95.</w:t>
      </w:r>
      <w:r w:rsidR="004753A9" w:rsidRPr="00BC160A">
        <w:rPr>
          <w:rFonts w:ascii="Times New Roman" w:hAnsi="Times New Roman" w:cs="Times New Roman"/>
        </w:rPr>
        <w:fldChar w:fldCharType="end"/>
      </w:r>
    </w:p>
    <w:p w14:paraId="00805DE8" w14:textId="19A29894" w:rsidR="0016096C" w:rsidRDefault="00B26BC1" w:rsidP="0016096C">
      <w:pPr>
        <w:ind w:left="720" w:hanging="720"/>
        <w:rPr>
          <w:rFonts w:ascii="Times New Roman" w:hAnsi="Times New Roman" w:cs="Times New Roman"/>
        </w:rPr>
      </w:pPr>
      <w:r w:rsidRPr="0003267E">
        <w:rPr>
          <w:rFonts w:ascii="Times New Roman" w:hAnsi="Times New Roman" w:cs="Times New Roman"/>
        </w:rPr>
        <w:lastRenderedPageBreak/>
        <w:t xml:space="preserve">Xu, H., Thorson, J. T., </w:t>
      </w:r>
      <w:proofErr w:type="spellStart"/>
      <w:r w:rsidRPr="0003267E">
        <w:rPr>
          <w:rFonts w:ascii="Times New Roman" w:hAnsi="Times New Roman" w:cs="Times New Roman"/>
        </w:rPr>
        <w:t>Methot</w:t>
      </w:r>
      <w:proofErr w:type="spellEnd"/>
      <w:r w:rsidRPr="0003267E">
        <w:rPr>
          <w:rFonts w:ascii="Times New Roman" w:hAnsi="Times New Roman" w:cs="Times New Roman"/>
        </w:rPr>
        <w:t>, R. D., and Taylor, I. G. 2019. A new semi-parametric method for autocorrelated age-and time-varying selectivity in age-structured assessment models. Canadian Journal of Fisheries and Aquatic Sciences</w:t>
      </w:r>
      <w:r w:rsidR="00E06303">
        <w:rPr>
          <w:rFonts w:ascii="Times New Roman" w:hAnsi="Times New Roman" w:cs="Times New Roman"/>
        </w:rPr>
        <w:t xml:space="preserve"> </w:t>
      </w:r>
      <w:r w:rsidRPr="0003267E">
        <w:rPr>
          <w:rFonts w:ascii="Times New Roman" w:hAnsi="Times New Roman" w:cs="Times New Roman"/>
        </w:rPr>
        <w:t>76: 268-285.</w:t>
      </w:r>
    </w:p>
    <w:p w14:paraId="45C334D8" w14:textId="1AF6919B" w:rsidR="003628CC" w:rsidRDefault="003628CC" w:rsidP="003628CC">
      <w:pPr>
        <w:ind w:left="720" w:hanging="720"/>
        <w:rPr>
          <w:rFonts w:ascii="Times New Roman" w:hAnsi="Times New Roman" w:cs="Times New Roman"/>
        </w:rPr>
      </w:pPr>
      <w:r w:rsidRPr="003628CC">
        <w:rPr>
          <w:rFonts w:ascii="Times New Roman" w:hAnsi="Times New Roman" w:cs="Times New Roman"/>
        </w:rPr>
        <w:t xml:space="preserve">Zhang, F., Regular, P. M., </w:t>
      </w:r>
      <w:proofErr w:type="spellStart"/>
      <w:r w:rsidRPr="003628CC">
        <w:rPr>
          <w:rFonts w:ascii="Times New Roman" w:hAnsi="Times New Roman" w:cs="Times New Roman"/>
        </w:rPr>
        <w:t>Wheeland</w:t>
      </w:r>
      <w:proofErr w:type="spellEnd"/>
      <w:r w:rsidRPr="003628CC">
        <w:rPr>
          <w:rFonts w:ascii="Times New Roman" w:hAnsi="Times New Roman" w:cs="Times New Roman"/>
        </w:rPr>
        <w:t>, L., Rideout, R. M., and Morgan, M. J. 2020. Accounting for non-stationary stock–recruitment relationships in the development of MSY-based reference points. ICES Journal of Marine Science.</w:t>
      </w:r>
      <w:r>
        <w:rPr>
          <w:rFonts w:ascii="Times New Roman" w:hAnsi="Times New Roman" w:cs="Times New Roman"/>
        </w:rPr>
        <w:t xml:space="preserve"> </w:t>
      </w:r>
      <w:r w:rsidRPr="00553DDA">
        <w:rPr>
          <w:rFonts w:ascii="Times New Roman" w:hAnsi="Times New Roman" w:cs="Times New Roman"/>
        </w:rPr>
        <w:t>https://doi.org/10.1093/icesjms/fsaa176</w:t>
      </w:r>
      <w:r>
        <w:rPr>
          <w:rFonts w:ascii="Times New Roman" w:hAnsi="Times New Roman" w:cs="Times New Roman"/>
        </w:rPr>
        <w:t>.</w:t>
      </w:r>
    </w:p>
    <w:p w14:paraId="159D1C54" w14:textId="5DF2C6D8" w:rsidR="004753A9" w:rsidRDefault="004753A9" w:rsidP="003628CC">
      <w:pPr>
        <w:ind w:left="720" w:hanging="720"/>
        <w:rPr>
          <w:rFonts w:ascii="Times New Roman" w:hAnsi="Times New Roman" w:cs="Times New Roman"/>
        </w:rPr>
      </w:pPr>
      <w:r w:rsidRPr="00EA75F0">
        <w:rPr>
          <w:rFonts w:ascii="Times New Roman" w:hAnsi="Times New Roman" w:cs="Times New Roman"/>
        </w:rPr>
        <w:fldChar w:fldCharType="begin"/>
      </w:r>
      <w:r w:rsidRPr="00EA75F0">
        <w:rPr>
          <w:rFonts w:ascii="Times New Roman" w:hAnsi="Times New Roman" w:cs="Times New Roman"/>
        </w:rPr>
        <w:instrText xml:space="preserve"> ADDIN </w:instrText>
      </w:r>
      <w:r w:rsidRPr="00EA75F0">
        <w:rPr>
          <w:rFonts w:ascii="Times New Roman" w:hAnsi="Times New Roman" w:cs="Times New Roman"/>
        </w:rPr>
        <w:fldChar w:fldCharType="end"/>
      </w:r>
      <w:r>
        <w:rPr>
          <w:rFonts w:ascii="Times New Roman" w:hAnsi="Times New Roman" w:cs="Times New Roman"/>
        </w:rPr>
        <w:br w:type="page"/>
      </w:r>
    </w:p>
    <w:p w14:paraId="574D1057" w14:textId="77777777" w:rsidR="00A53D54" w:rsidRDefault="00A53D54" w:rsidP="00A53D54">
      <w:pPr>
        <w:ind w:firstLine="0"/>
        <w:rPr>
          <w:rFonts w:ascii="Times New Roman" w:hAnsi="Times New Roman" w:cs="Times New Roman"/>
        </w:rPr>
        <w:sectPr w:rsidR="00A53D54" w:rsidSect="00463ED5">
          <w:footerReference w:type="default" r:id="rId10"/>
          <w:pgSz w:w="12240" w:h="15840"/>
          <w:pgMar w:top="1440" w:right="1440" w:bottom="1440" w:left="1440" w:header="720" w:footer="720" w:gutter="0"/>
          <w:lnNumType w:countBy="1" w:restart="continuous"/>
          <w:cols w:space="720"/>
          <w:docGrid w:linePitch="360"/>
        </w:sectPr>
      </w:pPr>
    </w:p>
    <w:p w14:paraId="0C472F39" w14:textId="1BF9AFAD"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063A88">
        <w:rPr>
          <w:rFonts w:ascii="Times New Roman" w:hAnsi="Times New Roman" w:cs="Times New Roman"/>
        </w:rPr>
        <w:t>1</w:t>
      </w:r>
      <w:r w:rsidRPr="00A53D54">
        <w:rPr>
          <w:rFonts w:ascii="Times New Roman" w:hAnsi="Times New Roman" w:cs="Times New Roman"/>
        </w:rPr>
        <w:t xml:space="preserve">. </w:t>
      </w:r>
      <w:r w:rsidR="00D0122D">
        <w:rPr>
          <w:rFonts w:ascii="Times New Roman" w:hAnsi="Times New Roman" w:cs="Times New Roman"/>
        </w:rPr>
        <w:t>Model d</w:t>
      </w:r>
      <w:r w:rsidR="00063A88">
        <w:rPr>
          <w:rFonts w:ascii="Times New Roman" w:hAnsi="Times New Roman" w:cs="Times New Roman"/>
        </w:rPr>
        <w:t xml:space="preserve">escriptions and results </w:t>
      </w:r>
      <w:r w:rsidR="00C958E4">
        <w:rPr>
          <w:rFonts w:ascii="Times New Roman" w:hAnsi="Times New Roman" w:cs="Times New Roman"/>
        </w:rPr>
        <w:t>where</w:t>
      </w:r>
      <w:r>
        <w:rPr>
          <w:rFonts w:ascii="Times New Roman" w:hAnsi="Times New Roman" w:cs="Times New Roman"/>
        </w:rPr>
        <w:t xml:space="preserve"> only numbers-at-age (NAA) </w:t>
      </w:r>
      <w:r w:rsidR="00C958E4">
        <w:rPr>
          <w:rFonts w:ascii="Times New Roman" w:hAnsi="Times New Roman" w:cs="Times New Roman"/>
        </w:rPr>
        <w:t xml:space="preserve">were estimated as </w:t>
      </w:r>
      <w:r>
        <w:rPr>
          <w:rFonts w:ascii="Times New Roman" w:hAnsi="Times New Roman" w:cs="Times New Roman"/>
        </w:rPr>
        <w:t>random effects.</w:t>
      </w:r>
      <w:bookmarkEnd w:id="35"/>
      <w:r w:rsidR="00660ABD">
        <w:rPr>
          <w:rFonts w:ascii="Times New Roman" w:hAnsi="Times New Roman" w:cs="Times New Roman"/>
        </w:rPr>
        <w:t xml:space="preserve"> </w:t>
      </w:r>
      <w:r w:rsidR="00063A88">
        <w:rPr>
          <w:rFonts w:ascii="Times New Roman" w:hAnsi="Times New Roman" w:cs="Times New Roman"/>
        </w:rPr>
        <w:t xml:space="preserve">“Base” is most </w:t>
      </w:r>
      <w:proofErr w:type="gramStart"/>
      <w:r w:rsidR="00063A88">
        <w:rPr>
          <w:rFonts w:ascii="Times New Roman" w:hAnsi="Times New Roman" w:cs="Times New Roman"/>
        </w:rPr>
        <w:t>similar to</w:t>
      </w:r>
      <w:proofErr w:type="gramEnd"/>
      <w:r w:rsidR="00063A88">
        <w:rPr>
          <w:rFonts w:ascii="Times New Roman" w:hAnsi="Times New Roman" w:cs="Times New Roman"/>
        </w:rPr>
        <w:t xml:space="preserve"> a statistical catch-at-age model, with </w:t>
      </w:r>
      <w:r w:rsidR="00D0122D">
        <w:rPr>
          <w:rFonts w:ascii="Times New Roman" w:hAnsi="Times New Roman" w:cs="Times New Roman"/>
        </w:rPr>
        <w:t xml:space="preserve">independent </w:t>
      </w:r>
      <w:r w:rsidR="00063A88">
        <w:rPr>
          <w:rFonts w:ascii="Times New Roman" w:hAnsi="Times New Roman" w:cs="Times New Roman"/>
        </w:rPr>
        <w:t xml:space="preserve">recruitment </w:t>
      </w:r>
      <w:r w:rsidR="00D0122D">
        <w:rPr>
          <w:rFonts w:ascii="Times New Roman" w:hAnsi="Times New Roman" w:cs="Times New Roman"/>
        </w:rPr>
        <w:t>deviations</w:t>
      </w:r>
      <w:r w:rsidR="00063A88">
        <w:rPr>
          <w:rFonts w:ascii="Times New Roman" w:hAnsi="Times New Roman" w:cs="Times New Roman"/>
        </w:rPr>
        <w:t xml:space="preserve"> and deterministic survival. NAA-2 is the state-space model with independent survival deviations as in Miller et al. (2016). </w:t>
      </w:r>
      <w:r w:rsidR="00660ABD">
        <w:rPr>
          <w:rFonts w:ascii="Times New Roman" w:hAnsi="Times New Roman" w:cs="Times New Roman"/>
        </w:rPr>
        <w:t>NAA-</w:t>
      </w:r>
      <w:r w:rsidR="00063A88">
        <w:rPr>
          <w:rFonts w:ascii="Times New Roman" w:hAnsi="Times New Roman" w:cs="Times New Roman"/>
        </w:rPr>
        <w:t>5</w:t>
      </w:r>
      <w:r w:rsidR="00071DCC">
        <w:rPr>
          <w:rFonts w:ascii="Times New Roman" w:hAnsi="Times New Roman" w:cs="Times New Roman"/>
        </w:rPr>
        <w:t xml:space="preserve"> estimates all parameters in Eqn. 5</w:t>
      </w:r>
      <w:r w:rsidR="00660ABD">
        <w:rPr>
          <w:rFonts w:ascii="Times New Roman" w:hAnsi="Times New Roman" w:cs="Times New Roman"/>
        </w:rPr>
        <w:t xml:space="preserve">, </w:t>
      </w:r>
      <w:r w:rsidR="00071DCC">
        <w:rPr>
          <w:rFonts w:ascii="Times New Roman" w:hAnsi="Times New Roman" w:cs="Times New Roman"/>
        </w:rPr>
        <w:t xml:space="preserve">which constrains survival deviations according to </w:t>
      </w:r>
      <w:r w:rsidR="00660ABD">
        <w:rPr>
          <w:rFonts w:ascii="Times New Roman" w:hAnsi="Times New Roman" w:cs="Times New Roman"/>
        </w:rPr>
        <w:t xml:space="preserve">a 2D </w:t>
      </w:r>
      <w:r w:rsidR="00071DCC">
        <w:rPr>
          <w:rFonts w:ascii="Times New Roman" w:hAnsi="Times New Roman" w:cs="Times New Roman"/>
        </w:rPr>
        <w:t xml:space="preserve">autoregressive, </w:t>
      </w:r>
      <w:r w:rsidR="00660ABD">
        <w:rPr>
          <w:rFonts w:ascii="Times New Roman" w:hAnsi="Times New Roman" w:cs="Times New Roman"/>
        </w:rPr>
        <w:t>AR</w:t>
      </w:r>
      <w:r w:rsidR="00063A88">
        <w:rPr>
          <w:rFonts w:ascii="Times New Roman" w:hAnsi="Times New Roman" w:cs="Times New Roman"/>
        </w:rPr>
        <w:t>(</w:t>
      </w:r>
      <w:r w:rsidR="00660ABD">
        <w:rPr>
          <w:rFonts w:ascii="Times New Roman" w:hAnsi="Times New Roman" w:cs="Times New Roman"/>
        </w:rPr>
        <w:t>1</w:t>
      </w:r>
      <w:r w:rsidR="00063A88">
        <w:rPr>
          <w:rFonts w:ascii="Times New Roman" w:hAnsi="Times New Roman" w:cs="Times New Roman"/>
        </w:rPr>
        <w:t>)</w:t>
      </w:r>
      <w:r w:rsidR="00071DCC">
        <w:rPr>
          <w:rFonts w:ascii="Times New Roman" w:hAnsi="Times New Roman" w:cs="Times New Roman"/>
        </w:rPr>
        <w:t>,</w:t>
      </w:r>
      <w:r w:rsidR="00660ABD">
        <w:rPr>
          <w:rFonts w:ascii="Times New Roman" w:hAnsi="Times New Roman" w:cs="Times New Roman"/>
        </w:rPr>
        <w:t xml:space="preserve"> process across years and ages</w:t>
      </w:r>
      <w:r w:rsidR="00071DCC">
        <w:rPr>
          <w:rFonts w:ascii="Times New Roman" w:hAnsi="Times New Roman" w:cs="Times New Roman"/>
        </w:rPr>
        <w:t>. NAA-5</w:t>
      </w:r>
      <w:r w:rsidR="00660ABD">
        <w:rPr>
          <w:rFonts w:ascii="Times New Roman" w:hAnsi="Times New Roman" w:cs="Times New Roman"/>
        </w:rPr>
        <w:t xml:space="preserve"> had the lowest </w:t>
      </w:r>
      <w:r w:rsidR="00772678">
        <w:rPr>
          <w:rFonts w:ascii="Times New Roman" w:hAnsi="Times New Roman" w:cs="Times New Roman"/>
        </w:rPr>
        <w:t>negative log likelihood (</w:t>
      </w:r>
      <w:r w:rsidR="00772678" w:rsidRPr="00A53D54">
        <w:rPr>
          <w:rFonts w:ascii="Times New Roman" w:hAnsi="Times New Roman" w:cs="Times New Roman"/>
        </w:rPr>
        <w:t>-log</w:t>
      </w:r>
      <m:oMath>
        <m:r>
          <m:rPr>
            <m:scr m:val="script"/>
            <m:sty m:val="p"/>
          </m:rPr>
          <w:rPr>
            <w:rFonts w:ascii="Cambria Math" w:hAnsi="Cambria Math" w:cs="Times New Roman"/>
          </w:rPr>
          <m:t>L</m:t>
        </m:r>
      </m:oMath>
      <w:r w:rsidR="00772678">
        <w:rPr>
          <w:rFonts w:ascii="Times New Roman" w:hAnsi="Times New Roman" w:cs="Times New Roman"/>
        </w:rPr>
        <w:t xml:space="preserve">) and </w:t>
      </w:r>
      <w:r w:rsidR="00071DCC" w:rsidRPr="00071DCC">
        <w:rPr>
          <w:rFonts w:ascii="Times New Roman" w:hAnsi="Times New Roman" w:cs="Times New Roman"/>
        </w:rPr>
        <w:t xml:space="preserve">Akaike’s information criterion </w:t>
      </w:r>
      <w:r w:rsidR="00071DCC">
        <w:rPr>
          <w:rFonts w:ascii="Times New Roman" w:hAnsi="Times New Roman" w:cs="Times New Roman"/>
        </w:rPr>
        <w:t>(</w:t>
      </w:r>
      <w:r w:rsidR="00660ABD">
        <w:rPr>
          <w:rFonts w:ascii="Times New Roman" w:hAnsi="Times New Roman" w:cs="Times New Roman"/>
        </w:rPr>
        <w:t>AIC</w:t>
      </w:r>
      <w:r w:rsidR="00071DCC">
        <w:rPr>
          <w:rFonts w:ascii="Times New Roman" w:hAnsi="Times New Roman" w:cs="Times New Roman"/>
        </w:rPr>
        <w:t>)</w:t>
      </w:r>
      <w:r w:rsidR="00660ABD">
        <w:rPr>
          <w:rFonts w:ascii="Times New Roman" w:hAnsi="Times New Roman" w:cs="Times New Roman"/>
        </w:rPr>
        <w:t xml:space="preserve">. </w:t>
      </w:r>
      <w:proofErr w:type="spellStart"/>
      <w:r w:rsidR="00660ABD">
        <w:rPr>
          <w:rFonts w:ascii="Times New Roman" w:hAnsi="Times New Roman" w:cs="Times New Roman"/>
        </w:rPr>
        <w:t>Mohn’s</w:t>
      </w:r>
      <w:proofErr w:type="spellEnd"/>
      <w:r w:rsidR="00660ABD">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w:t>
      </w:r>
      <w:r w:rsidR="00772678">
        <w:rPr>
          <w:rFonts w:ascii="Times New Roman" w:hAnsi="Times New Roman" w:cs="Times New Roman"/>
        </w:rPr>
        <w:t xml:space="preserve">were averaged over seven retrospective peels for three </w:t>
      </w:r>
      <w:r w:rsidR="00456FAF">
        <w:rPr>
          <w:rFonts w:ascii="Times New Roman" w:hAnsi="Times New Roman" w:cs="Times New Roman"/>
        </w:rPr>
        <w:t>quantities</w:t>
      </w:r>
      <w:r w:rsidR="00772678">
        <w:rPr>
          <w:rFonts w:ascii="Times New Roman" w:hAnsi="Times New Roman" w:cs="Times New Roman"/>
        </w:rPr>
        <w:t xml:space="preserve">: </w:t>
      </w:r>
      <w:r w:rsidR="00660ABD">
        <w:rPr>
          <w:rFonts w:ascii="Times New Roman" w:hAnsi="Times New Roman" w:cs="Times New Roman"/>
        </w:rPr>
        <w:t>recruitment</w:t>
      </w:r>
      <w:r w:rsidR="00772678">
        <w:rPr>
          <w:rFonts w:ascii="Times New Roman" w:hAnsi="Times New Roman" w:cs="Times New Roman"/>
        </w:rPr>
        <w:t xml:space="preserve"> (</w:t>
      </w:r>
      <w:r w:rsidR="00772678" w:rsidRPr="00660ABD">
        <w:rPr>
          <w:rFonts w:ascii="Times New Roman" w:hAnsi="Times New Roman" w:cs="Times New Roman"/>
          <w:i/>
          <w:iCs/>
        </w:rPr>
        <w:t>R</w:t>
      </w:r>
      <w:r w:rsidR="00772678">
        <w:rPr>
          <w:rFonts w:ascii="Times New Roman" w:hAnsi="Times New Roman" w:cs="Times New Roman"/>
        </w:rPr>
        <w:t>)</w:t>
      </w:r>
      <w:r w:rsidR="00660ABD">
        <w:rPr>
          <w:rFonts w:ascii="Times New Roman" w:hAnsi="Times New Roman" w:cs="Times New Roman"/>
        </w:rPr>
        <w:t>, spawning stock biomass</w:t>
      </w:r>
      <w:r w:rsidR="00772678">
        <w:rPr>
          <w:rFonts w:ascii="Times New Roman" w:hAnsi="Times New Roman" w:cs="Times New Roman"/>
        </w:rPr>
        <w:t xml:space="preserve"> (</w:t>
      </w:r>
      <w:r w:rsidR="00772678" w:rsidRPr="00660ABD">
        <w:rPr>
          <w:rFonts w:ascii="Times New Roman" w:hAnsi="Times New Roman" w:cs="Times New Roman"/>
          <w:i/>
          <w:iCs/>
        </w:rPr>
        <w:t>SSB</w:t>
      </w:r>
      <w:r w:rsidR="00772678">
        <w:rPr>
          <w:rFonts w:ascii="Times New Roman" w:hAnsi="Times New Roman" w:cs="Times New Roman"/>
        </w:rPr>
        <w:t>)</w:t>
      </w:r>
      <w:r w:rsidR="00660ABD">
        <w:rPr>
          <w:rFonts w:ascii="Times New Roman" w:hAnsi="Times New Roman" w:cs="Times New Roman"/>
        </w:rPr>
        <w:t>, and fishing mortality averaged over ages 4-5</w:t>
      </w:r>
      <w:r w:rsidR="00772678">
        <w:rPr>
          <w:rFonts w:ascii="Times New Roman" w:hAnsi="Times New Roman" w:cs="Times New Roman"/>
        </w:rPr>
        <w:t xml:space="preserve"> (</w:t>
      </w:r>
      <w:r w:rsidR="00772678" w:rsidRPr="00660ABD">
        <w:rPr>
          <w:rFonts w:ascii="Times New Roman" w:hAnsi="Times New Roman" w:cs="Times New Roman"/>
          <w:i/>
          <w:iCs/>
        </w:rPr>
        <w:t>F</w:t>
      </w:r>
      <w:r w:rsidR="00772678">
        <w:rPr>
          <w:rFonts w:ascii="Times New Roman" w:hAnsi="Times New Roman" w:cs="Times New Roman"/>
        </w:rPr>
        <w:t>)</w:t>
      </w:r>
      <w:r w:rsidR="00660ABD">
        <w:rPr>
          <w:rFonts w:ascii="Times New Roman" w:hAnsi="Times New Roman" w:cs="Times New Roman"/>
        </w:rPr>
        <w:t>.</w:t>
      </w:r>
      <w:r w:rsidR="002A322C">
        <w:rPr>
          <w:rFonts w:ascii="Times New Roman" w:hAnsi="Times New Roman" w:cs="Times New Roman"/>
        </w:rPr>
        <w:t xml:space="preserve"> Maximum likelihood estimates of </w:t>
      </w:r>
      <w:r w:rsidR="00772678">
        <w:rPr>
          <w:rFonts w:ascii="Times New Roman" w:hAnsi="Times New Roman" w:cs="Times New Roman"/>
        </w:rPr>
        <w:t xml:space="preserve">the </w:t>
      </w:r>
      <w:r w:rsidR="002A322C">
        <w:rPr>
          <w:rFonts w:ascii="Times New Roman" w:hAnsi="Times New Roman" w:cs="Times New Roman"/>
        </w:rPr>
        <w:t xml:space="preserve">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r w:rsidR="00063A88">
        <w:rPr>
          <w:rFonts w:ascii="Times New Roman" w:hAnsi="Times New Roman" w:cs="Times New Roman"/>
        </w:rPr>
        <w:t xml:space="preserve"> </w:t>
      </w:r>
      <w:r w:rsidR="00772678">
        <w:rPr>
          <w:rFonts w:ascii="Times New Roman" w:hAnsi="Times New Roman" w:cs="Times New Roman"/>
        </w:rPr>
        <w:t xml:space="preserve">Dashes indicate parameters </w:t>
      </w:r>
      <w:r w:rsidR="00675944">
        <w:rPr>
          <w:rFonts w:ascii="Times New Roman" w:hAnsi="Times New Roman" w:cs="Times New Roman"/>
        </w:rPr>
        <w:t xml:space="preserve">which </w:t>
      </w:r>
      <w:r w:rsidR="00772678">
        <w:rPr>
          <w:rFonts w:ascii="Times New Roman" w:hAnsi="Times New Roman" w:cs="Times New Roman"/>
        </w:rPr>
        <w:t xml:space="preserve">are not included </w:t>
      </w:r>
      <w:proofErr w:type="gramStart"/>
      <w:r w:rsidR="00772678">
        <w:rPr>
          <w:rFonts w:ascii="Times New Roman" w:hAnsi="Times New Roman" w:cs="Times New Roman"/>
        </w:rPr>
        <w:t>in a given</w:t>
      </w:r>
      <w:proofErr w:type="gramEnd"/>
      <w:r w:rsidR="00772678">
        <w:rPr>
          <w:rFonts w:ascii="Times New Roman" w:hAnsi="Times New Roman" w:cs="Times New Roman"/>
        </w:rPr>
        <w:t xml:space="preserve"> model.</w:t>
      </w:r>
    </w:p>
    <w:tbl>
      <w:tblPr>
        <w:tblStyle w:val="Table"/>
        <w:tblW w:w="13500" w:type="dxa"/>
        <w:tblInd w:w="18" w:type="dxa"/>
        <w:tblLayout w:type="fixed"/>
        <w:tblLook w:val="07E0" w:firstRow="1" w:lastRow="1" w:firstColumn="1" w:lastColumn="1" w:noHBand="1" w:noVBand="1"/>
      </w:tblPr>
      <w:tblGrid>
        <w:gridCol w:w="990"/>
        <w:gridCol w:w="1683"/>
        <w:gridCol w:w="1310"/>
        <w:gridCol w:w="939"/>
        <w:gridCol w:w="939"/>
        <w:gridCol w:w="939"/>
        <w:gridCol w:w="940"/>
        <w:gridCol w:w="270"/>
        <w:gridCol w:w="1260"/>
        <w:gridCol w:w="990"/>
        <w:gridCol w:w="810"/>
        <w:gridCol w:w="270"/>
        <w:gridCol w:w="720"/>
        <w:gridCol w:w="720"/>
        <w:gridCol w:w="720"/>
      </w:tblGrid>
      <w:tr w:rsidR="005E58B4" w:rsidRPr="00A53D54" w14:paraId="4CCF7C2C" w14:textId="77777777" w:rsidTr="005E58B4">
        <w:trPr>
          <w:trHeight w:val="360"/>
        </w:trPr>
        <w:tc>
          <w:tcPr>
            <w:tcW w:w="990" w:type="dxa"/>
            <w:tcBorders>
              <w:top w:val="single" w:sz="4" w:space="0" w:color="auto"/>
            </w:tcBorders>
          </w:tcPr>
          <w:p w14:paraId="6559763B" w14:textId="77777777" w:rsidR="005E58B4" w:rsidRDefault="005E58B4" w:rsidP="00113C9C">
            <w:pPr>
              <w:spacing w:after="0"/>
              <w:ind w:firstLine="0"/>
              <w:rPr>
                <w:rFonts w:ascii="Times New Roman" w:eastAsia="Calibri" w:hAnsi="Times New Roman" w:cs="Times New Roman"/>
              </w:rPr>
            </w:pPr>
          </w:p>
        </w:tc>
        <w:tc>
          <w:tcPr>
            <w:tcW w:w="1683" w:type="dxa"/>
            <w:tcBorders>
              <w:top w:val="single" w:sz="4" w:space="0" w:color="auto"/>
            </w:tcBorders>
          </w:tcPr>
          <w:p w14:paraId="3A5D2CC8" w14:textId="5A540BE7" w:rsidR="005E58B4" w:rsidRDefault="005E58B4" w:rsidP="00113C9C">
            <w:pPr>
              <w:spacing w:after="0"/>
              <w:ind w:firstLine="0"/>
              <w:rPr>
                <w:rFonts w:ascii="Times New Roman" w:eastAsia="Calibri" w:hAnsi="Times New Roman" w:cs="Times New Roman"/>
              </w:rPr>
            </w:pPr>
          </w:p>
        </w:tc>
        <w:tc>
          <w:tcPr>
            <w:tcW w:w="1310" w:type="dxa"/>
            <w:tcBorders>
              <w:top w:val="single" w:sz="4" w:space="0" w:color="auto"/>
            </w:tcBorders>
          </w:tcPr>
          <w:p w14:paraId="77315877" w14:textId="77777777" w:rsidR="005E58B4" w:rsidRDefault="005E58B4" w:rsidP="00113C9C">
            <w:pPr>
              <w:spacing w:after="0"/>
              <w:ind w:firstLine="0"/>
              <w:rPr>
                <w:rFonts w:ascii="Times New Roman" w:eastAsia="Calibri" w:hAnsi="Times New Roman" w:cs="Times New Roman"/>
              </w:rPr>
            </w:pPr>
          </w:p>
        </w:tc>
        <w:tc>
          <w:tcPr>
            <w:tcW w:w="3757" w:type="dxa"/>
            <w:gridSpan w:val="4"/>
            <w:tcBorders>
              <w:top w:val="single" w:sz="4" w:space="0" w:color="auto"/>
              <w:bottom w:val="single" w:sz="4" w:space="0" w:color="auto"/>
            </w:tcBorders>
            <w:vAlign w:val="center"/>
          </w:tcPr>
          <w:p w14:paraId="68251B43" w14:textId="55E7FCD0" w:rsidR="005E58B4" w:rsidRPr="00A53D54" w:rsidRDefault="005E58B4" w:rsidP="00113C9C">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270" w:type="dxa"/>
            <w:tcBorders>
              <w:top w:val="single" w:sz="4" w:space="0" w:color="auto"/>
            </w:tcBorders>
          </w:tcPr>
          <w:p w14:paraId="3395048C" w14:textId="77777777" w:rsidR="005E58B4" w:rsidRDefault="005E58B4" w:rsidP="00113C9C">
            <w:pPr>
              <w:spacing w:after="0"/>
              <w:ind w:firstLine="0"/>
              <w:rPr>
                <w:rFonts w:ascii="Times New Roman" w:hAnsi="Times New Roman" w:cs="Times New Roman"/>
              </w:rPr>
            </w:pPr>
          </w:p>
        </w:tc>
        <w:tc>
          <w:tcPr>
            <w:tcW w:w="3060" w:type="dxa"/>
            <w:gridSpan w:val="3"/>
            <w:tcBorders>
              <w:top w:val="single" w:sz="4" w:space="0" w:color="auto"/>
              <w:bottom w:val="single" w:sz="4" w:space="0" w:color="auto"/>
            </w:tcBorders>
            <w:vAlign w:val="center"/>
          </w:tcPr>
          <w:p w14:paraId="7D8536B6" w14:textId="2908042D" w:rsidR="005E58B4" w:rsidRPr="00A53D54" w:rsidRDefault="005E58B4" w:rsidP="00113C9C">
            <w:pPr>
              <w:spacing w:after="0"/>
              <w:ind w:firstLine="0"/>
              <w:rPr>
                <w:rFonts w:ascii="Times New Roman" w:eastAsia="Calibri" w:hAnsi="Times New Roman" w:cs="Times New Roman"/>
              </w:rPr>
            </w:pPr>
            <w:r>
              <w:rPr>
                <w:rFonts w:ascii="Times New Roman" w:hAnsi="Times New Roman" w:cs="Times New Roman"/>
              </w:rPr>
              <w:t>Model fit</w:t>
            </w:r>
          </w:p>
        </w:tc>
        <w:tc>
          <w:tcPr>
            <w:tcW w:w="270" w:type="dxa"/>
            <w:tcBorders>
              <w:top w:val="single" w:sz="4" w:space="0" w:color="auto"/>
            </w:tcBorders>
          </w:tcPr>
          <w:p w14:paraId="2518B73E" w14:textId="77777777" w:rsidR="005E58B4" w:rsidRPr="00A53D54" w:rsidRDefault="005E58B4" w:rsidP="00113C9C">
            <w:pPr>
              <w:spacing w:after="0"/>
              <w:ind w:firstLine="0"/>
              <w:rPr>
                <w:rFonts w:ascii="Times New Roman" w:hAnsi="Times New Roman" w:cs="Times New Roman"/>
              </w:rPr>
            </w:pPr>
          </w:p>
        </w:tc>
        <w:tc>
          <w:tcPr>
            <w:tcW w:w="2160" w:type="dxa"/>
            <w:gridSpan w:val="3"/>
            <w:tcBorders>
              <w:top w:val="single" w:sz="4" w:space="0" w:color="auto"/>
              <w:bottom w:val="single" w:sz="4" w:space="0" w:color="auto"/>
            </w:tcBorders>
            <w:vAlign w:val="center"/>
          </w:tcPr>
          <w:p w14:paraId="06FDAC81" w14:textId="64DA4868" w:rsidR="005E58B4" w:rsidRPr="00A53D54" w:rsidRDefault="005E58B4" w:rsidP="00113C9C">
            <w:pPr>
              <w:spacing w:after="0"/>
              <w:ind w:firstLine="0"/>
              <w:rPr>
                <w:rFonts w:ascii="Times New Roman" w:hAnsi="Times New Roman" w:cs="Times New Roman"/>
              </w:rPr>
            </w:pPr>
            <w:proofErr w:type="spellStart"/>
            <w:r w:rsidRPr="00A53D54">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p>
        </w:tc>
      </w:tr>
      <w:tr w:rsidR="005E58B4" w:rsidRPr="00A53D54" w14:paraId="57667DA4" w14:textId="77777777" w:rsidTr="005E58B4">
        <w:trPr>
          <w:trHeight w:val="360"/>
        </w:trPr>
        <w:tc>
          <w:tcPr>
            <w:tcW w:w="990" w:type="dxa"/>
            <w:tcBorders>
              <w:bottom w:val="single" w:sz="0" w:space="0" w:color="auto"/>
            </w:tcBorders>
            <w:vAlign w:val="center"/>
          </w:tcPr>
          <w:p w14:paraId="56911FF5" w14:textId="523BF8F5" w:rsidR="005E58B4" w:rsidRDefault="005E58B4" w:rsidP="005E58B4">
            <w:pPr>
              <w:spacing w:after="0"/>
              <w:ind w:firstLine="0"/>
              <w:jc w:val="center"/>
              <w:rPr>
                <w:rFonts w:ascii="Times New Roman" w:eastAsia="DengXian" w:hAnsi="Times New Roman" w:cs="Times New Roman"/>
              </w:rPr>
            </w:pPr>
            <w:r w:rsidRPr="00A53D54">
              <w:rPr>
                <w:rFonts w:ascii="Times New Roman" w:hAnsi="Times New Roman" w:cs="Times New Roman"/>
              </w:rPr>
              <w:t>Model</w:t>
            </w:r>
          </w:p>
        </w:tc>
        <w:tc>
          <w:tcPr>
            <w:tcW w:w="1683" w:type="dxa"/>
            <w:tcBorders>
              <w:bottom w:val="single" w:sz="0" w:space="0" w:color="auto"/>
            </w:tcBorders>
            <w:vAlign w:val="center"/>
          </w:tcPr>
          <w:p w14:paraId="45892F4B" w14:textId="61CAC2D7" w:rsidR="005E58B4" w:rsidRDefault="005E58B4" w:rsidP="005E58B4">
            <w:pPr>
              <w:spacing w:after="0"/>
              <w:ind w:firstLine="0"/>
              <w:jc w:val="center"/>
              <w:rPr>
                <w:rFonts w:ascii="Times New Roman" w:eastAsia="DengXian" w:hAnsi="Times New Roman" w:cs="Times New Roman"/>
              </w:rPr>
            </w:pPr>
            <w:r>
              <w:rPr>
                <w:rFonts w:ascii="Times New Roman" w:hAnsi="Times New Roman" w:cs="Times New Roman"/>
              </w:rPr>
              <w:t>Ages treated as random effects</w:t>
            </w:r>
          </w:p>
        </w:tc>
        <w:tc>
          <w:tcPr>
            <w:tcW w:w="1310" w:type="dxa"/>
            <w:tcBorders>
              <w:bottom w:val="single" w:sz="0" w:space="0" w:color="auto"/>
            </w:tcBorders>
            <w:vAlign w:val="center"/>
          </w:tcPr>
          <w:p w14:paraId="33577C13" w14:textId="3AA1AB44" w:rsidR="005E58B4" w:rsidRDefault="005E58B4" w:rsidP="005E58B4">
            <w:pPr>
              <w:spacing w:after="0"/>
              <w:ind w:firstLine="0"/>
              <w:jc w:val="center"/>
              <w:rPr>
                <w:rFonts w:ascii="Times New Roman" w:eastAsia="DengXian" w:hAnsi="Times New Roman" w:cs="Times New Roman"/>
              </w:rPr>
            </w:pPr>
            <w:r>
              <w:rPr>
                <w:rFonts w:ascii="Times New Roman" w:hAnsi="Times New Roman" w:cs="Times New Roman"/>
              </w:rPr>
              <w:t>Correlation structure</w:t>
            </w:r>
          </w:p>
        </w:tc>
        <w:tc>
          <w:tcPr>
            <w:tcW w:w="939" w:type="dxa"/>
            <w:tcBorders>
              <w:top w:val="single" w:sz="4" w:space="0" w:color="auto"/>
              <w:bottom w:val="single" w:sz="0" w:space="0" w:color="auto"/>
            </w:tcBorders>
            <w:vAlign w:val="center"/>
          </w:tcPr>
          <w:p w14:paraId="59D2FE0D" w14:textId="3B1BC4BE" w:rsidR="005E58B4" w:rsidRPr="00A53D54" w:rsidRDefault="0046064E"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m:oMathPara>
          </w:p>
        </w:tc>
        <w:tc>
          <w:tcPr>
            <w:tcW w:w="939" w:type="dxa"/>
            <w:tcBorders>
              <w:top w:val="single" w:sz="4" w:space="0" w:color="auto"/>
              <w:bottom w:val="single" w:sz="0" w:space="0" w:color="auto"/>
            </w:tcBorders>
            <w:vAlign w:val="center"/>
          </w:tcPr>
          <w:p w14:paraId="0E690CF2" w14:textId="77777777" w:rsidR="005E58B4" w:rsidRPr="00A53D54" w:rsidRDefault="0046064E"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m:oMathPara>
          </w:p>
        </w:tc>
        <w:tc>
          <w:tcPr>
            <w:tcW w:w="939" w:type="dxa"/>
            <w:tcBorders>
              <w:top w:val="single" w:sz="4" w:space="0" w:color="auto"/>
              <w:bottom w:val="single" w:sz="0" w:space="0" w:color="auto"/>
            </w:tcBorders>
            <w:vAlign w:val="center"/>
          </w:tcPr>
          <w:p w14:paraId="6F2259AE" w14:textId="77777777" w:rsidR="005E58B4" w:rsidRPr="00A53D54" w:rsidRDefault="0046064E"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m:oMathPara>
          </w:p>
        </w:tc>
        <w:tc>
          <w:tcPr>
            <w:tcW w:w="940" w:type="dxa"/>
            <w:tcBorders>
              <w:top w:val="single" w:sz="4" w:space="0" w:color="auto"/>
              <w:bottom w:val="single" w:sz="0" w:space="0" w:color="auto"/>
            </w:tcBorders>
            <w:vAlign w:val="center"/>
          </w:tcPr>
          <w:p w14:paraId="13D76A24" w14:textId="77777777" w:rsidR="005E58B4" w:rsidRPr="00A53D54" w:rsidRDefault="0046064E"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m:oMathPara>
          </w:p>
        </w:tc>
        <w:tc>
          <w:tcPr>
            <w:tcW w:w="270" w:type="dxa"/>
            <w:tcBorders>
              <w:bottom w:val="single" w:sz="0" w:space="0" w:color="auto"/>
            </w:tcBorders>
          </w:tcPr>
          <w:p w14:paraId="779C5DB6" w14:textId="77777777" w:rsidR="005E58B4" w:rsidRPr="00A53D54" w:rsidRDefault="005E58B4" w:rsidP="005E58B4">
            <w:pPr>
              <w:spacing w:after="0"/>
              <w:ind w:firstLine="0"/>
              <w:jc w:val="center"/>
              <w:rPr>
                <w:rFonts w:ascii="Times New Roman" w:hAnsi="Times New Roman" w:cs="Times New Roman"/>
              </w:rPr>
            </w:pPr>
          </w:p>
        </w:tc>
        <w:tc>
          <w:tcPr>
            <w:tcW w:w="1260" w:type="dxa"/>
            <w:tcBorders>
              <w:top w:val="single" w:sz="4" w:space="0" w:color="auto"/>
              <w:bottom w:val="single" w:sz="0" w:space="0" w:color="auto"/>
            </w:tcBorders>
            <w:vAlign w:val="center"/>
          </w:tcPr>
          <w:p w14:paraId="4A0F995B" w14:textId="4F44B883"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log</w:t>
            </w:r>
            <m:oMath>
              <m:r>
                <m:rPr>
                  <m:scr m:val="script"/>
                  <m:sty m:val="p"/>
                </m:rPr>
                <w:rPr>
                  <w:rFonts w:ascii="Cambria Math" w:hAnsi="Cambria Math" w:cs="Times New Roman"/>
                </w:rPr>
                <m:t>L</m:t>
              </m:r>
            </m:oMath>
          </w:p>
        </w:tc>
        <w:tc>
          <w:tcPr>
            <w:tcW w:w="990" w:type="dxa"/>
            <w:tcBorders>
              <w:top w:val="single" w:sz="4" w:space="0" w:color="auto"/>
              <w:bottom w:val="single" w:sz="0" w:space="0" w:color="auto"/>
            </w:tcBorders>
            <w:vAlign w:val="center"/>
          </w:tcPr>
          <w:p w14:paraId="537B0D53"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AIC</w:t>
            </w:r>
          </w:p>
        </w:tc>
        <w:tc>
          <w:tcPr>
            <w:tcW w:w="810" w:type="dxa"/>
            <w:tcBorders>
              <w:top w:val="single" w:sz="4" w:space="0" w:color="auto"/>
              <w:bottom w:val="single" w:sz="0" w:space="0" w:color="auto"/>
            </w:tcBorders>
            <w:vAlign w:val="center"/>
          </w:tcPr>
          <w:p w14:paraId="32BB1E1E" w14:textId="424A9C35" w:rsidR="005E58B4" w:rsidRPr="00A53D54" w:rsidRDefault="00456FAF" w:rsidP="005E58B4">
            <w:pPr>
              <w:spacing w:after="0"/>
              <w:ind w:firstLine="0"/>
              <w:jc w:val="center"/>
              <w:rPr>
                <w:rFonts w:ascii="Times New Roman" w:hAnsi="Times New Roman" w:cs="Times New Roman"/>
              </w:rPr>
            </w:pPr>
            <m:oMathPara>
              <m:oMath>
                <m:r>
                  <m:rPr>
                    <m:nor/>
                  </m:rPr>
                  <w:rPr>
                    <w:rFonts w:ascii="Cambria Math" w:hAnsi="Cambria Math" w:cs="Times New Roman"/>
                  </w:rPr>
                  <m:t>ΔAIC</m:t>
                </m:r>
              </m:oMath>
            </m:oMathPara>
          </w:p>
        </w:tc>
        <w:tc>
          <w:tcPr>
            <w:tcW w:w="270" w:type="dxa"/>
            <w:tcBorders>
              <w:bottom w:val="single" w:sz="0" w:space="0" w:color="auto"/>
            </w:tcBorders>
          </w:tcPr>
          <w:p w14:paraId="20C78993" w14:textId="77777777" w:rsidR="005E58B4" w:rsidRPr="00A53D54" w:rsidRDefault="005E58B4" w:rsidP="005E58B4">
            <w:pPr>
              <w:spacing w:after="0"/>
              <w:ind w:firstLine="0"/>
              <w:jc w:val="center"/>
              <w:rPr>
                <w:rFonts w:ascii="Times New Roman" w:eastAsia="DengXian" w:hAnsi="Times New Roman" w:cs="Times New Roman"/>
              </w:rPr>
            </w:pPr>
          </w:p>
        </w:tc>
        <w:tc>
          <w:tcPr>
            <w:tcW w:w="720" w:type="dxa"/>
            <w:tcBorders>
              <w:top w:val="single" w:sz="4" w:space="0" w:color="auto"/>
              <w:bottom w:val="single" w:sz="0" w:space="0" w:color="auto"/>
            </w:tcBorders>
            <w:vAlign w:val="center"/>
          </w:tcPr>
          <w:p w14:paraId="4F7F2D21" w14:textId="403A89DC" w:rsidR="005E58B4" w:rsidRPr="00A53D54" w:rsidRDefault="0046064E"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20" w:type="dxa"/>
            <w:tcBorders>
              <w:top w:val="single" w:sz="4" w:space="0" w:color="auto"/>
              <w:bottom w:val="single" w:sz="0" w:space="0" w:color="auto"/>
            </w:tcBorders>
            <w:vAlign w:val="center"/>
          </w:tcPr>
          <w:p w14:paraId="5CF328B9" w14:textId="4E1AA26B" w:rsidR="005E58B4" w:rsidRPr="00A53D54" w:rsidRDefault="0046064E"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20" w:type="dxa"/>
            <w:tcBorders>
              <w:top w:val="single" w:sz="4" w:space="0" w:color="auto"/>
              <w:bottom w:val="single" w:sz="0" w:space="0" w:color="auto"/>
            </w:tcBorders>
            <w:vAlign w:val="center"/>
          </w:tcPr>
          <w:p w14:paraId="776E23F6" w14:textId="7CE3F4F7" w:rsidR="005E58B4" w:rsidRPr="00A53D54" w:rsidRDefault="0046064E"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8F07E7" w:rsidRPr="00A53D54" w14:paraId="140D0130" w14:textId="77777777" w:rsidTr="008F07E7">
        <w:trPr>
          <w:trHeight w:val="504"/>
        </w:trPr>
        <w:tc>
          <w:tcPr>
            <w:tcW w:w="990" w:type="dxa"/>
            <w:vAlign w:val="center"/>
          </w:tcPr>
          <w:p w14:paraId="18006D80" w14:textId="2A634A79"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Base</w:t>
            </w:r>
          </w:p>
        </w:tc>
        <w:tc>
          <w:tcPr>
            <w:tcW w:w="1683" w:type="dxa"/>
            <w:vAlign w:val="center"/>
          </w:tcPr>
          <w:p w14:paraId="7519BCE4" w14:textId="5A71AAE4"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ge-1</w:t>
            </w:r>
          </w:p>
        </w:tc>
        <w:tc>
          <w:tcPr>
            <w:tcW w:w="1310" w:type="dxa"/>
            <w:vAlign w:val="center"/>
          </w:tcPr>
          <w:p w14:paraId="2C660924" w14:textId="43BAFC15" w:rsidR="008F07E7" w:rsidRPr="00A53D54" w:rsidRDefault="008F07E7" w:rsidP="008F07E7">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939" w:type="dxa"/>
            <w:vAlign w:val="center"/>
          </w:tcPr>
          <w:p w14:paraId="13D54AD6" w14:textId="182FBA8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67 (0.18)</w:t>
            </w:r>
          </w:p>
        </w:tc>
        <w:tc>
          <w:tcPr>
            <w:tcW w:w="939" w:type="dxa"/>
            <w:vAlign w:val="center"/>
          </w:tcPr>
          <w:p w14:paraId="78A4BE4B" w14:textId="685BF187"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939" w:type="dxa"/>
            <w:vAlign w:val="center"/>
          </w:tcPr>
          <w:p w14:paraId="6325392E" w14:textId="7FBB279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940" w:type="dxa"/>
            <w:vAlign w:val="center"/>
          </w:tcPr>
          <w:p w14:paraId="260F9652" w14:textId="595C7D33"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270" w:type="dxa"/>
            <w:vAlign w:val="center"/>
          </w:tcPr>
          <w:p w14:paraId="2ED7A232" w14:textId="77777777" w:rsidR="008F07E7" w:rsidRPr="008F07E7" w:rsidRDefault="008F07E7" w:rsidP="008F07E7">
            <w:pPr>
              <w:spacing w:after="0"/>
              <w:ind w:firstLine="0"/>
              <w:jc w:val="center"/>
              <w:rPr>
                <w:rFonts w:ascii="Times New Roman" w:hAnsi="Times New Roman" w:cs="Times New Roman"/>
              </w:rPr>
            </w:pPr>
          </w:p>
        </w:tc>
        <w:tc>
          <w:tcPr>
            <w:tcW w:w="1260" w:type="dxa"/>
            <w:vAlign w:val="center"/>
          </w:tcPr>
          <w:p w14:paraId="3F067DE3" w14:textId="1B4E3818"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919.603</w:t>
            </w:r>
          </w:p>
        </w:tc>
        <w:tc>
          <w:tcPr>
            <w:tcW w:w="990" w:type="dxa"/>
            <w:vAlign w:val="center"/>
          </w:tcPr>
          <w:p w14:paraId="77184CD8" w14:textId="54CA4FA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685.2</w:t>
            </w:r>
          </w:p>
        </w:tc>
        <w:tc>
          <w:tcPr>
            <w:tcW w:w="810" w:type="dxa"/>
            <w:vAlign w:val="center"/>
          </w:tcPr>
          <w:p w14:paraId="7A49036F" w14:textId="04206036"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252.6</w:t>
            </w:r>
          </w:p>
        </w:tc>
        <w:tc>
          <w:tcPr>
            <w:tcW w:w="270" w:type="dxa"/>
            <w:vAlign w:val="center"/>
          </w:tcPr>
          <w:p w14:paraId="66EC1638" w14:textId="77777777" w:rsidR="008F07E7" w:rsidRPr="008F07E7" w:rsidRDefault="008F07E7" w:rsidP="008F07E7">
            <w:pPr>
              <w:spacing w:after="0"/>
              <w:ind w:firstLine="0"/>
              <w:jc w:val="center"/>
              <w:rPr>
                <w:rFonts w:ascii="Times New Roman" w:hAnsi="Times New Roman" w:cs="Times New Roman"/>
              </w:rPr>
            </w:pPr>
          </w:p>
        </w:tc>
        <w:tc>
          <w:tcPr>
            <w:tcW w:w="720" w:type="dxa"/>
            <w:vAlign w:val="center"/>
          </w:tcPr>
          <w:p w14:paraId="5E15BB06" w14:textId="5A8E720B"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6.4</w:t>
            </w:r>
            <w:r>
              <w:rPr>
                <w:rFonts w:ascii="Times New Roman" w:hAnsi="Times New Roman" w:cs="Times New Roman"/>
              </w:rPr>
              <w:t>2</w:t>
            </w:r>
          </w:p>
        </w:tc>
        <w:tc>
          <w:tcPr>
            <w:tcW w:w="720" w:type="dxa"/>
            <w:vAlign w:val="center"/>
          </w:tcPr>
          <w:p w14:paraId="02B4BF35" w14:textId="601A3DE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0</w:t>
            </w:r>
            <w:r>
              <w:rPr>
                <w:rFonts w:ascii="Times New Roman" w:hAnsi="Times New Roman" w:cs="Times New Roman"/>
              </w:rPr>
              <w:t>2</w:t>
            </w:r>
          </w:p>
        </w:tc>
        <w:tc>
          <w:tcPr>
            <w:tcW w:w="720" w:type="dxa"/>
            <w:vAlign w:val="center"/>
          </w:tcPr>
          <w:p w14:paraId="6B18088D" w14:textId="213DED2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4</w:t>
            </w:r>
            <w:r>
              <w:rPr>
                <w:rFonts w:ascii="Times New Roman" w:hAnsi="Times New Roman" w:cs="Times New Roman"/>
              </w:rPr>
              <w:t>3</w:t>
            </w:r>
          </w:p>
        </w:tc>
      </w:tr>
      <w:tr w:rsidR="008F07E7" w:rsidRPr="00A53D54" w14:paraId="16E652DF" w14:textId="77777777" w:rsidTr="008F07E7">
        <w:trPr>
          <w:trHeight w:val="504"/>
        </w:trPr>
        <w:tc>
          <w:tcPr>
            <w:tcW w:w="990" w:type="dxa"/>
            <w:vAlign w:val="center"/>
          </w:tcPr>
          <w:p w14:paraId="2F46001C" w14:textId="3E2CDBA0" w:rsidR="008F07E7" w:rsidRPr="00A53D54" w:rsidRDefault="008F07E7" w:rsidP="008F07E7">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1</w:t>
            </w:r>
          </w:p>
        </w:tc>
        <w:tc>
          <w:tcPr>
            <w:tcW w:w="1683" w:type="dxa"/>
            <w:vAlign w:val="center"/>
          </w:tcPr>
          <w:p w14:paraId="2C5A7048" w14:textId="7C162554"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ge-1</w:t>
            </w:r>
          </w:p>
        </w:tc>
        <w:tc>
          <w:tcPr>
            <w:tcW w:w="1310" w:type="dxa"/>
            <w:vAlign w:val="center"/>
          </w:tcPr>
          <w:p w14:paraId="09B32EFE" w14:textId="71A287DF"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R(1)</w:t>
            </w:r>
            <w:r w:rsidRPr="00071DCC">
              <w:rPr>
                <w:rFonts w:ascii="Times New Roman" w:hAnsi="Times New Roman" w:cs="Times New Roman"/>
                <w:vertAlign w:val="subscript"/>
              </w:rPr>
              <w:t>year</w:t>
            </w:r>
          </w:p>
        </w:tc>
        <w:tc>
          <w:tcPr>
            <w:tcW w:w="939" w:type="dxa"/>
            <w:vAlign w:val="center"/>
          </w:tcPr>
          <w:p w14:paraId="7E8A64C7" w14:textId="31F9A961"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66 (0.08)</w:t>
            </w:r>
          </w:p>
        </w:tc>
        <w:tc>
          <w:tcPr>
            <w:tcW w:w="939" w:type="dxa"/>
            <w:vAlign w:val="center"/>
          </w:tcPr>
          <w:p w14:paraId="1E4918DC" w14:textId="2B570F3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939" w:type="dxa"/>
            <w:vAlign w:val="center"/>
          </w:tcPr>
          <w:p w14:paraId="754B7F6B" w14:textId="33C74333"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92 (0.05)</w:t>
            </w:r>
          </w:p>
        </w:tc>
        <w:tc>
          <w:tcPr>
            <w:tcW w:w="940" w:type="dxa"/>
            <w:vAlign w:val="center"/>
          </w:tcPr>
          <w:p w14:paraId="6C64215B" w14:textId="3BB87981"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270" w:type="dxa"/>
            <w:vAlign w:val="center"/>
          </w:tcPr>
          <w:p w14:paraId="4B866346" w14:textId="77777777" w:rsidR="008F07E7" w:rsidRPr="008F07E7" w:rsidRDefault="008F07E7" w:rsidP="008F07E7">
            <w:pPr>
              <w:spacing w:after="0"/>
              <w:ind w:firstLine="0"/>
              <w:jc w:val="center"/>
              <w:rPr>
                <w:rFonts w:ascii="Times New Roman" w:hAnsi="Times New Roman" w:cs="Times New Roman"/>
              </w:rPr>
            </w:pPr>
          </w:p>
        </w:tc>
        <w:tc>
          <w:tcPr>
            <w:tcW w:w="1260" w:type="dxa"/>
            <w:vAlign w:val="center"/>
          </w:tcPr>
          <w:p w14:paraId="58609911" w14:textId="4DD774B3"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957.164</w:t>
            </w:r>
          </w:p>
        </w:tc>
        <w:tc>
          <w:tcPr>
            <w:tcW w:w="990" w:type="dxa"/>
            <w:vAlign w:val="center"/>
          </w:tcPr>
          <w:p w14:paraId="0CDD0881" w14:textId="15C87384"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758.3</w:t>
            </w:r>
          </w:p>
        </w:tc>
        <w:tc>
          <w:tcPr>
            <w:tcW w:w="810" w:type="dxa"/>
            <w:vAlign w:val="center"/>
          </w:tcPr>
          <w:p w14:paraId="169C02D9" w14:textId="2C24CB41"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79.5</w:t>
            </w:r>
          </w:p>
        </w:tc>
        <w:tc>
          <w:tcPr>
            <w:tcW w:w="270" w:type="dxa"/>
            <w:vAlign w:val="center"/>
          </w:tcPr>
          <w:p w14:paraId="243AC7F5" w14:textId="77777777" w:rsidR="008F07E7" w:rsidRPr="008F07E7" w:rsidRDefault="008F07E7" w:rsidP="008F07E7">
            <w:pPr>
              <w:spacing w:after="0"/>
              <w:ind w:firstLine="0"/>
              <w:jc w:val="center"/>
              <w:rPr>
                <w:rFonts w:ascii="Times New Roman" w:hAnsi="Times New Roman" w:cs="Times New Roman"/>
              </w:rPr>
            </w:pPr>
          </w:p>
        </w:tc>
        <w:tc>
          <w:tcPr>
            <w:tcW w:w="720" w:type="dxa"/>
            <w:vAlign w:val="center"/>
          </w:tcPr>
          <w:p w14:paraId="7A260B55" w14:textId="3CCFAC4B"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4.5</w:t>
            </w:r>
            <w:r>
              <w:rPr>
                <w:rFonts w:ascii="Times New Roman" w:hAnsi="Times New Roman" w:cs="Times New Roman"/>
              </w:rPr>
              <w:t>6</w:t>
            </w:r>
          </w:p>
        </w:tc>
        <w:tc>
          <w:tcPr>
            <w:tcW w:w="720" w:type="dxa"/>
            <w:vAlign w:val="center"/>
          </w:tcPr>
          <w:p w14:paraId="208DA72E" w14:textId="5B199E40"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90</w:t>
            </w:r>
          </w:p>
        </w:tc>
        <w:tc>
          <w:tcPr>
            <w:tcW w:w="720" w:type="dxa"/>
            <w:vAlign w:val="center"/>
          </w:tcPr>
          <w:p w14:paraId="75534761" w14:textId="0ED61DFE"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3</w:t>
            </w:r>
            <w:r>
              <w:rPr>
                <w:rFonts w:ascii="Times New Roman" w:hAnsi="Times New Roman" w:cs="Times New Roman"/>
              </w:rPr>
              <w:t>8</w:t>
            </w:r>
          </w:p>
        </w:tc>
      </w:tr>
      <w:tr w:rsidR="008F07E7" w:rsidRPr="00A53D54" w14:paraId="67833C2E" w14:textId="77777777" w:rsidTr="008F07E7">
        <w:trPr>
          <w:trHeight w:val="504"/>
        </w:trPr>
        <w:tc>
          <w:tcPr>
            <w:tcW w:w="990" w:type="dxa"/>
            <w:vAlign w:val="center"/>
          </w:tcPr>
          <w:p w14:paraId="4469DBD9" w14:textId="59F25088" w:rsidR="008F07E7" w:rsidRPr="00A53D54" w:rsidRDefault="008F07E7" w:rsidP="008F07E7">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2</w:t>
            </w:r>
          </w:p>
        </w:tc>
        <w:tc>
          <w:tcPr>
            <w:tcW w:w="1683" w:type="dxa"/>
            <w:vAlign w:val="center"/>
          </w:tcPr>
          <w:p w14:paraId="1A294C48" w14:textId="58892F1C"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vAlign w:val="center"/>
          </w:tcPr>
          <w:p w14:paraId="3E17AD96" w14:textId="21E13890" w:rsidR="008F07E7" w:rsidRPr="00A53D54" w:rsidRDefault="008F07E7" w:rsidP="008F07E7">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939" w:type="dxa"/>
            <w:vAlign w:val="center"/>
          </w:tcPr>
          <w:p w14:paraId="069256A3" w14:textId="17F84C27"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22 (0.15)</w:t>
            </w:r>
          </w:p>
        </w:tc>
        <w:tc>
          <w:tcPr>
            <w:tcW w:w="939" w:type="dxa"/>
            <w:vAlign w:val="center"/>
          </w:tcPr>
          <w:p w14:paraId="37126955" w14:textId="09B01E4E"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61 (0.05)</w:t>
            </w:r>
          </w:p>
        </w:tc>
        <w:tc>
          <w:tcPr>
            <w:tcW w:w="939" w:type="dxa"/>
            <w:vAlign w:val="center"/>
          </w:tcPr>
          <w:p w14:paraId="585FAB9B" w14:textId="13F6CFF2"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940" w:type="dxa"/>
            <w:vAlign w:val="center"/>
          </w:tcPr>
          <w:p w14:paraId="69474F52" w14:textId="1752F72C"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270" w:type="dxa"/>
            <w:vAlign w:val="center"/>
          </w:tcPr>
          <w:p w14:paraId="47C37982" w14:textId="77777777" w:rsidR="008F07E7" w:rsidRPr="008F07E7" w:rsidRDefault="008F07E7" w:rsidP="008F07E7">
            <w:pPr>
              <w:spacing w:after="0"/>
              <w:ind w:firstLine="0"/>
              <w:jc w:val="center"/>
              <w:rPr>
                <w:rFonts w:ascii="Times New Roman" w:hAnsi="Times New Roman" w:cs="Times New Roman"/>
              </w:rPr>
            </w:pPr>
          </w:p>
        </w:tc>
        <w:tc>
          <w:tcPr>
            <w:tcW w:w="1260" w:type="dxa"/>
            <w:vAlign w:val="center"/>
          </w:tcPr>
          <w:p w14:paraId="6FBAD9D9" w14:textId="1479B213"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024.455</w:t>
            </w:r>
          </w:p>
        </w:tc>
        <w:tc>
          <w:tcPr>
            <w:tcW w:w="990" w:type="dxa"/>
            <w:vAlign w:val="center"/>
          </w:tcPr>
          <w:p w14:paraId="6E444A99" w14:textId="79AAEB75"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892.9</w:t>
            </w:r>
          </w:p>
        </w:tc>
        <w:tc>
          <w:tcPr>
            <w:tcW w:w="810" w:type="dxa"/>
            <w:vAlign w:val="center"/>
          </w:tcPr>
          <w:p w14:paraId="4CEEB7A8" w14:textId="0812A8A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44.9</w:t>
            </w:r>
          </w:p>
        </w:tc>
        <w:tc>
          <w:tcPr>
            <w:tcW w:w="270" w:type="dxa"/>
            <w:vAlign w:val="center"/>
          </w:tcPr>
          <w:p w14:paraId="22DA161B" w14:textId="77777777" w:rsidR="008F07E7" w:rsidRPr="008F07E7" w:rsidRDefault="008F07E7" w:rsidP="008F07E7">
            <w:pPr>
              <w:spacing w:after="0"/>
              <w:ind w:firstLine="0"/>
              <w:jc w:val="center"/>
              <w:rPr>
                <w:rFonts w:ascii="Times New Roman" w:hAnsi="Times New Roman" w:cs="Times New Roman"/>
              </w:rPr>
            </w:pPr>
          </w:p>
        </w:tc>
        <w:tc>
          <w:tcPr>
            <w:tcW w:w="720" w:type="dxa"/>
            <w:vAlign w:val="center"/>
          </w:tcPr>
          <w:p w14:paraId="7D088D68" w14:textId="69D1B558"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81</w:t>
            </w:r>
          </w:p>
        </w:tc>
        <w:tc>
          <w:tcPr>
            <w:tcW w:w="720" w:type="dxa"/>
            <w:vAlign w:val="center"/>
          </w:tcPr>
          <w:p w14:paraId="4C25C5C4" w14:textId="4FFB4301"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17</w:t>
            </w:r>
          </w:p>
        </w:tc>
        <w:tc>
          <w:tcPr>
            <w:tcW w:w="720" w:type="dxa"/>
            <w:vAlign w:val="center"/>
          </w:tcPr>
          <w:p w14:paraId="6020DB20" w14:textId="642E9B1B"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10</w:t>
            </w:r>
          </w:p>
        </w:tc>
      </w:tr>
      <w:tr w:rsidR="008F07E7" w:rsidRPr="00A53D54" w14:paraId="26D49222" w14:textId="77777777" w:rsidTr="008F07E7">
        <w:trPr>
          <w:trHeight w:val="504"/>
        </w:trPr>
        <w:tc>
          <w:tcPr>
            <w:tcW w:w="990" w:type="dxa"/>
            <w:vAlign w:val="center"/>
          </w:tcPr>
          <w:p w14:paraId="78D7B75C" w14:textId="40084F37" w:rsidR="008F07E7" w:rsidRPr="00A53D54" w:rsidRDefault="008F07E7" w:rsidP="008F07E7">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3</w:t>
            </w:r>
          </w:p>
        </w:tc>
        <w:tc>
          <w:tcPr>
            <w:tcW w:w="1683" w:type="dxa"/>
            <w:vAlign w:val="center"/>
          </w:tcPr>
          <w:p w14:paraId="2B0EEA2A" w14:textId="398329F2"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vAlign w:val="center"/>
          </w:tcPr>
          <w:p w14:paraId="0374CA87" w14:textId="034376F8"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R(1)</w:t>
            </w:r>
            <w:r w:rsidRPr="00071DCC">
              <w:rPr>
                <w:rFonts w:ascii="Times New Roman" w:hAnsi="Times New Roman" w:cs="Times New Roman"/>
                <w:vertAlign w:val="subscript"/>
              </w:rPr>
              <w:t>age</w:t>
            </w:r>
          </w:p>
        </w:tc>
        <w:tc>
          <w:tcPr>
            <w:tcW w:w="939" w:type="dxa"/>
            <w:vAlign w:val="center"/>
          </w:tcPr>
          <w:p w14:paraId="4FB2340C" w14:textId="29DE163A"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93 (0.13)</w:t>
            </w:r>
          </w:p>
        </w:tc>
        <w:tc>
          <w:tcPr>
            <w:tcW w:w="939" w:type="dxa"/>
            <w:vAlign w:val="center"/>
          </w:tcPr>
          <w:p w14:paraId="02837ED0" w14:textId="62EB7206"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54 (0.05)</w:t>
            </w:r>
          </w:p>
        </w:tc>
        <w:tc>
          <w:tcPr>
            <w:tcW w:w="939" w:type="dxa"/>
            <w:vAlign w:val="center"/>
          </w:tcPr>
          <w:p w14:paraId="09A4ABDC" w14:textId="07BABAA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940" w:type="dxa"/>
            <w:vAlign w:val="center"/>
          </w:tcPr>
          <w:p w14:paraId="0D61D68B" w14:textId="51ECDC5F"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50 (0.09)</w:t>
            </w:r>
          </w:p>
        </w:tc>
        <w:tc>
          <w:tcPr>
            <w:tcW w:w="270" w:type="dxa"/>
            <w:vAlign w:val="center"/>
          </w:tcPr>
          <w:p w14:paraId="3388B0D9" w14:textId="77777777" w:rsidR="008F07E7" w:rsidRPr="008F07E7" w:rsidRDefault="008F07E7" w:rsidP="008F07E7">
            <w:pPr>
              <w:spacing w:after="0"/>
              <w:ind w:firstLine="0"/>
              <w:jc w:val="center"/>
              <w:rPr>
                <w:rFonts w:ascii="Times New Roman" w:hAnsi="Times New Roman" w:cs="Times New Roman"/>
              </w:rPr>
            </w:pPr>
          </w:p>
        </w:tc>
        <w:tc>
          <w:tcPr>
            <w:tcW w:w="1260" w:type="dxa"/>
            <w:vAlign w:val="center"/>
          </w:tcPr>
          <w:p w14:paraId="7D703EC4" w14:textId="131A20F8"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036.632</w:t>
            </w:r>
          </w:p>
        </w:tc>
        <w:tc>
          <w:tcPr>
            <w:tcW w:w="990" w:type="dxa"/>
            <w:vAlign w:val="center"/>
          </w:tcPr>
          <w:p w14:paraId="5624E392" w14:textId="0DC0A9B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915.3</w:t>
            </w:r>
          </w:p>
        </w:tc>
        <w:tc>
          <w:tcPr>
            <w:tcW w:w="810" w:type="dxa"/>
            <w:vAlign w:val="center"/>
          </w:tcPr>
          <w:p w14:paraId="603B2BBB" w14:textId="303D2B82"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22.5</w:t>
            </w:r>
          </w:p>
        </w:tc>
        <w:tc>
          <w:tcPr>
            <w:tcW w:w="270" w:type="dxa"/>
            <w:vAlign w:val="center"/>
          </w:tcPr>
          <w:p w14:paraId="39B50084" w14:textId="77777777" w:rsidR="008F07E7" w:rsidRPr="008F07E7" w:rsidRDefault="008F07E7" w:rsidP="008F07E7">
            <w:pPr>
              <w:spacing w:after="0"/>
              <w:ind w:firstLine="0"/>
              <w:jc w:val="center"/>
              <w:rPr>
                <w:rFonts w:ascii="Times New Roman" w:hAnsi="Times New Roman" w:cs="Times New Roman"/>
              </w:rPr>
            </w:pPr>
          </w:p>
        </w:tc>
        <w:tc>
          <w:tcPr>
            <w:tcW w:w="720" w:type="dxa"/>
            <w:vAlign w:val="center"/>
          </w:tcPr>
          <w:p w14:paraId="5909A103" w14:textId="77119170"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40</w:t>
            </w:r>
          </w:p>
        </w:tc>
        <w:tc>
          <w:tcPr>
            <w:tcW w:w="720" w:type="dxa"/>
            <w:vAlign w:val="center"/>
          </w:tcPr>
          <w:p w14:paraId="6172E87F" w14:textId="27E0B2F4"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w:t>
            </w:r>
            <w:r>
              <w:rPr>
                <w:rFonts w:ascii="Times New Roman" w:hAnsi="Times New Roman" w:cs="Times New Roman"/>
              </w:rPr>
              <w:t>4</w:t>
            </w:r>
          </w:p>
        </w:tc>
        <w:tc>
          <w:tcPr>
            <w:tcW w:w="720" w:type="dxa"/>
            <w:vAlign w:val="center"/>
          </w:tcPr>
          <w:p w14:paraId="104E4C5F" w14:textId="462E252A"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2</w:t>
            </w:r>
          </w:p>
        </w:tc>
      </w:tr>
      <w:tr w:rsidR="008F07E7" w:rsidRPr="00A53D54" w14:paraId="02B6510E" w14:textId="77777777" w:rsidTr="008F07E7">
        <w:trPr>
          <w:trHeight w:val="504"/>
        </w:trPr>
        <w:tc>
          <w:tcPr>
            <w:tcW w:w="990" w:type="dxa"/>
            <w:vAlign w:val="center"/>
          </w:tcPr>
          <w:p w14:paraId="1B04364E" w14:textId="19D3DAB5" w:rsidR="008F07E7" w:rsidRPr="00A53D54" w:rsidRDefault="008F07E7" w:rsidP="008F07E7">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4</w:t>
            </w:r>
          </w:p>
        </w:tc>
        <w:tc>
          <w:tcPr>
            <w:tcW w:w="1683" w:type="dxa"/>
            <w:vAlign w:val="center"/>
          </w:tcPr>
          <w:p w14:paraId="2B5A710A" w14:textId="54CCFDE1"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vAlign w:val="center"/>
          </w:tcPr>
          <w:p w14:paraId="01E3519A" w14:textId="4E37AC6F"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R(1)</w:t>
            </w:r>
            <w:r w:rsidRPr="00071DCC">
              <w:rPr>
                <w:rFonts w:ascii="Times New Roman" w:hAnsi="Times New Roman" w:cs="Times New Roman"/>
                <w:vertAlign w:val="subscript"/>
              </w:rPr>
              <w:t>year</w:t>
            </w:r>
          </w:p>
        </w:tc>
        <w:tc>
          <w:tcPr>
            <w:tcW w:w="939" w:type="dxa"/>
            <w:vAlign w:val="center"/>
          </w:tcPr>
          <w:p w14:paraId="73612A8D" w14:textId="4D695613"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78 (0.11)</w:t>
            </w:r>
          </w:p>
        </w:tc>
        <w:tc>
          <w:tcPr>
            <w:tcW w:w="939" w:type="dxa"/>
            <w:vAlign w:val="center"/>
          </w:tcPr>
          <w:p w14:paraId="71AA502A" w14:textId="7CA361D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48 (0.05)</w:t>
            </w:r>
          </w:p>
        </w:tc>
        <w:tc>
          <w:tcPr>
            <w:tcW w:w="939" w:type="dxa"/>
            <w:vAlign w:val="center"/>
          </w:tcPr>
          <w:p w14:paraId="2DD25FA8" w14:textId="298F8652"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61 (0.08)</w:t>
            </w:r>
          </w:p>
        </w:tc>
        <w:tc>
          <w:tcPr>
            <w:tcW w:w="940" w:type="dxa"/>
            <w:vAlign w:val="center"/>
          </w:tcPr>
          <w:p w14:paraId="7AAC885E" w14:textId="3B6DF4D5"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270" w:type="dxa"/>
            <w:vAlign w:val="center"/>
          </w:tcPr>
          <w:p w14:paraId="64204D74" w14:textId="77777777" w:rsidR="008F07E7" w:rsidRPr="008F07E7" w:rsidRDefault="008F07E7" w:rsidP="008F07E7">
            <w:pPr>
              <w:spacing w:after="0"/>
              <w:ind w:firstLine="0"/>
              <w:jc w:val="center"/>
              <w:rPr>
                <w:rFonts w:ascii="Times New Roman" w:hAnsi="Times New Roman" w:cs="Times New Roman"/>
              </w:rPr>
            </w:pPr>
          </w:p>
        </w:tc>
        <w:tc>
          <w:tcPr>
            <w:tcW w:w="1260" w:type="dxa"/>
            <w:vAlign w:val="center"/>
          </w:tcPr>
          <w:p w14:paraId="47F88445" w14:textId="5ED9115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045.568</w:t>
            </w:r>
          </w:p>
        </w:tc>
        <w:tc>
          <w:tcPr>
            <w:tcW w:w="990" w:type="dxa"/>
            <w:vAlign w:val="center"/>
          </w:tcPr>
          <w:p w14:paraId="23F72A4D" w14:textId="5BBEAF9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933.1</w:t>
            </w:r>
          </w:p>
        </w:tc>
        <w:tc>
          <w:tcPr>
            <w:tcW w:w="810" w:type="dxa"/>
            <w:vAlign w:val="center"/>
          </w:tcPr>
          <w:p w14:paraId="5C1EA0A4" w14:textId="2B4B07F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4.7</w:t>
            </w:r>
          </w:p>
        </w:tc>
        <w:tc>
          <w:tcPr>
            <w:tcW w:w="270" w:type="dxa"/>
            <w:vAlign w:val="center"/>
          </w:tcPr>
          <w:p w14:paraId="3B6258F1" w14:textId="77777777" w:rsidR="008F07E7" w:rsidRPr="008F07E7" w:rsidRDefault="008F07E7" w:rsidP="008F07E7">
            <w:pPr>
              <w:spacing w:after="0"/>
              <w:ind w:firstLine="0"/>
              <w:jc w:val="center"/>
              <w:rPr>
                <w:rFonts w:ascii="Times New Roman" w:hAnsi="Times New Roman" w:cs="Times New Roman"/>
              </w:rPr>
            </w:pPr>
          </w:p>
        </w:tc>
        <w:tc>
          <w:tcPr>
            <w:tcW w:w="720" w:type="dxa"/>
            <w:vAlign w:val="center"/>
          </w:tcPr>
          <w:p w14:paraId="1E059729" w14:textId="0ABB0CF7"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67</w:t>
            </w:r>
          </w:p>
        </w:tc>
        <w:tc>
          <w:tcPr>
            <w:tcW w:w="720" w:type="dxa"/>
            <w:vAlign w:val="center"/>
          </w:tcPr>
          <w:p w14:paraId="5784C2BB" w14:textId="50016464"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w:t>
            </w:r>
            <w:r>
              <w:rPr>
                <w:rFonts w:ascii="Times New Roman" w:hAnsi="Times New Roman" w:cs="Times New Roman"/>
              </w:rPr>
              <w:t>10</w:t>
            </w:r>
          </w:p>
        </w:tc>
        <w:tc>
          <w:tcPr>
            <w:tcW w:w="720" w:type="dxa"/>
            <w:vAlign w:val="center"/>
          </w:tcPr>
          <w:p w14:paraId="1B2F5AAD" w14:textId="7424F7C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4</w:t>
            </w:r>
          </w:p>
        </w:tc>
      </w:tr>
      <w:tr w:rsidR="008F07E7" w:rsidRPr="00A53D54" w14:paraId="6D4A9CF0" w14:textId="77777777" w:rsidTr="008F07E7">
        <w:trPr>
          <w:trHeight w:val="504"/>
        </w:trPr>
        <w:tc>
          <w:tcPr>
            <w:tcW w:w="990" w:type="dxa"/>
            <w:tcBorders>
              <w:bottom w:val="single" w:sz="4" w:space="0" w:color="auto"/>
            </w:tcBorders>
            <w:vAlign w:val="center"/>
          </w:tcPr>
          <w:p w14:paraId="2F2B2B9F" w14:textId="6F7A108B" w:rsidR="008F07E7" w:rsidRPr="00A53D54" w:rsidRDefault="008F07E7" w:rsidP="008F07E7">
            <w:pPr>
              <w:spacing w:after="0"/>
              <w:ind w:firstLine="0"/>
              <w:jc w:val="center"/>
              <w:rPr>
                <w:rFonts w:ascii="Times New Roman" w:hAnsi="Times New Roman" w:cs="Times New Roman"/>
              </w:rPr>
            </w:pPr>
            <w:bookmarkStart w:id="36" w:name="_Hlk47096343"/>
            <w:r w:rsidRPr="00A53D54">
              <w:rPr>
                <w:rFonts w:ascii="Times New Roman" w:hAnsi="Times New Roman" w:cs="Times New Roman"/>
              </w:rPr>
              <w:t>NAA-</w:t>
            </w:r>
            <w:r>
              <w:rPr>
                <w:rFonts w:ascii="Times New Roman" w:hAnsi="Times New Roman" w:cs="Times New Roman"/>
              </w:rPr>
              <w:t>5</w:t>
            </w:r>
          </w:p>
        </w:tc>
        <w:tc>
          <w:tcPr>
            <w:tcW w:w="1683" w:type="dxa"/>
            <w:tcBorders>
              <w:bottom w:val="single" w:sz="4" w:space="0" w:color="auto"/>
            </w:tcBorders>
            <w:vAlign w:val="center"/>
          </w:tcPr>
          <w:p w14:paraId="2AAB334B" w14:textId="4792E65F"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tcBorders>
              <w:bottom w:val="single" w:sz="4" w:space="0" w:color="auto"/>
            </w:tcBorders>
            <w:vAlign w:val="center"/>
          </w:tcPr>
          <w:p w14:paraId="027555DB" w14:textId="699C9F41"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2D AR(1)</w:t>
            </w:r>
          </w:p>
        </w:tc>
        <w:tc>
          <w:tcPr>
            <w:tcW w:w="939" w:type="dxa"/>
            <w:tcBorders>
              <w:bottom w:val="single" w:sz="4" w:space="0" w:color="auto"/>
            </w:tcBorders>
            <w:vAlign w:val="center"/>
          </w:tcPr>
          <w:p w14:paraId="4A026EE7" w14:textId="7F942E9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73 (0.11)</w:t>
            </w:r>
          </w:p>
        </w:tc>
        <w:tc>
          <w:tcPr>
            <w:tcW w:w="939" w:type="dxa"/>
            <w:tcBorders>
              <w:bottom w:val="single" w:sz="4" w:space="0" w:color="auto"/>
            </w:tcBorders>
            <w:vAlign w:val="center"/>
          </w:tcPr>
          <w:p w14:paraId="5A6572C7" w14:textId="2CC8C964"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47 (0.05)</w:t>
            </w:r>
          </w:p>
        </w:tc>
        <w:tc>
          <w:tcPr>
            <w:tcW w:w="939" w:type="dxa"/>
            <w:tcBorders>
              <w:bottom w:val="single" w:sz="4" w:space="0" w:color="auto"/>
            </w:tcBorders>
            <w:vAlign w:val="center"/>
          </w:tcPr>
          <w:p w14:paraId="00F1147D" w14:textId="73944B91"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53 (0.09)</w:t>
            </w:r>
          </w:p>
        </w:tc>
        <w:tc>
          <w:tcPr>
            <w:tcW w:w="940" w:type="dxa"/>
            <w:tcBorders>
              <w:bottom w:val="single" w:sz="4" w:space="0" w:color="auto"/>
            </w:tcBorders>
            <w:vAlign w:val="center"/>
          </w:tcPr>
          <w:p w14:paraId="3BABAADF" w14:textId="4AC6660F"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33 (0.12)</w:t>
            </w:r>
          </w:p>
        </w:tc>
        <w:tc>
          <w:tcPr>
            <w:tcW w:w="270" w:type="dxa"/>
            <w:tcBorders>
              <w:bottom w:val="single" w:sz="4" w:space="0" w:color="auto"/>
            </w:tcBorders>
            <w:vAlign w:val="center"/>
          </w:tcPr>
          <w:p w14:paraId="5B0E53E4" w14:textId="77777777" w:rsidR="008F07E7" w:rsidRPr="008F07E7" w:rsidRDefault="008F07E7" w:rsidP="008F07E7">
            <w:pPr>
              <w:spacing w:after="0"/>
              <w:ind w:firstLine="0"/>
              <w:jc w:val="center"/>
              <w:rPr>
                <w:rFonts w:ascii="Times New Roman" w:hAnsi="Times New Roman" w:cs="Times New Roman"/>
              </w:rPr>
            </w:pPr>
          </w:p>
        </w:tc>
        <w:tc>
          <w:tcPr>
            <w:tcW w:w="1260" w:type="dxa"/>
            <w:tcBorders>
              <w:bottom w:val="single" w:sz="4" w:space="0" w:color="auto"/>
            </w:tcBorders>
            <w:vAlign w:val="center"/>
          </w:tcPr>
          <w:p w14:paraId="43C6EDFA" w14:textId="05BE6308"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048.883</w:t>
            </w:r>
          </w:p>
        </w:tc>
        <w:tc>
          <w:tcPr>
            <w:tcW w:w="990" w:type="dxa"/>
            <w:tcBorders>
              <w:bottom w:val="single" w:sz="4" w:space="0" w:color="auto"/>
            </w:tcBorders>
            <w:vAlign w:val="center"/>
          </w:tcPr>
          <w:p w14:paraId="41A46145" w14:textId="6EC4BFE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937.8</w:t>
            </w:r>
          </w:p>
        </w:tc>
        <w:tc>
          <w:tcPr>
            <w:tcW w:w="810" w:type="dxa"/>
            <w:tcBorders>
              <w:bottom w:val="single" w:sz="4" w:space="0" w:color="auto"/>
            </w:tcBorders>
            <w:vAlign w:val="center"/>
          </w:tcPr>
          <w:p w14:paraId="5A34588D" w14:textId="6657EE8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w:t>
            </w:r>
          </w:p>
        </w:tc>
        <w:tc>
          <w:tcPr>
            <w:tcW w:w="270" w:type="dxa"/>
            <w:tcBorders>
              <w:bottom w:val="single" w:sz="4" w:space="0" w:color="auto"/>
            </w:tcBorders>
            <w:vAlign w:val="center"/>
          </w:tcPr>
          <w:p w14:paraId="1FF8CC75" w14:textId="77777777" w:rsidR="008F07E7" w:rsidRPr="008F07E7" w:rsidRDefault="008F07E7" w:rsidP="008F07E7">
            <w:pPr>
              <w:spacing w:after="0"/>
              <w:ind w:firstLine="0"/>
              <w:jc w:val="center"/>
              <w:rPr>
                <w:rFonts w:ascii="Times New Roman" w:hAnsi="Times New Roman" w:cs="Times New Roman"/>
              </w:rPr>
            </w:pPr>
          </w:p>
        </w:tc>
        <w:tc>
          <w:tcPr>
            <w:tcW w:w="720" w:type="dxa"/>
            <w:tcBorders>
              <w:bottom w:val="single" w:sz="4" w:space="0" w:color="auto"/>
            </w:tcBorders>
            <w:vAlign w:val="center"/>
          </w:tcPr>
          <w:p w14:paraId="2535F3D0" w14:textId="7AE2130B"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51</w:t>
            </w:r>
          </w:p>
        </w:tc>
        <w:tc>
          <w:tcPr>
            <w:tcW w:w="720" w:type="dxa"/>
            <w:tcBorders>
              <w:bottom w:val="single" w:sz="4" w:space="0" w:color="auto"/>
            </w:tcBorders>
            <w:vAlign w:val="center"/>
          </w:tcPr>
          <w:p w14:paraId="21D73D31" w14:textId="4D5810F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w:t>
            </w:r>
            <w:r>
              <w:rPr>
                <w:rFonts w:ascii="Times New Roman" w:hAnsi="Times New Roman" w:cs="Times New Roman"/>
              </w:rPr>
              <w:t>6</w:t>
            </w:r>
          </w:p>
        </w:tc>
        <w:tc>
          <w:tcPr>
            <w:tcW w:w="720" w:type="dxa"/>
            <w:tcBorders>
              <w:bottom w:val="single" w:sz="4" w:space="0" w:color="auto"/>
            </w:tcBorders>
            <w:vAlign w:val="center"/>
          </w:tcPr>
          <w:p w14:paraId="59535757" w14:textId="4EA0377C"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0</w:t>
            </w:r>
          </w:p>
        </w:tc>
      </w:tr>
    </w:tbl>
    <w:p w14:paraId="15C54C68" w14:textId="5F56FEA1" w:rsidR="00A53D54" w:rsidRDefault="00A53D54">
      <w:pPr>
        <w:ind w:firstLine="0"/>
        <w:rPr>
          <w:rFonts w:ascii="Times New Roman" w:hAnsi="Times New Roman" w:cs="Times New Roman"/>
        </w:rPr>
      </w:pPr>
      <w:bookmarkStart w:id="37" w:name="table-2.-m-only-models-where-only-m-is-a"/>
      <w:bookmarkEnd w:id="36"/>
      <w:r>
        <w:rPr>
          <w:rFonts w:ascii="Times New Roman" w:hAnsi="Times New Roman" w:cs="Times New Roman"/>
        </w:rPr>
        <w:br w:type="page"/>
      </w:r>
    </w:p>
    <w:p w14:paraId="0F6D355F" w14:textId="77777777" w:rsidR="00A53D54" w:rsidRDefault="00A53D54" w:rsidP="00A53D54">
      <w:pPr>
        <w:ind w:firstLine="0"/>
        <w:rPr>
          <w:rFonts w:ascii="Times New Roman" w:hAnsi="Times New Roman" w:cs="Times New Roman"/>
        </w:rPr>
        <w:sectPr w:rsidR="00A53D54" w:rsidSect="00A53D54">
          <w:pgSz w:w="15840" w:h="12240" w:orient="landscape"/>
          <w:pgMar w:top="1440" w:right="1440" w:bottom="1440" w:left="1440" w:header="720" w:footer="720" w:gutter="0"/>
          <w:lnNumType w:countBy="1" w:restart="continuous"/>
          <w:cols w:space="720"/>
          <w:docGrid w:linePitch="360"/>
        </w:sectPr>
      </w:pPr>
    </w:p>
    <w:p w14:paraId="79B72638" w14:textId="016DB61F"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063A88">
        <w:rPr>
          <w:rFonts w:ascii="Times New Roman" w:hAnsi="Times New Roman" w:cs="Times New Roman"/>
        </w:rPr>
        <w:t>2</w:t>
      </w:r>
      <w:r w:rsidRPr="00A53D54">
        <w:rPr>
          <w:rFonts w:ascii="Times New Roman" w:hAnsi="Times New Roman" w:cs="Times New Roman"/>
        </w:rPr>
        <w:t xml:space="preserve">. </w:t>
      </w:r>
      <w:r w:rsidR="00D0122D">
        <w:rPr>
          <w:rFonts w:ascii="Times New Roman" w:hAnsi="Times New Roman" w:cs="Times New Roman"/>
        </w:rPr>
        <w:t>Model descriptions and r</w:t>
      </w:r>
      <w:r w:rsidR="004F4C5D">
        <w:rPr>
          <w:rFonts w:ascii="Times New Roman" w:hAnsi="Times New Roman" w:cs="Times New Roman"/>
        </w:rPr>
        <w:t xml:space="preserve">esults </w:t>
      </w:r>
      <w:r w:rsidR="00660ABD">
        <w:rPr>
          <w:rFonts w:ascii="Times New Roman" w:hAnsi="Times New Roman" w:cs="Times New Roman"/>
        </w:rPr>
        <w:t>where only</w:t>
      </w:r>
      <w:r w:rsidR="00C958E4">
        <w:rPr>
          <w:rFonts w:ascii="Times New Roman" w:hAnsi="Times New Roman" w:cs="Times New Roman"/>
        </w:rPr>
        <w:t xml:space="preserve"> recruitment and </w:t>
      </w:r>
      <w:r w:rsidR="00660ABD">
        <w:rPr>
          <w:rFonts w:ascii="Times New Roman" w:hAnsi="Times New Roman" w:cs="Times New Roman"/>
        </w:rPr>
        <w:t>natural mortality (</w:t>
      </w:r>
      <w:r w:rsidR="006919C1">
        <w:rPr>
          <w:rFonts w:ascii="Times New Roman" w:hAnsi="Times New Roman" w:cs="Times New Roman"/>
          <w:i/>
          <w:iCs/>
        </w:rPr>
        <w:t>M</w:t>
      </w:r>
      <w:r w:rsidR="00660ABD">
        <w:rPr>
          <w:rFonts w:ascii="Times New Roman" w:hAnsi="Times New Roman" w:cs="Times New Roman"/>
        </w:rPr>
        <w:t xml:space="preserve">) </w:t>
      </w:r>
      <w:r w:rsidR="00456FAF">
        <w:rPr>
          <w:rFonts w:ascii="Times New Roman" w:hAnsi="Times New Roman" w:cs="Times New Roman"/>
        </w:rPr>
        <w:t xml:space="preserve">deviations </w:t>
      </w:r>
      <w:r w:rsidR="00C958E4">
        <w:rPr>
          <w:rFonts w:ascii="Times New Roman" w:hAnsi="Times New Roman" w:cs="Times New Roman"/>
        </w:rPr>
        <w:t>were estimated as</w:t>
      </w:r>
      <w:r w:rsidR="00660ABD">
        <w:rPr>
          <w:rFonts w:ascii="Times New Roman" w:hAnsi="Times New Roman" w:cs="Times New Roman"/>
        </w:rPr>
        <w:t xml:space="preserve"> random effects. </w:t>
      </w:r>
      <w:r w:rsidR="00063A88">
        <w:rPr>
          <w:rFonts w:ascii="Times New Roman" w:hAnsi="Times New Roman" w:cs="Times New Roman"/>
        </w:rPr>
        <w:t xml:space="preserve">All models treated the numbers-at-age as in </w:t>
      </w:r>
      <w:r w:rsidR="004F4C5D">
        <w:rPr>
          <w:rFonts w:ascii="Times New Roman" w:hAnsi="Times New Roman" w:cs="Times New Roman"/>
        </w:rPr>
        <w:t>Base</w:t>
      </w:r>
      <w:r w:rsidR="00456FAF">
        <w:rPr>
          <w:rFonts w:ascii="Times New Roman" w:hAnsi="Times New Roman" w:cs="Times New Roman"/>
        </w:rPr>
        <w:t xml:space="preserve">, with independent recruitment deviations </w:t>
      </w:r>
      <w:r w:rsidR="00F95B43">
        <w:rPr>
          <w:rFonts w:ascii="Times New Roman" w:hAnsi="Times New Roman" w:cs="Times New Roman"/>
        </w:rPr>
        <w:t xml:space="preserve">and </w:t>
      </w:r>
      <w:r w:rsidR="00063A88">
        <w:rPr>
          <w:rFonts w:ascii="Times New Roman" w:hAnsi="Times New Roman" w:cs="Times New Roman"/>
        </w:rPr>
        <w:t>deterministic survival.</w:t>
      </w:r>
      <w:r w:rsidR="00F95B43">
        <w:rPr>
          <w:rFonts w:ascii="Times New Roman" w:hAnsi="Times New Roman" w:cs="Times New Roman"/>
        </w:rPr>
        <w:t xml:space="preserve"> </w:t>
      </w:r>
      <w:r w:rsidR="00C958E4">
        <w:rPr>
          <w:rFonts w:ascii="Times New Roman" w:hAnsi="Times New Roman" w:cs="Times New Roman"/>
        </w:rPr>
        <w:t>M-</w:t>
      </w:r>
      <w:r w:rsidR="00F95B43">
        <w:rPr>
          <w:rFonts w:ascii="Times New Roman" w:hAnsi="Times New Roman" w:cs="Times New Roman"/>
        </w:rPr>
        <w:t xml:space="preserve">4 </w:t>
      </w:r>
      <w:r w:rsidR="00C958E4">
        <w:rPr>
          <w:rFonts w:ascii="Times New Roman" w:hAnsi="Times New Roman" w:cs="Times New Roman"/>
        </w:rPr>
        <w:t xml:space="preserve">estimated </w:t>
      </w:r>
      <w:bookmarkEnd w:id="37"/>
      <w:r w:rsidR="00456FAF">
        <w:rPr>
          <w:rFonts w:ascii="Times New Roman" w:hAnsi="Times New Roman" w:cs="Times New Roman"/>
        </w:rPr>
        <w:t xml:space="preserve">all parameters in Eqn. 6 as in </w:t>
      </w:r>
      <w:proofErr w:type="spellStart"/>
      <w:r w:rsidR="00456FAF">
        <w:rPr>
          <w:rFonts w:ascii="Times New Roman" w:hAnsi="Times New Roman" w:cs="Times New Roman"/>
        </w:rPr>
        <w:t>Cadigan</w:t>
      </w:r>
      <w:proofErr w:type="spellEnd"/>
      <w:r w:rsidR="00456FAF">
        <w:rPr>
          <w:rFonts w:ascii="Times New Roman" w:hAnsi="Times New Roman" w:cs="Times New Roman"/>
        </w:rPr>
        <w:t xml:space="preserve"> (2016), which constrains log </w:t>
      </w:r>
      <w:r w:rsidR="00456FAF" w:rsidRPr="00456FAF">
        <w:rPr>
          <w:rFonts w:ascii="Times New Roman" w:hAnsi="Times New Roman" w:cs="Times New Roman"/>
          <w:i/>
          <w:iCs/>
        </w:rPr>
        <w:t>M</w:t>
      </w:r>
      <w:r w:rsidR="00456FAF">
        <w:rPr>
          <w:rFonts w:ascii="Times New Roman" w:hAnsi="Times New Roman" w:cs="Times New Roman"/>
        </w:rPr>
        <w:t xml:space="preserve"> deviations according to a 2D autoregressive, AR(1), process across years and ages. M-4 had the lowest negative log likelihood (</w:t>
      </w:r>
      <w:r w:rsidR="00456FAF" w:rsidRPr="00A53D54">
        <w:rPr>
          <w:rFonts w:ascii="Times New Roman" w:hAnsi="Times New Roman" w:cs="Times New Roman"/>
        </w:rPr>
        <w:t>-log</w:t>
      </w:r>
      <m:oMath>
        <m:r>
          <m:rPr>
            <m:scr m:val="script"/>
            <m:sty m:val="p"/>
          </m:rPr>
          <w:rPr>
            <w:rFonts w:ascii="Cambria Math" w:hAnsi="Cambria Math" w:cs="Times New Roman"/>
          </w:rPr>
          <m:t>L</m:t>
        </m:r>
      </m:oMath>
      <w:r w:rsidR="00456FAF">
        <w:rPr>
          <w:rFonts w:ascii="Times New Roman" w:hAnsi="Times New Roman" w:cs="Times New Roman"/>
        </w:rPr>
        <w:t xml:space="preserve">) and </w:t>
      </w:r>
      <w:r w:rsidR="00456FAF" w:rsidRPr="00071DCC">
        <w:rPr>
          <w:rFonts w:ascii="Times New Roman" w:hAnsi="Times New Roman" w:cs="Times New Roman"/>
        </w:rPr>
        <w:t xml:space="preserve">Akaike’s information criterion </w:t>
      </w:r>
      <w:r w:rsidR="00456FAF">
        <w:rPr>
          <w:rFonts w:ascii="Times New Roman" w:hAnsi="Times New Roman" w:cs="Times New Roman"/>
        </w:rPr>
        <w:t xml:space="preserve">(AIC). </w:t>
      </w:r>
      <w:proofErr w:type="spellStart"/>
      <w:r w:rsidR="00456FAF">
        <w:rPr>
          <w:rFonts w:ascii="Times New Roman" w:hAnsi="Times New Roman" w:cs="Times New Roman"/>
        </w:rPr>
        <w:t>Mohn’s</w:t>
      </w:r>
      <w:proofErr w:type="spellEnd"/>
      <w:r w:rsidR="00456FAF">
        <w:rPr>
          <w:rFonts w:ascii="Times New Roman" w:hAnsi="Times New Roman" w:cs="Times New Roman"/>
        </w:rPr>
        <w:t xml:space="preserve"> </w:t>
      </w:r>
      <m:oMath>
        <m:r>
          <w:rPr>
            <w:rFonts w:ascii="Cambria Math" w:hAnsi="Cambria Math" w:cs="Times New Roman"/>
          </w:rPr>
          <m:t>ρ</m:t>
        </m:r>
      </m:oMath>
      <w:r w:rsidR="00456FAF">
        <w:rPr>
          <w:rFonts w:ascii="Times New Roman" w:hAnsi="Times New Roman" w:cs="Times New Roman"/>
        </w:rPr>
        <w:t xml:space="preserve"> were averaged over seven retrospective peels for three quantities: recruitment (</w:t>
      </w:r>
      <w:r w:rsidR="00456FAF" w:rsidRPr="00660ABD">
        <w:rPr>
          <w:rFonts w:ascii="Times New Roman" w:hAnsi="Times New Roman" w:cs="Times New Roman"/>
          <w:i/>
          <w:iCs/>
        </w:rPr>
        <w:t>R</w:t>
      </w:r>
      <w:r w:rsidR="00456FAF">
        <w:rPr>
          <w:rFonts w:ascii="Times New Roman" w:hAnsi="Times New Roman" w:cs="Times New Roman"/>
        </w:rPr>
        <w:t>), spawning stock biomass (</w:t>
      </w:r>
      <w:r w:rsidR="00456FAF" w:rsidRPr="00660ABD">
        <w:rPr>
          <w:rFonts w:ascii="Times New Roman" w:hAnsi="Times New Roman" w:cs="Times New Roman"/>
          <w:i/>
          <w:iCs/>
        </w:rPr>
        <w:t>SSB</w:t>
      </w:r>
      <w:r w:rsidR="00456FAF">
        <w:rPr>
          <w:rFonts w:ascii="Times New Roman" w:hAnsi="Times New Roman" w:cs="Times New Roman"/>
        </w:rPr>
        <w:t>), and fishing mortality averaged over ages 4-5 (</w:t>
      </w:r>
      <w:r w:rsidR="00456FAF" w:rsidRPr="00660ABD">
        <w:rPr>
          <w:rFonts w:ascii="Times New Roman" w:hAnsi="Times New Roman" w:cs="Times New Roman"/>
          <w:i/>
          <w:iCs/>
        </w:rPr>
        <w:t>F</w:t>
      </w:r>
      <w:r w:rsidR="00456FAF">
        <w:rPr>
          <w:rFonts w:ascii="Times New Roman" w:hAnsi="Times New Roman" w:cs="Times New Roman"/>
        </w:rPr>
        <w:t xml:space="preserve">). Maximum likelihood estimates of the parameters constraining </w:t>
      </w:r>
      <w:r w:rsidR="00456FAF" w:rsidRPr="00456FAF">
        <w:rPr>
          <w:rFonts w:ascii="Times New Roman" w:hAnsi="Times New Roman" w:cs="Times New Roman"/>
          <w:i/>
          <w:iCs/>
        </w:rPr>
        <w:t>M</w:t>
      </w:r>
      <w:r w:rsidR="00456FAF">
        <w:rPr>
          <w:rFonts w:ascii="Times New Roman" w:hAnsi="Times New Roman" w:cs="Times New Roman"/>
        </w:rPr>
        <w:t xml:space="preserve"> random effects are listed with standard error in parentheses. Dashes indicate parameters </w:t>
      </w:r>
      <w:r w:rsidR="00675944">
        <w:rPr>
          <w:rFonts w:ascii="Times New Roman" w:hAnsi="Times New Roman" w:cs="Times New Roman"/>
        </w:rPr>
        <w:t xml:space="preserve">which </w:t>
      </w:r>
      <w:r w:rsidR="00456FAF">
        <w:rPr>
          <w:rFonts w:ascii="Times New Roman" w:hAnsi="Times New Roman" w:cs="Times New Roman"/>
        </w:rPr>
        <w:t xml:space="preserve">are not included </w:t>
      </w:r>
      <w:proofErr w:type="gramStart"/>
      <w:r w:rsidR="00456FAF">
        <w:rPr>
          <w:rFonts w:ascii="Times New Roman" w:hAnsi="Times New Roman" w:cs="Times New Roman"/>
        </w:rPr>
        <w:t>in a given</w:t>
      </w:r>
      <w:proofErr w:type="gramEnd"/>
      <w:r w:rsidR="00456FAF">
        <w:rPr>
          <w:rFonts w:ascii="Times New Roman" w:hAnsi="Times New Roman" w:cs="Times New Roman"/>
        </w:rPr>
        <w:t xml:space="preserve"> model.</w:t>
      </w:r>
    </w:p>
    <w:tbl>
      <w:tblPr>
        <w:tblStyle w:val="Table"/>
        <w:tblW w:w="4583" w:type="pct"/>
        <w:tblLayout w:type="fixed"/>
        <w:tblLook w:val="07E0" w:firstRow="1" w:lastRow="1" w:firstColumn="1" w:lastColumn="1" w:noHBand="1" w:noVBand="1"/>
      </w:tblPr>
      <w:tblGrid>
        <w:gridCol w:w="917"/>
        <w:gridCol w:w="1335"/>
        <w:gridCol w:w="1350"/>
        <w:gridCol w:w="1350"/>
        <w:gridCol w:w="990"/>
        <w:gridCol w:w="375"/>
        <w:gridCol w:w="269"/>
        <w:gridCol w:w="1260"/>
        <w:gridCol w:w="990"/>
        <w:gridCol w:w="810"/>
        <w:gridCol w:w="270"/>
        <w:gridCol w:w="719"/>
        <w:gridCol w:w="721"/>
        <w:gridCol w:w="721"/>
      </w:tblGrid>
      <w:tr w:rsidR="004F4C5D" w:rsidRPr="00A53D54" w14:paraId="6AA6B218" w14:textId="77777777" w:rsidTr="009D6DDF">
        <w:trPr>
          <w:trHeight w:val="360"/>
        </w:trPr>
        <w:tc>
          <w:tcPr>
            <w:tcW w:w="917" w:type="dxa"/>
            <w:tcBorders>
              <w:top w:val="single" w:sz="4" w:space="0" w:color="auto"/>
            </w:tcBorders>
            <w:vAlign w:val="bottom"/>
          </w:tcPr>
          <w:p w14:paraId="4A476EE5" w14:textId="77777777" w:rsidR="004F4C5D" w:rsidRPr="00A53D54" w:rsidRDefault="004F4C5D" w:rsidP="00C958E4">
            <w:pPr>
              <w:spacing w:after="0"/>
              <w:ind w:firstLine="0"/>
              <w:rPr>
                <w:rFonts w:ascii="Times New Roman" w:hAnsi="Times New Roman" w:cs="Times New Roman"/>
              </w:rPr>
            </w:pPr>
          </w:p>
        </w:tc>
        <w:tc>
          <w:tcPr>
            <w:tcW w:w="1335" w:type="dxa"/>
            <w:tcBorders>
              <w:top w:val="single" w:sz="4" w:space="0" w:color="auto"/>
            </w:tcBorders>
          </w:tcPr>
          <w:p w14:paraId="632B5AF7" w14:textId="77777777" w:rsidR="004F4C5D" w:rsidRDefault="004F4C5D" w:rsidP="00C958E4">
            <w:pPr>
              <w:spacing w:after="0"/>
              <w:ind w:firstLine="0"/>
              <w:rPr>
                <w:rFonts w:ascii="Times New Roman" w:eastAsia="Calibri" w:hAnsi="Times New Roman" w:cs="Times New Roman"/>
              </w:rPr>
            </w:pPr>
          </w:p>
        </w:tc>
        <w:tc>
          <w:tcPr>
            <w:tcW w:w="3690" w:type="dxa"/>
            <w:gridSpan w:val="3"/>
            <w:tcBorders>
              <w:top w:val="single" w:sz="4" w:space="0" w:color="auto"/>
              <w:bottom w:val="single" w:sz="0" w:space="0" w:color="auto"/>
            </w:tcBorders>
            <w:vAlign w:val="bottom"/>
          </w:tcPr>
          <w:p w14:paraId="6B9F8C7F" w14:textId="12BB891F" w:rsidR="004F4C5D" w:rsidRPr="00A53D54" w:rsidRDefault="004F4C5D" w:rsidP="00C958E4">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375" w:type="dxa"/>
            <w:tcBorders>
              <w:top w:val="single" w:sz="4" w:space="0" w:color="auto"/>
            </w:tcBorders>
          </w:tcPr>
          <w:p w14:paraId="65C7F42E" w14:textId="77777777" w:rsidR="004F4C5D" w:rsidRDefault="004F4C5D" w:rsidP="00C958E4">
            <w:pPr>
              <w:spacing w:after="0"/>
              <w:ind w:firstLine="0"/>
              <w:rPr>
                <w:rFonts w:ascii="Times New Roman" w:eastAsia="Calibri" w:hAnsi="Times New Roman" w:cs="Times New Roman"/>
              </w:rPr>
            </w:pPr>
          </w:p>
        </w:tc>
        <w:tc>
          <w:tcPr>
            <w:tcW w:w="269" w:type="dxa"/>
            <w:tcBorders>
              <w:top w:val="single" w:sz="4" w:space="0" w:color="auto"/>
            </w:tcBorders>
          </w:tcPr>
          <w:p w14:paraId="789F8B0E" w14:textId="1319F490" w:rsidR="004F4C5D" w:rsidRDefault="004F4C5D" w:rsidP="00C958E4">
            <w:pPr>
              <w:spacing w:after="0"/>
              <w:ind w:firstLine="0"/>
              <w:rPr>
                <w:rFonts w:ascii="Times New Roman" w:eastAsia="Calibri" w:hAnsi="Times New Roman" w:cs="Times New Roman"/>
              </w:rPr>
            </w:pPr>
          </w:p>
        </w:tc>
        <w:tc>
          <w:tcPr>
            <w:tcW w:w="3060" w:type="dxa"/>
            <w:gridSpan w:val="3"/>
            <w:tcBorders>
              <w:top w:val="single" w:sz="4" w:space="0" w:color="auto"/>
              <w:bottom w:val="single" w:sz="0" w:space="0" w:color="auto"/>
            </w:tcBorders>
            <w:vAlign w:val="bottom"/>
          </w:tcPr>
          <w:p w14:paraId="6BACBE86" w14:textId="2CF2C5EB" w:rsidR="004F4C5D" w:rsidRPr="00A53D54" w:rsidRDefault="004F4C5D" w:rsidP="00C958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270" w:type="dxa"/>
            <w:tcBorders>
              <w:top w:val="single" w:sz="4" w:space="0" w:color="auto"/>
            </w:tcBorders>
          </w:tcPr>
          <w:p w14:paraId="64045259" w14:textId="77777777" w:rsidR="004F4C5D" w:rsidRDefault="004F4C5D" w:rsidP="00C958E4">
            <w:pPr>
              <w:spacing w:after="0"/>
              <w:ind w:firstLine="0"/>
              <w:rPr>
                <w:rFonts w:ascii="Times New Roman" w:hAnsi="Times New Roman" w:cs="Times New Roman"/>
              </w:rPr>
            </w:pPr>
          </w:p>
        </w:tc>
        <w:tc>
          <w:tcPr>
            <w:tcW w:w="2161" w:type="dxa"/>
            <w:gridSpan w:val="3"/>
            <w:tcBorders>
              <w:top w:val="single" w:sz="4" w:space="0" w:color="auto"/>
              <w:bottom w:val="single" w:sz="0" w:space="0" w:color="auto"/>
            </w:tcBorders>
            <w:vAlign w:val="bottom"/>
          </w:tcPr>
          <w:p w14:paraId="6A8AD1FC" w14:textId="55241346" w:rsidR="004F4C5D" w:rsidRPr="00A53D54" w:rsidRDefault="004F4C5D" w:rsidP="00C958E4">
            <w:pPr>
              <w:spacing w:after="0"/>
              <w:ind w:firstLine="0"/>
              <w:rPr>
                <w:rFonts w:ascii="Times New Roman" w:hAnsi="Times New Roman" w:cs="Times New Roman"/>
              </w:rPr>
            </w:pP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p>
        </w:tc>
      </w:tr>
      <w:tr w:rsidR="004F4C5D" w:rsidRPr="00A53D54" w14:paraId="64EB388B" w14:textId="77777777" w:rsidTr="009D6DDF">
        <w:trPr>
          <w:trHeight w:val="360"/>
        </w:trPr>
        <w:tc>
          <w:tcPr>
            <w:tcW w:w="917" w:type="dxa"/>
            <w:tcBorders>
              <w:bottom w:val="single" w:sz="0" w:space="0" w:color="auto"/>
            </w:tcBorders>
            <w:vAlign w:val="center"/>
          </w:tcPr>
          <w:p w14:paraId="024238D8" w14:textId="77777777"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335" w:type="dxa"/>
            <w:tcBorders>
              <w:bottom w:val="single" w:sz="0" w:space="0" w:color="auto"/>
            </w:tcBorders>
            <w:vAlign w:val="center"/>
          </w:tcPr>
          <w:p w14:paraId="6BA2D681" w14:textId="4A66BB7E" w:rsidR="004F4C5D" w:rsidRDefault="004F4C5D" w:rsidP="004F4C5D">
            <w:pPr>
              <w:spacing w:after="0"/>
              <w:ind w:firstLine="0"/>
              <w:jc w:val="center"/>
              <w:rPr>
                <w:rFonts w:ascii="Times New Roman" w:eastAsia="DengXian" w:hAnsi="Times New Roman" w:cs="Times New Roman"/>
              </w:rPr>
            </w:pPr>
            <w:r>
              <w:rPr>
                <w:rFonts w:ascii="Times New Roman" w:hAnsi="Times New Roman" w:cs="Times New Roman"/>
              </w:rPr>
              <w:t>Correlation structure</w:t>
            </w:r>
          </w:p>
        </w:tc>
        <w:tc>
          <w:tcPr>
            <w:tcW w:w="1350" w:type="dxa"/>
            <w:tcBorders>
              <w:top w:val="single" w:sz="4" w:space="0" w:color="auto"/>
              <w:bottom w:val="single" w:sz="0" w:space="0" w:color="auto"/>
            </w:tcBorders>
            <w:vAlign w:val="center"/>
          </w:tcPr>
          <w:p w14:paraId="1CB1377D" w14:textId="77777777" w:rsidR="004F4C5D" w:rsidRPr="00A53D54" w:rsidRDefault="0046064E"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1350" w:type="dxa"/>
            <w:tcBorders>
              <w:top w:val="single" w:sz="4" w:space="0" w:color="auto"/>
              <w:bottom w:val="single" w:sz="0" w:space="0" w:color="auto"/>
            </w:tcBorders>
            <w:vAlign w:val="center"/>
          </w:tcPr>
          <w:p w14:paraId="55AA6A42" w14:textId="37F58117" w:rsidR="004F4C5D" w:rsidRPr="00A53D54" w:rsidRDefault="0046064E"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m:oMathPara>
          </w:p>
        </w:tc>
        <w:tc>
          <w:tcPr>
            <w:tcW w:w="1365" w:type="dxa"/>
            <w:gridSpan w:val="2"/>
            <w:tcBorders>
              <w:top w:val="single" w:sz="4" w:space="0" w:color="auto"/>
              <w:bottom w:val="single" w:sz="0" w:space="0" w:color="auto"/>
            </w:tcBorders>
            <w:vAlign w:val="center"/>
          </w:tcPr>
          <w:p w14:paraId="7565243A" w14:textId="13BACEA0" w:rsidR="004F4C5D" w:rsidRPr="00A53D54" w:rsidRDefault="0046064E"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m:oMathPara>
          </w:p>
        </w:tc>
        <w:tc>
          <w:tcPr>
            <w:tcW w:w="269" w:type="dxa"/>
            <w:tcBorders>
              <w:bottom w:val="single" w:sz="0" w:space="0" w:color="auto"/>
            </w:tcBorders>
          </w:tcPr>
          <w:p w14:paraId="5F38F721" w14:textId="42EF6792" w:rsidR="004F4C5D" w:rsidRPr="00A53D54" w:rsidRDefault="004F4C5D" w:rsidP="004F4C5D">
            <w:pPr>
              <w:spacing w:after="0"/>
              <w:ind w:firstLine="0"/>
              <w:jc w:val="center"/>
              <w:rPr>
                <w:rFonts w:ascii="Times New Roman" w:hAnsi="Times New Roman" w:cs="Times New Roman"/>
              </w:rPr>
            </w:pPr>
          </w:p>
        </w:tc>
        <w:tc>
          <w:tcPr>
            <w:tcW w:w="1260" w:type="dxa"/>
            <w:tcBorders>
              <w:top w:val="single" w:sz="4" w:space="0" w:color="auto"/>
              <w:bottom w:val="single" w:sz="0" w:space="0" w:color="auto"/>
            </w:tcBorders>
            <w:vAlign w:val="center"/>
          </w:tcPr>
          <w:p w14:paraId="7F8B588E" w14:textId="25D40C31"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log</w:t>
            </w:r>
            <m:oMath>
              <m:r>
                <m:rPr>
                  <m:scr m:val="script"/>
                  <m:sty m:val="p"/>
                </m:rPr>
                <w:rPr>
                  <w:rFonts w:ascii="Cambria Math" w:hAnsi="Cambria Math" w:cs="Times New Roman"/>
                </w:rPr>
                <m:t>L</m:t>
              </m:r>
            </m:oMath>
          </w:p>
        </w:tc>
        <w:tc>
          <w:tcPr>
            <w:tcW w:w="990" w:type="dxa"/>
            <w:tcBorders>
              <w:top w:val="single" w:sz="4" w:space="0" w:color="auto"/>
              <w:bottom w:val="single" w:sz="0" w:space="0" w:color="auto"/>
            </w:tcBorders>
            <w:vAlign w:val="center"/>
          </w:tcPr>
          <w:p w14:paraId="1FD1360D" w14:textId="77777777"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AIC</w:t>
            </w:r>
          </w:p>
        </w:tc>
        <w:tc>
          <w:tcPr>
            <w:tcW w:w="810" w:type="dxa"/>
            <w:tcBorders>
              <w:top w:val="single" w:sz="4" w:space="0" w:color="auto"/>
              <w:bottom w:val="single" w:sz="0" w:space="0" w:color="auto"/>
            </w:tcBorders>
            <w:vAlign w:val="center"/>
          </w:tcPr>
          <w:p w14:paraId="38134AF1" w14:textId="6122B642" w:rsidR="004F4C5D" w:rsidRPr="00A53D54" w:rsidRDefault="00456FAF" w:rsidP="004F4C5D">
            <w:pPr>
              <w:spacing w:after="0"/>
              <w:ind w:firstLine="0"/>
              <w:jc w:val="center"/>
              <w:rPr>
                <w:rFonts w:ascii="Times New Roman" w:hAnsi="Times New Roman" w:cs="Times New Roman"/>
              </w:rPr>
            </w:pPr>
            <m:oMathPara>
              <m:oMath>
                <m:r>
                  <m:rPr>
                    <m:nor/>
                  </m:rPr>
                  <w:rPr>
                    <w:rFonts w:ascii="Cambria Math" w:hAnsi="Cambria Math" w:cs="Times New Roman"/>
                  </w:rPr>
                  <m:t>ΔAIC</m:t>
                </m:r>
              </m:oMath>
            </m:oMathPara>
          </w:p>
        </w:tc>
        <w:tc>
          <w:tcPr>
            <w:tcW w:w="270" w:type="dxa"/>
            <w:tcBorders>
              <w:bottom w:val="single" w:sz="0" w:space="0" w:color="auto"/>
            </w:tcBorders>
          </w:tcPr>
          <w:p w14:paraId="3F543CBF" w14:textId="77777777" w:rsidR="004F4C5D" w:rsidRPr="00A53D54" w:rsidRDefault="004F4C5D" w:rsidP="004F4C5D">
            <w:pPr>
              <w:spacing w:after="0"/>
              <w:ind w:firstLine="0"/>
              <w:jc w:val="center"/>
              <w:rPr>
                <w:rFonts w:ascii="Times New Roman" w:eastAsia="DengXian" w:hAnsi="Times New Roman" w:cs="Times New Roman"/>
              </w:rPr>
            </w:pPr>
          </w:p>
        </w:tc>
        <w:tc>
          <w:tcPr>
            <w:tcW w:w="719" w:type="dxa"/>
            <w:tcBorders>
              <w:top w:val="single" w:sz="4" w:space="0" w:color="auto"/>
              <w:bottom w:val="single" w:sz="0" w:space="0" w:color="auto"/>
            </w:tcBorders>
            <w:vAlign w:val="center"/>
          </w:tcPr>
          <w:p w14:paraId="572EDE8F" w14:textId="14D80C15" w:rsidR="004F4C5D" w:rsidRPr="00A53D54" w:rsidRDefault="0046064E"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21" w:type="dxa"/>
            <w:tcBorders>
              <w:top w:val="single" w:sz="4" w:space="0" w:color="auto"/>
              <w:bottom w:val="single" w:sz="0" w:space="0" w:color="auto"/>
            </w:tcBorders>
            <w:vAlign w:val="center"/>
          </w:tcPr>
          <w:p w14:paraId="3C1CFA14" w14:textId="6BA305FF" w:rsidR="004F4C5D" w:rsidRPr="00A53D54" w:rsidRDefault="0046064E"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21" w:type="dxa"/>
            <w:tcBorders>
              <w:top w:val="single" w:sz="4" w:space="0" w:color="auto"/>
              <w:bottom w:val="single" w:sz="0" w:space="0" w:color="auto"/>
            </w:tcBorders>
            <w:vAlign w:val="center"/>
          </w:tcPr>
          <w:p w14:paraId="3EB29AD8" w14:textId="596CBA97" w:rsidR="004F4C5D" w:rsidRPr="00A53D54" w:rsidRDefault="0046064E"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812759" w:rsidRPr="00A53D54" w14:paraId="21DF9953" w14:textId="77777777" w:rsidTr="00812759">
        <w:trPr>
          <w:trHeight w:val="504"/>
        </w:trPr>
        <w:tc>
          <w:tcPr>
            <w:tcW w:w="917" w:type="dxa"/>
            <w:vAlign w:val="center"/>
          </w:tcPr>
          <w:p w14:paraId="2EE511CD" w14:textId="05E844EB" w:rsidR="00812759" w:rsidRPr="00A53D54" w:rsidRDefault="00812759" w:rsidP="00812759">
            <w:pPr>
              <w:spacing w:after="0"/>
              <w:ind w:firstLine="0"/>
              <w:jc w:val="center"/>
              <w:rPr>
                <w:rFonts w:ascii="Times New Roman" w:hAnsi="Times New Roman" w:cs="Times New Roman"/>
              </w:rPr>
            </w:pPr>
            <w:r>
              <w:rPr>
                <w:rFonts w:ascii="Times New Roman" w:hAnsi="Times New Roman" w:cs="Times New Roman"/>
              </w:rPr>
              <w:t>Base</w:t>
            </w:r>
          </w:p>
        </w:tc>
        <w:tc>
          <w:tcPr>
            <w:tcW w:w="1335" w:type="dxa"/>
            <w:vAlign w:val="center"/>
          </w:tcPr>
          <w:p w14:paraId="25FF739D" w14:textId="022E100C"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w:t>
            </w:r>
          </w:p>
        </w:tc>
        <w:tc>
          <w:tcPr>
            <w:tcW w:w="1350" w:type="dxa"/>
            <w:vAlign w:val="center"/>
          </w:tcPr>
          <w:p w14:paraId="0D934DAC" w14:textId="77777777"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1350" w:type="dxa"/>
            <w:vAlign w:val="center"/>
          </w:tcPr>
          <w:p w14:paraId="67177A4D" w14:textId="77777777"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1365" w:type="dxa"/>
            <w:gridSpan w:val="2"/>
            <w:vAlign w:val="center"/>
          </w:tcPr>
          <w:p w14:paraId="5D084DF0" w14:textId="7E843083"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269" w:type="dxa"/>
            <w:vAlign w:val="center"/>
          </w:tcPr>
          <w:p w14:paraId="34CDEBA8" w14:textId="442BBD41" w:rsidR="00812759" w:rsidRPr="00812759" w:rsidRDefault="00812759" w:rsidP="00812759">
            <w:pPr>
              <w:spacing w:after="0"/>
              <w:ind w:firstLine="0"/>
              <w:jc w:val="center"/>
              <w:rPr>
                <w:rFonts w:ascii="Times New Roman" w:hAnsi="Times New Roman" w:cs="Times New Roman"/>
              </w:rPr>
            </w:pPr>
          </w:p>
        </w:tc>
        <w:tc>
          <w:tcPr>
            <w:tcW w:w="1260" w:type="dxa"/>
            <w:vAlign w:val="center"/>
          </w:tcPr>
          <w:p w14:paraId="619BF74E" w14:textId="1EF1B6E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919.603</w:t>
            </w:r>
          </w:p>
        </w:tc>
        <w:tc>
          <w:tcPr>
            <w:tcW w:w="990" w:type="dxa"/>
            <w:vAlign w:val="center"/>
          </w:tcPr>
          <w:p w14:paraId="376B5E47" w14:textId="2995810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685.2</w:t>
            </w:r>
          </w:p>
        </w:tc>
        <w:tc>
          <w:tcPr>
            <w:tcW w:w="810" w:type="dxa"/>
            <w:vAlign w:val="center"/>
          </w:tcPr>
          <w:p w14:paraId="2D0C95B2" w14:textId="1E87727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233.3</w:t>
            </w:r>
          </w:p>
        </w:tc>
        <w:tc>
          <w:tcPr>
            <w:tcW w:w="270" w:type="dxa"/>
            <w:vAlign w:val="center"/>
          </w:tcPr>
          <w:p w14:paraId="505A5EEC" w14:textId="77777777" w:rsidR="00812759" w:rsidRPr="00812759" w:rsidRDefault="00812759" w:rsidP="00812759">
            <w:pPr>
              <w:spacing w:after="0"/>
              <w:ind w:firstLine="0"/>
              <w:jc w:val="center"/>
              <w:rPr>
                <w:rFonts w:ascii="Times New Roman" w:hAnsi="Times New Roman" w:cs="Times New Roman"/>
              </w:rPr>
            </w:pPr>
          </w:p>
        </w:tc>
        <w:tc>
          <w:tcPr>
            <w:tcW w:w="719" w:type="dxa"/>
            <w:vAlign w:val="center"/>
          </w:tcPr>
          <w:p w14:paraId="56D7A794" w14:textId="2B277DF9"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6.4</w:t>
            </w:r>
            <w:r>
              <w:rPr>
                <w:rFonts w:ascii="Times New Roman" w:hAnsi="Times New Roman" w:cs="Times New Roman"/>
              </w:rPr>
              <w:t>2</w:t>
            </w:r>
          </w:p>
        </w:tc>
        <w:tc>
          <w:tcPr>
            <w:tcW w:w="721" w:type="dxa"/>
            <w:vAlign w:val="center"/>
          </w:tcPr>
          <w:p w14:paraId="2A44B168" w14:textId="5EF6BCB4"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w:t>
            </w:r>
            <w:r>
              <w:rPr>
                <w:rFonts w:ascii="Times New Roman" w:hAnsi="Times New Roman" w:cs="Times New Roman"/>
              </w:rPr>
              <w:t>2</w:t>
            </w:r>
          </w:p>
        </w:tc>
        <w:tc>
          <w:tcPr>
            <w:tcW w:w="721" w:type="dxa"/>
            <w:vAlign w:val="center"/>
          </w:tcPr>
          <w:p w14:paraId="2856B80D" w14:textId="4B049DD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4</w:t>
            </w:r>
            <w:r>
              <w:rPr>
                <w:rFonts w:ascii="Times New Roman" w:hAnsi="Times New Roman" w:cs="Times New Roman"/>
              </w:rPr>
              <w:t>3</w:t>
            </w:r>
          </w:p>
        </w:tc>
      </w:tr>
      <w:tr w:rsidR="00812759" w:rsidRPr="00A53D54" w14:paraId="6896C1B6" w14:textId="77777777" w:rsidTr="00812759">
        <w:trPr>
          <w:trHeight w:val="504"/>
        </w:trPr>
        <w:tc>
          <w:tcPr>
            <w:tcW w:w="917" w:type="dxa"/>
            <w:vAlign w:val="center"/>
          </w:tcPr>
          <w:p w14:paraId="1A09CD63" w14:textId="0BE95D13"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1</w:t>
            </w:r>
          </w:p>
        </w:tc>
        <w:tc>
          <w:tcPr>
            <w:tcW w:w="1335" w:type="dxa"/>
            <w:vAlign w:val="center"/>
          </w:tcPr>
          <w:p w14:paraId="152F4FCE" w14:textId="1709E7C9" w:rsidR="00812759" w:rsidRPr="00A53D54" w:rsidRDefault="00812759" w:rsidP="00812759">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1350" w:type="dxa"/>
            <w:vAlign w:val="center"/>
          </w:tcPr>
          <w:p w14:paraId="2C14F400" w14:textId="59A42BC6"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21 (0.10)</w:t>
            </w:r>
          </w:p>
        </w:tc>
        <w:tc>
          <w:tcPr>
            <w:tcW w:w="1350" w:type="dxa"/>
            <w:vAlign w:val="center"/>
          </w:tcPr>
          <w:p w14:paraId="3AE166E9" w14:textId="73CE8D6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1365" w:type="dxa"/>
            <w:gridSpan w:val="2"/>
            <w:vAlign w:val="center"/>
          </w:tcPr>
          <w:p w14:paraId="5CF34045" w14:textId="782587F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269" w:type="dxa"/>
            <w:vAlign w:val="center"/>
          </w:tcPr>
          <w:p w14:paraId="6BD8A729" w14:textId="22A2DC89" w:rsidR="00812759" w:rsidRPr="00812759" w:rsidRDefault="00812759" w:rsidP="00812759">
            <w:pPr>
              <w:spacing w:after="0"/>
              <w:ind w:firstLine="0"/>
              <w:jc w:val="center"/>
              <w:rPr>
                <w:rFonts w:ascii="Times New Roman" w:hAnsi="Times New Roman" w:cs="Times New Roman"/>
              </w:rPr>
            </w:pPr>
          </w:p>
        </w:tc>
        <w:tc>
          <w:tcPr>
            <w:tcW w:w="1260" w:type="dxa"/>
            <w:vAlign w:val="center"/>
          </w:tcPr>
          <w:p w14:paraId="51068324" w14:textId="61F7774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31.676</w:t>
            </w:r>
          </w:p>
        </w:tc>
        <w:tc>
          <w:tcPr>
            <w:tcW w:w="990" w:type="dxa"/>
            <w:vAlign w:val="center"/>
          </w:tcPr>
          <w:p w14:paraId="01E1CAD5" w14:textId="36B03D9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907.4</w:t>
            </w:r>
          </w:p>
        </w:tc>
        <w:tc>
          <w:tcPr>
            <w:tcW w:w="810" w:type="dxa"/>
            <w:vAlign w:val="center"/>
          </w:tcPr>
          <w:p w14:paraId="4E2EFD2F" w14:textId="69B2DA39"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1.1</w:t>
            </w:r>
          </w:p>
        </w:tc>
        <w:tc>
          <w:tcPr>
            <w:tcW w:w="270" w:type="dxa"/>
            <w:vAlign w:val="center"/>
          </w:tcPr>
          <w:p w14:paraId="12675662" w14:textId="77777777" w:rsidR="00812759" w:rsidRPr="00812759" w:rsidRDefault="00812759" w:rsidP="00812759">
            <w:pPr>
              <w:spacing w:after="0"/>
              <w:ind w:firstLine="0"/>
              <w:jc w:val="center"/>
              <w:rPr>
                <w:rFonts w:ascii="Times New Roman" w:hAnsi="Times New Roman" w:cs="Times New Roman"/>
              </w:rPr>
            </w:pPr>
          </w:p>
        </w:tc>
        <w:tc>
          <w:tcPr>
            <w:tcW w:w="719" w:type="dxa"/>
            <w:vAlign w:val="center"/>
          </w:tcPr>
          <w:p w14:paraId="7BB3C991" w14:textId="38C993F3"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2</w:t>
            </w:r>
          </w:p>
        </w:tc>
        <w:tc>
          <w:tcPr>
            <w:tcW w:w="721" w:type="dxa"/>
            <w:vAlign w:val="center"/>
          </w:tcPr>
          <w:p w14:paraId="3B48BA2F" w14:textId="01EE0AC2"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8</w:t>
            </w:r>
          </w:p>
        </w:tc>
        <w:tc>
          <w:tcPr>
            <w:tcW w:w="721" w:type="dxa"/>
            <w:vAlign w:val="center"/>
          </w:tcPr>
          <w:p w14:paraId="701B7650" w14:textId="1DD77985"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w:t>
            </w:r>
            <w:r>
              <w:rPr>
                <w:rFonts w:ascii="Times New Roman" w:hAnsi="Times New Roman" w:cs="Times New Roman"/>
              </w:rPr>
              <w:t>1</w:t>
            </w:r>
          </w:p>
        </w:tc>
      </w:tr>
      <w:tr w:rsidR="00812759" w:rsidRPr="00A53D54" w14:paraId="5EC1990A" w14:textId="77777777" w:rsidTr="00812759">
        <w:trPr>
          <w:trHeight w:val="504"/>
        </w:trPr>
        <w:tc>
          <w:tcPr>
            <w:tcW w:w="917" w:type="dxa"/>
            <w:vAlign w:val="center"/>
          </w:tcPr>
          <w:p w14:paraId="7A925D9F" w14:textId="436F7E4D"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2</w:t>
            </w:r>
          </w:p>
        </w:tc>
        <w:tc>
          <w:tcPr>
            <w:tcW w:w="1335" w:type="dxa"/>
            <w:vAlign w:val="center"/>
          </w:tcPr>
          <w:p w14:paraId="72363E0D" w14:textId="1725408A" w:rsidR="00812759" w:rsidRPr="00A53D54" w:rsidRDefault="00812759" w:rsidP="00812759">
            <w:pPr>
              <w:spacing w:after="0"/>
              <w:ind w:firstLine="0"/>
              <w:jc w:val="center"/>
              <w:rPr>
                <w:rFonts w:ascii="Times New Roman" w:hAnsi="Times New Roman" w:cs="Times New Roman"/>
              </w:rPr>
            </w:pPr>
            <w:r>
              <w:rPr>
                <w:rFonts w:ascii="Times New Roman" w:hAnsi="Times New Roman" w:cs="Times New Roman"/>
              </w:rPr>
              <w:t>AR(1) age</w:t>
            </w:r>
          </w:p>
        </w:tc>
        <w:tc>
          <w:tcPr>
            <w:tcW w:w="1350" w:type="dxa"/>
            <w:vAlign w:val="center"/>
          </w:tcPr>
          <w:p w14:paraId="1D5EA2B8" w14:textId="5B0A3A1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15 (0.43)</w:t>
            </w:r>
          </w:p>
        </w:tc>
        <w:tc>
          <w:tcPr>
            <w:tcW w:w="1350" w:type="dxa"/>
            <w:vAlign w:val="center"/>
          </w:tcPr>
          <w:p w14:paraId="52952C88" w14:textId="5B3E54A7"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1365" w:type="dxa"/>
            <w:gridSpan w:val="2"/>
            <w:vAlign w:val="center"/>
          </w:tcPr>
          <w:p w14:paraId="379707D2" w14:textId="6E555B85"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26 (0.48)</w:t>
            </w:r>
          </w:p>
        </w:tc>
        <w:tc>
          <w:tcPr>
            <w:tcW w:w="269" w:type="dxa"/>
            <w:vAlign w:val="center"/>
          </w:tcPr>
          <w:p w14:paraId="7D06B902" w14:textId="7AF5825C" w:rsidR="00812759" w:rsidRPr="00812759" w:rsidRDefault="00812759" w:rsidP="00812759">
            <w:pPr>
              <w:spacing w:after="0"/>
              <w:ind w:firstLine="0"/>
              <w:jc w:val="center"/>
              <w:rPr>
                <w:rFonts w:ascii="Times New Roman" w:hAnsi="Times New Roman" w:cs="Times New Roman"/>
              </w:rPr>
            </w:pPr>
          </w:p>
        </w:tc>
        <w:tc>
          <w:tcPr>
            <w:tcW w:w="1260" w:type="dxa"/>
            <w:vAlign w:val="center"/>
          </w:tcPr>
          <w:p w14:paraId="33CAE370" w14:textId="50F55E4D"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968.364</w:t>
            </w:r>
          </w:p>
        </w:tc>
        <w:tc>
          <w:tcPr>
            <w:tcW w:w="990" w:type="dxa"/>
            <w:vAlign w:val="center"/>
          </w:tcPr>
          <w:p w14:paraId="0983FE42" w14:textId="6C36B1AE"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778.7</w:t>
            </w:r>
          </w:p>
        </w:tc>
        <w:tc>
          <w:tcPr>
            <w:tcW w:w="810" w:type="dxa"/>
            <w:vAlign w:val="center"/>
          </w:tcPr>
          <w:p w14:paraId="27BDD0CB" w14:textId="2763466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39.8</w:t>
            </w:r>
          </w:p>
        </w:tc>
        <w:tc>
          <w:tcPr>
            <w:tcW w:w="270" w:type="dxa"/>
            <w:vAlign w:val="center"/>
          </w:tcPr>
          <w:p w14:paraId="6B7DB7A2" w14:textId="77777777" w:rsidR="00812759" w:rsidRPr="00812759" w:rsidRDefault="00812759" w:rsidP="00812759">
            <w:pPr>
              <w:spacing w:after="0"/>
              <w:ind w:firstLine="0"/>
              <w:jc w:val="center"/>
              <w:rPr>
                <w:rFonts w:ascii="Times New Roman" w:hAnsi="Times New Roman" w:cs="Times New Roman"/>
              </w:rPr>
            </w:pPr>
          </w:p>
        </w:tc>
        <w:tc>
          <w:tcPr>
            <w:tcW w:w="719" w:type="dxa"/>
            <w:vAlign w:val="center"/>
          </w:tcPr>
          <w:p w14:paraId="37FFB2AB" w14:textId="69D64E7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2.88</w:t>
            </w:r>
          </w:p>
        </w:tc>
        <w:tc>
          <w:tcPr>
            <w:tcW w:w="721" w:type="dxa"/>
            <w:vAlign w:val="center"/>
          </w:tcPr>
          <w:p w14:paraId="6776296E" w14:textId="1D1B820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w:t>
            </w:r>
            <w:r>
              <w:rPr>
                <w:rFonts w:ascii="Times New Roman" w:hAnsi="Times New Roman" w:cs="Times New Roman"/>
              </w:rPr>
              <w:t>2</w:t>
            </w:r>
          </w:p>
        </w:tc>
        <w:tc>
          <w:tcPr>
            <w:tcW w:w="721" w:type="dxa"/>
            <w:vAlign w:val="center"/>
          </w:tcPr>
          <w:p w14:paraId="3B203C99" w14:textId="18ADCD1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0</w:t>
            </w:r>
          </w:p>
        </w:tc>
      </w:tr>
      <w:tr w:rsidR="00812759" w:rsidRPr="00A53D54" w14:paraId="6BE3444F" w14:textId="77777777" w:rsidTr="00812759">
        <w:trPr>
          <w:trHeight w:val="504"/>
        </w:trPr>
        <w:tc>
          <w:tcPr>
            <w:tcW w:w="917" w:type="dxa"/>
            <w:vAlign w:val="center"/>
          </w:tcPr>
          <w:p w14:paraId="4418FE35" w14:textId="587EB8C8"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3</w:t>
            </w:r>
          </w:p>
        </w:tc>
        <w:tc>
          <w:tcPr>
            <w:tcW w:w="1335" w:type="dxa"/>
            <w:vAlign w:val="center"/>
          </w:tcPr>
          <w:p w14:paraId="1F8E28F3" w14:textId="5A2C0CAF" w:rsidR="00812759" w:rsidRPr="00A53D54" w:rsidRDefault="00812759" w:rsidP="00812759">
            <w:pPr>
              <w:spacing w:after="0"/>
              <w:ind w:firstLine="0"/>
              <w:jc w:val="center"/>
              <w:rPr>
                <w:rFonts w:ascii="Times New Roman" w:hAnsi="Times New Roman" w:cs="Times New Roman"/>
              </w:rPr>
            </w:pPr>
            <w:r>
              <w:rPr>
                <w:rFonts w:ascii="Times New Roman" w:hAnsi="Times New Roman" w:cs="Times New Roman"/>
              </w:rPr>
              <w:t>AR(1) year</w:t>
            </w:r>
          </w:p>
        </w:tc>
        <w:tc>
          <w:tcPr>
            <w:tcW w:w="1350" w:type="dxa"/>
            <w:vAlign w:val="center"/>
          </w:tcPr>
          <w:p w14:paraId="7480FBEA" w14:textId="634B5847"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7 (0.08)</w:t>
            </w:r>
          </w:p>
        </w:tc>
        <w:tc>
          <w:tcPr>
            <w:tcW w:w="1350" w:type="dxa"/>
            <w:vAlign w:val="center"/>
          </w:tcPr>
          <w:p w14:paraId="134D368C" w14:textId="2DCBB47B"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98 (0.02)</w:t>
            </w:r>
          </w:p>
        </w:tc>
        <w:tc>
          <w:tcPr>
            <w:tcW w:w="1365" w:type="dxa"/>
            <w:gridSpan w:val="2"/>
            <w:vAlign w:val="center"/>
          </w:tcPr>
          <w:p w14:paraId="6CDD8F3F" w14:textId="3DDA4FA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269" w:type="dxa"/>
            <w:vAlign w:val="center"/>
          </w:tcPr>
          <w:p w14:paraId="0E8B6BD5" w14:textId="3813DBA1" w:rsidR="00812759" w:rsidRPr="00812759" w:rsidRDefault="00812759" w:rsidP="00812759">
            <w:pPr>
              <w:spacing w:after="0"/>
              <w:ind w:firstLine="0"/>
              <w:jc w:val="center"/>
              <w:rPr>
                <w:rFonts w:ascii="Times New Roman" w:hAnsi="Times New Roman" w:cs="Times New Roman"/>
              </w:rPr>
            </w:pPr>
          </w:p>
        </w:tc>
        <w:tc>
          <w:tcPr>
            <w:tcW w:w="1260" w:type="dxa"/>
            <w:vAlign w:val="center"/>
          </w:tcPr>
          <w:p w14:paraId="6AB8391E" w14:textId="45F3C8E3"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981.554</w:t>
            </w:r>
          </w:p>
        </w:tc>
        <w:tc>
          <w:tcPr>
            <w:tcW w:w="990" w:type="dxa"/>
            <w:vAlign w:val="center"/>
          </w:tcPr>
          <w:p w14:paraId="38741648" w14:textId="10A17ED0"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805.1</w:t>
            </w:r>
          </w:p>
        </w:tc>
        <w:tc>
          <w:tcPr>
            <w:tcW w:w="810" w:type="dxa"/>
            <w:vAlign w:val="center"/>
          </w:tcPr>
          <w:p w14:paraId="58878E96" w14:textId="46327617"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13.4</w:t>
            </w:r>
          </w:p>
        </w:tc>
        <w:tc>
          <w:tcPr>
            <w:tcW w:w="270" w:type="dxa"/>
            <w:vAlign w:val="center"/>
          </w:tcPr>
          <w:p w14:paraId="3F3581EF" w14:textId="77777777" w:rsidR="00812759" w:rsidRPr="00812759" w:rsidRDefault="00812759" w:rsidP="00812759">
            <w:pPr>
              <w:spacing w:after="0"/>
              <w:ind w:firstLine="0"/>
              <w:jc w:val="center"/>
              <w:rPr>
                <w:rFonts w:ascii="Times New Roman" w:hAnsi="Times New Roman" w:cs="Times New Roman"/>
              </w:rPr>
            </w:pPr>
          </w:p>
        </w:tc>
        <w:tc>
          <w:tcPr>
            <w:tcW w:w="719" w:type="dxa"/>
            <w:vAlign w:val="center"/>
          </w:tcPr>
          <w:p w14:paraId="637606CD" w14:textId="79B835C8"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50</w:t>
            </w:r>
          </w:p>
        </w:tc>
        <w:tc>
          <w:tcPr>
            <w:tcW w:w="721" w:type="dxa"/>
            <w:vAlign w:val="center"/>
          </w:tcPr>
          <w:p w14:paraId="41EFDF68" w14:textId="5DDC5D0D"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w:t>
            </w:r>
            <w:r>
              <w:rPr>
                <w:rFonts w:ascii="Times New Roman" w:hAnsi="Times New Roman" w:cs="Times New Roman"/>
              </w:rPr>
              <w:t>4</w:t>
            </w:r>
          </w:p>
        </w:tc>
        <w:tc>
          <w:tcPr>
            <w:tcW w:w="721" w:type="dxa"/>
            <w:vAlign w:val="center"/>
          </w:tcPr>
          <w:p w14:paraId="2A5A7911" w14:textId="355AF5C2"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32</w:t>
            </w:r>
          </w:p>
        </w:tc>
      </w:tr>
      <w:tr w:rsidR="00812759" w:rsidRPr="00A53D54" w14:paraId="5F449C56" w14:textId="77777777" w:rsidTr="00812759">
        <w:trPr>
          <w:trHeight w:val="504"/>
        </w:trPr>
        <w:tc>
          <w:tcPr>
            <w:tcW w:w="917" w:type="dxa"/>
            <w:tcBorders>
              <w:bottom w:val="single" w:sz="4" w:space="0" w:color="auto"/>
            </w:tcBorders>
            <w:vAlign w:val="center"/>
          </w:tcPr>
          <w:p w14:paraId="08C08150" w14:textId="2AB9E790"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4</w:t>
            </w:r>
          </w:p>
        </w:tc>
        <w:tc>
          <w:tcPr>
            <w:tcW w:w="1335" w:type="dxa"/>
            <w:tcBorders>
              <w:bottom w:val="single" w:sz="4" w:space="0" w:color="auto"/>
            </w:tcBorders>
            <w:vAlign w:val="center"/>
          </w:tcPr>
          <w:p w14:paraId="5D1219A1" w14:textId="0BB739FE" w:rsidR="00812759" w:rsidRPr="00A53D54" w:rsidRDefault="00812759" w:rsidP="00812759">
            <w:pPr>
              <w:spacing w:after="0"/>
              <w:ind w:firstLine="0"/>
              <w:jc w:val="center"/>
              <w:rPr>
                <w:rFonts w:ascii="Times New Roman" w:hAnsi="Times New Roman" w:cs="Times New Roman"/>
              </w:rPr>
            </w:pPr>
            <w:r>
              <w:rPr>
                <w:rFonts w:ascii="Times New Roman" w:hAnsi="Times New Roman" w:cs="Times New Roman"/>
              </w:rPr>
              <w:t>2D AR(1)</w:t>
            </w:r>
          </w:p>
        </w:tc>
        <w:tc>
          <w:tcPr>
            <w:tcW w:w="1350" w:type="dxa"/>
            <w:tcBorders>
              <w:bottom w:val="single" w:sz="4" w:space="0" w:color="auto"/>
            </w:tcBorders>
            <w:vAlign w:val="center"/>
          </w:tcPr>
          <w:p w14:paraId="5DB5151C" w14:textId="61ECE534"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79 (0.14)</w:t>
            </w:r>
          </w:p>
        </w:tc>
        <w:tc>
          <w:tcPr>
            <w:tcW w:w="1350" w:type="dxa"/>
            <w:tcBorders>
              <w:bottom w:val="single" w:sz="4" w:space="0" w:color="auto"/>
            </w:tcBorders>
            <w:vAlign w:val="center"/>
          </w:tcPr>
          <w:p w14:paraId="06F7BA0D" w14:textId="24FA39A4"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63 (0.16)</w:t>
            </w:r>
          </w:p>
        </w:tc>
        <w:tc>
          <w:tcPr>
            <w:tcW w:w="1365" w:type="dxa"/>
            <w:gridSpan w:val="2"/>
            <w:tcBorders>
              <w:bottom w:val="single" w:sz="4" w:space="0" w:color="auto"/>
            </w:tcBorders>
            <w:vAlign w:val="center"/>
          </w:tcPr>
          <w:p w14:paraId="7F8F1143" w14:textId="508EFEA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40 (0.16)</w:t>
            </w:r>
          </w:p>
        </w:tc>
        <w:tc>
          <w:tcPr>
            <w:tcW w:w="269" w:type="dxa"/>
            <w:tcBorders>
              <w:bottom w:val="single" w:sz="4" w:space="0" w:color="auto"/>
            </w:tcBorders>
            <w:vAlign w:val="center"/>
          </w:tcPr>
          <w:p w14:paraId="4BF901F1" w14:textId="0ACD42F9" w:rsidR="00812759" w:rsidRPr="00812759" w:rsidRDefault="00812759" w:rsidP="00812759">
            <w:pPr>
              <w:spacing w:after="0"/>
              <w:ind w:firstLine="0"/>
              <w:jc w:val="center"/>
              <w:rPr>
                <w:rFonts w:ascii="Times New Roman" w:hAnsi="Times New Roman" w:cs="Times New Roman"/>
              </w:rPr>
            </w:pPr>
          </w:p>
        </w:tc>
        <w:tc>
          <w:tcPr>
            <w:tcW w:w="1260" w:type="dxa"/>
            <w:tcBorders>
              <w:bottom w:val="single" w:sz="4" w:space="0" w:color="auto"/>
            </w:tcBorders>
            <w:vAlign w:val="center"/>
          </w:tcPr>
          <w:p w14:paraId="411F9434" w14:textId="467455C6"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39.268</w:t>
            </w:r>
          </w:p>
        </w:tc>
        <w:tc>
          <w:tcPr>
            <w:tcW w:w="990" w:type="dxa"/>
            <w:tcBorders>
              <w:bottom w:val="single" w:sz="4" w:space="0" w:color="auto"/>
            </w:tcBorders>
            <w:vAlign w:val="center"/>
          </w:tcPr>
          <w:p w14:paraId="738577F0" w14:textId="66981A93"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918.5</w:t>
            </w:r>
          </w:p>
        </w:tc>
        <w:tc>
          <w:tcPr>
            <w:tcW w:w="810" w:type="dxa"/>
            <w:tcBorders>
              <w:bottom w:val="single" w:sz="4" w:space="0" w:color="auto"/>
            </w:tcBorders>
            <w:vAlign w:val="center"/>
          </w:tcPr>
          <w:p w14:paraId="6257255A" w14:textId="66E253D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w:t>
            </w:r>
          </w:p>
        </w:tc>
        <w:tc>
          <w:tcPr>
            <w:tcW w:w="270" w:type="dxa"/>
            <w:tcBorders>
              <w:bottom w:val="single" w:sz="4" w:space="0" w:color="auto"/>
            </w:tcBorders>
            <w:vAlign w:val="center"/>
          </w:tcPr>
          <w:p w14:paraId="149FFE52" w14:textId="77777777" w:rsidR="00812759" w:rsidRPr="00812759" w:rsidRDefault="00812759" w:rsidP="00812759">
            <w:pPr>
              <w:spacing w:after="0"/>
              <w:ind w:firstLine="0"/>
              <w:jc w:val="center"/>
              <w:rPr>
                <w:rFonts w:ascii="Times New Roman" w:hAnsi="Times New Roman" w:cs="Times New Roman"/>
              </w:rPr>
            </w:pPr>
          </w:p>
        </w:tc>
        <w:tc>
          <w:tcPr>
            <w:tcW w:w="719" w:type="dxa"/>
            <w:tcBorders>
              <w:bottom w:val="single" w:sz="4" w:space="0" w:color="auto"/>
            </w:tcBorders>
            <w:vAlign w:val="center"/>
          </w:tcPr>
          <w:p w14:paraId="4440CE94" w14:textId="724706D2"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0</w:t>
            </w:r>
          </w:p>
        </w:tc>
        <w:tc>
          <w:tcPr>
            <w:tcW w:w="721" w:type="dxa"/>
            <w:tcBorders>
              <w:bottom w:val="single" w:sz="4" w:space="0" w:color="auto"/>
            </w:tcBorders>
            <w:vAlign w:val="center"/>
          </w:tcPr>
          <w:p w14:paraId="0541D84A" w14:textId="2DE5C6DE"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w:t>
            </w:r>
            <w:r>
              <w:rPr>
                <w:rFonts w:ascii="Times New Roman" w:hAnsi="Times New Roman" w:cs="Times New Roman"/>
              </w:rPr>
              <w:t>7</w:t>
            </w:r>
          </w:p>
        </w:tc>
        <w:tc>
          <w:tcPr>
            <w:tcW w:w="721" w:type="dxa"/>
            <w:tcBorders>
              <w:bottom w:val="single" w:sz="4" w:space="0" w:color="auto"/>
            </w:tcBorders>
            <w:vAlign w:val="center"/>
          </w:tcPr>
          <w:p w14:paraId="4A133E2A" w14:textId="1E1FD519"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0</w:t>
            </w:r>
          </w:p>
        </w:tc>
      </w:tr>
    </w:tbl>
    <w:p w14:paraId="224A4A7D" w14:textId="5A7DF1E1" w:rsidR="00C958E4" w:rsidRDefault="00C958E4" w:rsidP="00A53D54">
      <w:pPr>
        <w:ind w:firstLine="0"/>
        <w:rPr>
          <w:rFonts w:ascii="Times New Roman" w:hAnsi="Times New Roman" w:cs="Times New Roman"/>
        </w:rPr>
        <w:sectPr w:rsidR="00C958E4" w:rsidSect="00C958E4">
          <w:pgSz w:w="15840" w:h="12240" w:orient="landscape"/>
          <w:pgMar w:top="1440" w:right="1440" w:bottom="1440" w:left="1440" w:header="720" w:footer="720" w:gutter="0"/>
          <w:lnNumType w:countBy="1" w:restart="continuous"/>
          <w:cols w:space="720"/>
          <w:docGrid w:linePitch="360"/>
        </w:sectPr>
      </w:pPr>
      <w:r>
        <w:rPr>
          <w:rFonts w:ascii="Times New Roman" w:hAnsi="Times New Roman" w:cs="Times New Roman"/>
        </w:rPr>
        <w:br w:type="page"/>
      </w:r>
      <w:bookmarkStart w:id="38" w:name="table-3.-naa-m."/>
    </w:p>
    <w:p w14:paraId="3027FC10" w14:textId="750C2521"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B058E8">
        <w:rPr>
          <w:rFonts w:ascii="Times New Roman" w:hAnsi="Times New Roman" w:cs="Times New Roman"/>
        </w:rPr>
        <w:t>3</w:t>
      </w:r>
      <w:r w:rsidRPr="00A53D54">
        <w:rPr>
          <w:rFonts w:ascii="Times New Roman" w:hAnsi="Times New Roman" w:cs="Times New Roman"/>
        </w:rPr>
        <w:t xml:space="preserve">. </w:t>
      </w:r>
      <w:bookmarkEnd w:id="38"/>
      <w:r w:rsidR="002A322C">
        <w:rPr>
          <w:rFonts w:ascii="Times New Roman" w:hAnsi="Times New Roman" w:cs="Times New Roman"/>
        </w:rPr>
        <w:t>Model results where</w:t>
      </w:r>
      <w:r w:rsidR="00D30AAE">
        <w:rPr>
          <w:rFonts w:ascii="Times New Roman" w:hAnsi="Times New Roman" w:cs="Times New Roman"/>
        </w:rPr>
        <w:t xml:space="preserve"> deviations in</w:t>
      </w:r>
      <w:r w:rsidR="002A322C">
        <w:rPr>
          <w:rFonts w:ascii="Times New Roman" w:hAnsi="Times New Roman" w:cs="Times New Roman"/>
        </w:rPr>
        <w:t xml:space="preserve"> both numbers-at-age (NAA) and natural mortality (</w:t>
      </w:r>
      <w:r w:rsidR="006919C1">
        <w:rPr>
          <w:rFonts w:ascii="Times New Roman" w:hAnsi="Times New Roman" w:cs="Times New Roman"/>
          <w:i/>
          <w:iCs/>
        </w:rPr>
        <w:t>M</w:t>
      </w:r>
      <w:r w:rsidR="002A322C">
        <w:rPr>
          <w:rFonts w:ascii="Times New Roman" w:hAnsi="Times New Roman" w:cs="Times New Roman"/>
        </w:rPr>
        <w:t>) were estimated as random effects</w:t>
      </w:r>
      <w:r w:rsidR="00E1535F">
        <w:rPr>
          <w:rFonts w:ascii="Times New Roman" w:hAnsi="Times New Roman" w:cs="Times New Roman"/>
        </w:rPr>
        <w:t>.</w:t>
      </w:r>
      <w:r w:rsidR="00D30AAE">
        <w:rPr>
          <w:rFonts w:ascii="Times New Roman" w:hAnsi="Times New Roman" w:cs="Times New Roman"/>
        </w:rPr>
        <w:t xml:space="preserve"> </w:t>
      </w:r>
      <w:r w:rsidR="00391885">
        <w:rPr>
          <w:rFonts w:ascii="Times New Roman" w:hAnsi="Times New Roman" w:cs="Times New Roman"/>
        </w:rPr>
        <w:t>NAA-</w:t>
      </w:r>
      <w:r w:rsidR="00D30AAE">
        <w:rPr>
          <w:rFonts w:ascii="Times New Roman" w:hAnsi="Times New Roman" w:cs="Times New Roman"/>
        </w:rPr>
        <w:t>M-</w:t>
      </w:r>
      <w:r w:rsidR="00391885">
        <w:rPr>
          <w:rFonts w:ascii="Times New Roman" w:hAnsi="Times New Roman" w:cs="Times New Roman"/>
        </w:rPr>
        <w:t>3</w:t>
      </w:r>
      <w:r w:rsidR="00D30AAE">
        <w:rPr>
          <w:rFonts w:ascii="Times New Roman" w:hAnsi="Times New Roman" w:cs="Times New Roman"/>
        </w:rPr>
        <w:t xml:space="preserve"> had the lowest negative log likelihood (</w:t>
      </w:r>
      <w:r w:rsidR="00D30AAE" w:rsidRPr="00A53D54">
        <w:rPr>
          <w:rFonts w:ascii="Times New Roman" w:hAnsi="Times New Roman" w:cs="Times New Roman"/>
        </w:rPr>
        <w:t>-log</w:t>
      </w:r>
      <m:oMath>
        <m:r>
          <m:rPr>
            <m:scr m:val="script"/>
            <m:sty m:val="p"/>
          </m:rPr>
          <w:rPr>
            <w:rFonts w:ascii="Cambria Math" w:hAnsi="Cambria Math" w:cs="Times New Roman"/>
          </w:rPr>
          <m:t>L</m:t>
        </m:r>
      </m:oMath>
      <w:r w:rsidR="00D30AAE">
        <w:rPr>
          <w:rFonts w:ascii="Times New Roman" w:hAnsi="Times New Roman" w:cs="Times New Roman"/>
        </w:rPr>
        <w:t xml:space="preserve">) and </w:t>
      </w:r>
      <w:r w:rsidR="00D30AAE" w:rsidRPr="00071DCC">
        <w:rPr>
          <w:rFonts w:ascii="Times New Roman" w:hAnsi="Times New Roman" w:cs="Times New Roman"/>
        </w:rPr>
        <w:t xml:space="preserve">Akaike’s information criterion </w:t>
      </w:r>
      <w:r w:rsidR="00D30AAE">
        <w:rPr>
          <w:rFonts w:ascii="Times New Roman" w:hAnsi="Times New Roman" w:cs="Times New Roman"/>
        </w:rPr>
        <w:t xml:space="preserve">(AIC). </w:t>
      </w:r>
      <w:proofErr w:type="spellStart"/>
      <w:r w:rsidR="00D30AAE">
        <w:rPr>
          <w:rFonts w:ascii="Times New Roman" w:hAnsi="Times New Roman" w:cs="Times New Roman"/>
        </w:rPr>
        <w:t>Mohn’s</w:t>
      </w:r>
      <w:proofErr w:type="spellEnd"/>
      <w:r w:rsidR="00D30AAE">
        <w:rPr>
          <w:rFonts w:ascii="Times New Roman" w:hAnsi="Times New Roman" w:cs="Times New Roman"/>
        </w:rPr>
        <w:t xml:space="preserve"> </w:t>
      </w:r>
      <m:oMath>
        <m:r>
          <w:rPr>
            <w:rFonts w:ascii="Cambria Math" w:hAnsi="Cambria Math" w:cs="Times New Roman"/>
          </w:rPr>
          <m:t>ρ</m:t>
        </m:r>
      </m:oMath>
      <w:r w:rsidR="00D30AAE">
        <w:rPr>
          <w:rFonts w:ascii="Times New Roman" w:hAnsi="Times New Roman" w:cs="Times New Roman"/>
        </w:rPr>
        <w:t xml:space="preserve"> were averaged over seven retrospective peels for three quantit</w:t>
      </w:r>
      <w:proofErr w:type="spellStart"/>
      <w:r w:rsidR="00D30AAE">
        <w:rPr>
          <w:rFonts w:ascii="Times New Roman" w:hAnsi="Times New Roman" w:cs="Times New Roman"/>
        </w:rPr>
        <w:t>ies</w:t>
      </w:r>
      <w:proofErr w:type="spellEnd"/>
      <w:r w:rsidR="00D30AAE">
        <w:rPr>
          <w:rFonts w:ascii="Times New Roman" w:hAnsi="Times New Roman" w:cs="Times New Roman"/>
        </w:rPr>
        <w:t>: recruitment (</w:t>
      </w:r>
      <w:r w:rsidR="00D30AAE" w:rsidRPr="00660ABD">
        <w:rPr>
          <w:rFonts w:ascii="Times New Roman" w:hAnsi="Times New Roman" w:cs="Times New Roman"/>
          <w:i/>
          <w:iCs/>
        </w:rPr>
        <w:t>R</w:t>
      </w:r>
      <w:r w:rsidR="00D30AAE">
        <w:rPr>
          <w:rFonts w:ascii="Times New Roman" w:hAnsi="Times New Roman" w:cs="Times New Roman"/>
        </w:rPr>
        <w:t>), spawning stock biomass (</w:t>
      </w:r>
      <w:r w:rsidR="00D30AAE" w:rsidRPr="00660ABD">
        <w:rPr>
          <w:rFonts w:ascii="Times New Roman" w:hAnsi="Times New Roman" w:cs="Times New Roman"/>
          <w:i/>
          <w:iCs/>
        </w:rPr>
        <w:t>SSB</w:t>
      </w:r>
      <w:r w:rsidR="00D30AAE">
        <w:rPr>
          <w:rFonts w:ascii="Times New Roman" w:hAnsi="Times New Roman" w:cs="Times New Roman"/>
        </w:rPr>
        <w:t>), and fishing mortality averaged over ages 4-5 (</w:t>
      </w:r>
      <w:r w:rsidR="00D30AAE" w:rsidRPr="00660ABD">
        <w:rPr>
          <w:rFonts w:ascii="Times New Roman" w:hAnsi="Times New Roman" w:cs="Times New Roman"/>
          <w:i/>
          <w:iCs/>
        </w:rPr>
        <w:t>F</w:t>
      </w:r>
      <w:r w:rsidR="00D30AAE">
        <w:rPr>
          <w:rFonts w:ascii="Times New Roman" w:hAnsi="Times New Roman" w:cs="Times New Roman"/>
        </w:rPr>
        <w:t>).</w:t>
      </w:r>
      <w:r w:rsidR="00391885">
        <w:rPr>
          <w:rFonts w:ascii="Times New Roman" w:hAnsi="Times New Roman" w:cs="Times New Roman"/>
        </w:rPr>
        <w:t xml:space="preserve"> </w:t>
      </w:r>
      <w:r w:rsidR="00B253ED">
        <w:rPr>
          <w:rFonts w:ascii="Times New Roman" w:hAnsi="Times New Roman" w:cs="Times New Roman"/>
        </w:rPr>
        <w:t xml:space="preserve">Parameters are described in </w:t>
      </w:r>
      <w:r w:rsidR="00391885">
        <w:rPr>
          <w:rFonts w:ascii="Times New Roman" w:hAnsi="Times New Roman" w:cs="Times New Roman"/>
        </w:rPr>
        <w:t>Eqns. 5 and 6</w:t>
      </w:r>
      <w:r w:rsidR="00B253ED">
        <w:rPr>
          <w:rFonts w:ascii="Times New Roman" w:hAnsi="Times New Roman" w:cs="Times New Roman"/>
        </w:rPr>
        <w:t>. The model that included all parameters</w:t>
      </w:r>
      <w:r w:rsidR="00391885">
        <w:rPr>
          <w:rFonts w:ascii="Times New Roman" w:hAnsi="Times New Roman" w:cs="Times New Roman"/>
        </w:rPr>
        <w:t>, NAA-M-4, did not converge.</w:t>
      </w:r>
    </w:p>
    <w:tbl>
      <w:tblPr>
        <w:tblStyle w:val="Table"/>
        <w:tblW w:w="0" w:type="auto"/>
        <w:tblLook w:val="07E0" w:firstRow="1" w:lastRow="1" w:firstColumn="1" w:lastColumn="1" w:noHBand="1" w:noVBand="1"/>
      </w:tblPr>
      <w:tblGrid>
        <w:gridCol w:w="1230"/>
        <w:gridCol w:w="2061"/>
        <w:gridCol w:w="1788"/>
        <w:gridCol w:w="222"/>
        <w:gridCol w:w="1196"/>
        <w:gridCol w:w="956"/>
        <w:gridCol w:w="722"/>
        <w:gridCol w:w="222"/>
        <w:gridCol w:w="716"/>
        <w:gridCol w:w="660"/>
        <w:gridCol w:w="716"/>
      </w:tblGrid>
      <w:tr w:rsidR="009D6DDF" w:rsidRPr="00A53D54" w14:paraId="2D846D0D" w14:textId="77777777" w:rsidTr="000F0308">
        <w:trPr>
          <w:trHeight w:val="360"/>
        </w:trPr>
        <w:tc>
          <w:tcPr>
            <w:tcW w:w="0" w:type="auto"/>
            <w:tcBorders>
              <w:top w:val="single" w:sz="4" w:space="0" w:color="auto"/>
            </w:tcBorders>
            <w:vAlign w:val="center"/>
          </w:tcPr>
          <w:p w14:paraId="3A11D378" w14:textId="77777777" w:rsidR="009D6DDF" w:rsidRPr="00A53D54" w:rsidRDefault="009D6DDF" w:rsidP="0042447A">
            <w:pPr>
              <w:spacing w:after="0"/>
              <w:ind w:firstLine="0"/>
              <w:jc w:val="center"/>
              <w:rPr>
                <w:rFonts w:ascii="Times New Roman" w:hAnsi="Times New Roman" w:cs="Times New Roman"/>
              </w:rPr>
            </w:pPr>
          </w:p>
        </w:tc>
        <w:tc>
          <w:tcPr>
            <w:tcW w:w="0" w:type="auto"/>
            <w:gridSpan w:val="2"/>
            <w:tcBorders>
              <w:top w:val="single" w:sz="4" w:space="0" w:color="auto"/>
              <w:bottom w:val="single" w:sz="0" w:space="0" w:color="auto"/>
            </w:tcBorders>
            <w:vAlign w:val="center"/>
          </w:tcPr>
          <w:p w14:paraId="35FFC50D" w14:textId="0343EFE5" w:rsidR="009D6DDF" w:rsidRPr="00A53D54" w:rsidRDefault="009D6DDF" w:rsidP="0042447A">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7733D57B" w14:textId="77777777" w:rsidR="009D6DDF" w:rsidRDefault="009D6DDF" w:rsidP="0042447A">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65FEFDEB" w14:textId="09720B9A" w:rsidR="009D6DDF" w:rsidRPr="00A53D54" w:rsidRDefault="009D6DDF" w:rsidP="0042447A">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45CF8D27" w14:textId="77777777" w:rsidR="009D6DDF" w:rsidRDefault="009D6DDF" w:rsidP="0042447A">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73C02626" w14:textId="01DAE6A9" w:rsidR="009D6DDF" w:rsidRPr="00A53D54" w:rsidRDefault="009D6DDF" w:rsidP="0042447A">
            <w:pPr>
              <w:spacing w:after="0"/>
              <w:ind w:firstLine="0"/>
              <w:rPr>
                <w:rFonts w:ascii="Times New Roman" w:hAnsi="Times New Roman" w:cs="Times New Roman"/>
              </w:rPr>
            </w:pP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p>
        </w:tc>
      </w:tr>
      <w:tr w:rsidR="009D6DDF" w:rsidRPr="00A53D54" w14:paraId="42AC27F8" w14:textId="77777777" w:rsidTr="0042447A">
        <w:trPr>
          <w:trHeight w:val="360"/>
        </w:trPr>
        <w:tc>
          <w:tcPr>
            <w:tcW w:w="0" w:type="auto"/>
            <w:tcBorders>
              <w:bottom w:val="single" w:sz="0" w:space="0" w:color="auto"/>
            </w:tcBorders>
            <w:vAlign w:val="center"/>
          </w:tcPr>
          <w:p w14:paraId="08FDBB05"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bottom w:val="single" w:sz="0" w:space="0" w:color="auto"/>
            </w:tcBorders>
            <w:vAlign w:val="center"/>
          </w:tcPr>
          <w:p w14:paraId="08FC740E" w14:textId="6092302C"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w:t>
            </w:r>
          </w:p>
        </w:tc>
        <w:tc>
          <w:tcPr>
            <w:tcW w:w="0" w:type="auto"/>
            <w:tcBorders>
              <w:bottom w:val="single" w:sz="0" w:space="0" w:color="auto"/>
            </w:tcBorders>
            <w:vAlign w:val="center"/>
          </w:tcPr>
          <w:p w14:paraId="57FCEA44" w14:textId="0B22C68E" w:rsidR="009D6DDF" w:rsidRPr="00A53D54" w:rsidRDefault="009D6DDF" w:rsidP="0042447A">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bottom w:val="single" w:sz="0" w:space="0" w:color="auto"/>
            </w:tcBorders>
            <w:vAlign w:val="center"/>
          </w:tcPr>
          <w:p w14:paraId="62D637C4"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455CFF1F" w14:textId="2ED3AC32"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log</w:t>
            </w:r>
            <m:oMath>
              <m:r>
                <m:rPr>
                  <m:scr m:val="script"/>
                  <m:sty m:val="p"/>
                </m:rPr>
                <w:rPr>
                  <w:rFonts w:ascii="Cambria Math" w:hAnsi="Cambria Math" w:cs="Times New Roman"/>
                </w:rPr>
                <m:t>L</m:t>
              </m:r>
            </m:oMath>
          </w:p>
        </w:tc>
        <w:tc>
          <w:tcPr>
            <w:tcW w:w="0" w:type="auto"/>
            <w:tcBorders>
              <w:bottom w:val="single" w:sz="0" w:space="0" w:color="auto"/>
            </w:tcBorders>
            <w:vAlign w:val="center"/>
          </w:tcPr>
          <w:p w14:paraId="1BB41D62"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bottom w:val="single" w:sz="0" w:space="0" w:color="auto"/>
            </w:tcBorders>
            <w:vAlign w:val="center"/>
          </w:tcPr>
          <w:p w14:paraId="67D7F943" w14:textId="45F3E920" w:rsidR="009D6DDF" w:rsidRPr="00A53D54" w:rsidRDefault="00456FAF" w:rsidP="0042447A">
            <w:pPr>
              <w:spacing w:after="0"/>
              <w:ind w:firstLine="0"/>
              <w:jc w:val="center"/>
              <w:rPr>
                <w:rFonts w:ascii="Times New Roman" w:hAnsi="Times New Roman" w:cs="Times New Roman"/>
              </w:rPr>
            </w:pPr>
            <m:oMathPara>
              <m:oMath>
                <m:r>
                  <m:rPr>
                    <m:nor/>
                  </m:rPr>
                  <w:rPr>
                    <w:rFonts w:ascii="Cambria Math" w:hAnsi="Cambria Math" w:cs="Times New Roman"/>
                  </w:rPr>
                  <m:t>ΔAIC</m:t>
                </m:r>
              </m:oMath>
            </m:oMathPara>
          </w:p>
        </w:tc>
        <w:tc>
          <w:tcPr>
            <w:tcW w:w="0" w:type="auto"/>
            <w:tcBorders>
              <w:bottom w:val="single" w:sz="0" w:space="0" w:color="auto"/>
            </w:tcBorders>
            <w:vAlign w:val="center"/>
          </w:tcPr>
          <w:p w14:paraId="75C58F3A"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6382762D" w14:textId="15B9C54A" w:rsidR="009D6DDF" w:rsidRPr="00A53D54" w:rsidRDefault="0046064E"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bottom w:val="single" w:sz="0" w:space="0" w:color="auto"/>
            </w:tcBorders>
            <w:vAlign w:val="center"/>
          </w:tcPr>
          <w:p w14:paraId="1EFC7956" w14:textId="530ADBB6" w:rsidR="009D6DDF" w:rsidRPr="00A53D54" w:rsidRDefault="0046064E"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bottom w:val="single" w:sz="0" w:space="0" w:color="auto"/>
            </w:tcBorders>
            <w:vAlign w:val="center"/>
          </w:tcPr>
          <w:p w14:paraId="56C79BAD" w14:textId="1D0E7359" w:rsidR="009D6DDF" w:rsidRPr="00A53D54" w:rsidRDefault="0046064E"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812759" w:rsidRPr="00A53D54" w14:paraId="4C6FF13E" w14:textId="77777777" w:rsidTr="00812759">
        <w:trPr>
          <w:trHeight w:val="504"/>
        </w:trPr>
        <w:tc>
          <w:tcPr>
            <w:tcW w:w="0" w:type="auto"/>
            <w:vAlign w:val="center"/>
          </w:tcPr>
          <w:p w14:paraId="6186330D" w14:textId="77777777"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NAA-M-1</w:t>
            </w:r>
          </w:p>
        </w:tc>
        <w:tc>
          <w:tcPr>
            <w:tcW w:w="0" w:type="auto"/>
            <w:vAlign w:val="center"/>
          </w:tcPr>
          <w:p w14:paraId="74617161" w14:textId="720A9A7B" w:rsidR="00812759" w:rsidRPr="00A53D54" w:rsidRDefault="0046064E" w:rsidP="00812759">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59479983" w14:textId="7C8FAE4E" w:rsidR="00812759" w:rsidRPr="00A53D54" w:rsidRDefault="0046064E" w:rsidP="00812759">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0C7E43EF" w14:textId="77777777" w:rsidR="00812759" w:rsidRPr="00A53D54" w:rsidRDefault="00812759" w:rsidP="00812759">
            <w:pPr>
              <w:spacing w:after="0"/>
              <w:ind w:firstLine="0"/>
              <w:jc w:val="center"/>
              <w:rPr>
                <w:rFonts w:ascii="Times New Roman" w:hAnsi="Times New Roman" w:cs="Times New Roman"/>
              </w:rPr>
            </w:pPr>
          </w:p>
        </w:tc>
        <w:tc>
          <w:tcPr>
            <w:tcW w:w="0" w:type="auto"/>
            <w:vAlign w:val="center"/>
          </w:tcPr>
          <w:p w14:paraId="65B10E1D" w14:textId="30A33396"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47.749</w:t>
            </w:r>
          </w:p>
        </w:tc>
        <w:tc>
          <w:tcPr>
            <w:tcW w:w="0" w:type="auto"/>
            <w:vAlign w:val="center"/>
          </w:tcPr>
          <w:p w14:paraId="54774C1F" w14:textId="03BC21C9"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937.5</w:t>
            </w:r>
          </w:p>
        </w:tc>
        <w:tc>
          <w:tcPr>
            <w:tcW w:w="0" w:type="auto"/>
            <w:vAlign w:val="center"/>
          </w:tcPr>
          <w:p w14:paraId="7FB01614" w14:textId="226F1CDA"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30.2</w:t>
            </w:r>
          </w:p>
        </w:tc>
        <w:tc>
          <w:tcPr>
            <w:tcW w:w="0" w:type="auto"/>
            <w:vAlign w:val="center"/>
          </w:tcPr>
          <w:p w14:paraId="2ACCE72F" w14:textId="77777777" w:rsidR="00812759" w:rsidRPr="00812759" w:rsidRDefault="00812759" w:rsidP="00812759">
            <w:pPr>
              <w:spacing w:after="0"/>
              <w:ind w:firstLine="0"/>
              <w:jc w:val="center"/>
              <w:rPr>
                <w:rFonts w:ascii="Times New Roman" w:hAnsi="Times New Roman" w:cs="Times New Roman"/>
              </w:rPr>
            </w:pPr>
          </w:p>
        </w:tc>
        <w:tc>
          <w:tcPr>
            <w:tcW w:w="0" w:type="auto"/>
            <w:vAlign w:val="center"/>
          </w:tcPr>
          <w:p w14:paraId="214BEEC9" w14:textId="63A6E852"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21</w:t>
            </w:r>
          </w:p>
        </w:tc>
        <w:tc>
          <w:tcPr>
            <w:tcW w:w="0" w:type="auto"/>
            <w:vAlign w:val="center"/>
          </w:tcPr>
          <w:p w14:paraId="79144FAF" w14:textId="0C276E1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2</w:t>
            </w:r>
          </w:p>
        </w:tc>
        <w:tc>
          <w:tcPr>
            <w:tcW w:w="0" w:type="auto"/>
            <w:vAlign w:val="center"/>
          </w:tcPr>
          <w:p w14:paraId="1B41F565" w14:textId="4F922A3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5</w:t>
            </w:r>
          </w:p>
        </w:tc>
      </w:tr>
      <w:tr w:rsidR="00812759" w:rsidRPr="00A53D54" w14:paraId="6E9EDDC5" w14:textId="77777777" w:rsidTr="00812759">
        <w:trPr>
          <w:trHeight w:val="504"/>
        </w:trPr>
        <w:tc>
          <w:tcPr>
            <w:tcW w:w="0" w:type="auto"/>
            <w:vAlign w:val="center"/>
          </w:tcPr>
          <w:p w14:paraId="7D86B149" w14:textId="77777777"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NAA-M-2</w:t>
            </w:r>
          </w:p>
        </w:tc>
        <w:tc>
          <w:tcPr>
            <w:tcW w:w="0" w:type="auto"/>
            <w:vAlign w:val="center"/>
          </w:tcPr>
          <w:p w14:paraId="334C2E96" w14:textId="7FDA9FA3" w:rsidR="00812759" w:rsidRPr="00A53D54" w:rsidRDefault="0046064E" w:rsidP="00812759">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0CA40E15" w14:textId="5F0F856A" w:rsidR="00812759" w:rsidRPr="00A53D54" w:rsidRDefault="0046064E" w:rsidP="00812759">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3120DF35" w14:textId="77777777" w:rsidR="00812759" w:rsidRPr="00A53D54" w:rsidRDefault="00812759" w:rsidP="00812759">
            <w:pPr>
              <w:spacing w:after="0"/>
              <w:ind w:firstLine="0"/>
              <w:jc w:val="center"/>
              <w:rPr>
                <w:rFonts w:ascii="Times New Roman" w:hAnsi="Times New Roman" w:cs="Times New Roman"/>
              </w:rPr>
            </w:pPr>
          </w:p>
        </w:tc>
        <w:tc>
          <w:tcPr>
            <w:tcW w:w="0" w:type="auto"/>
            <w:vAlign w:val="center"/>
          </w:tcPr>
          <w:p w14:paraId="466D1925" w14:textId="5031D4CB"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46.981</w:t>
            </w:r>
          </w:p>
        </w:tc>
        <w:tc>
          <w:tcPr>
            <w:tcW w:w="0" w:type="auto"/>
            <w:vAlign w:val="center"/>
          </w:tcPr>
          <w:p w14:paraId="626A8166" w14:textId="7E94483D"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932.0</w:t>
            </w:r>
          </w:p>
        </w:tc>
        <w:tc>
          <w:tcPr>
            <w:tcW w:w="0" w:type="auto"/>
            <w:vAlign w:val="center"/>
          </w:tcPr>
          <w:p w14:paraId="2AF3018B" w14:textId="2F448EB4"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35.7</w:t>
            </w:r>
          </w:p>
        </w:tc>
        <w:tc>
          <w:tcPr>
            <w:tcW w:w="0" w:type="auto"/>
            <w:vAlign w:val="center"/>
          </w:tcPr>
          <w:p w14:paraId="1F71B866" w14:textId="77777777" w:rsidR="00812759" w:rsidRPr="00812759" w:rsidRDefault="00812759" w:rsidP="00812759">
            <w:pPr>
              <w:spacing w:after="0"/>
              <w:ind w:firstLine="0"/>
              <w:jc w:val="center"/>
              <w:rPr>
                <w:rFonts w:ascii="Times New Roman" w:hAnsi="Times New Roman" w:cs="Times New Roman"/>
              </w:rPr>
            </w:pPr>
          </w:p>
        </w:tc>
        <w:tc>
          <w:tcPr>
            <w:tcW w:w="0" w:type="auto"/>
            <w:vAlign w:val="center"/>
          </w:tcPr>
          <w:p w14:paraId="478F0305" w14:textId="5745F6D4"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w:t>
            </w:r>
            <w:r>
              <w:rPr>
                <w:rFonts w:ascii="Times New Roman" w:hAnsi="Times New Roman" w:cs="Times New Roman"/>
              </w:rPr>
              <w:t>4</w:t>
            </w:r>
          </w:p>
        </w:tc>
        <w:tc>
          <w:tcPr>
            <w:tcW w:w="0" w:type="auto"/>
            <w:vAlign w:val="center"/>
          </w:tcPr>
          <w:p w14:paraId="5473A245" w14:textId="77BA72E8"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w:t>
            </w:r>
            <w:r>
              <w:rPr>
                <w:rFonts w:ascii="Times New Roman" w:hAnsi="Times New Roman" w:cs="Times New Roman"/>
              </w:rPr>
              <w:t>3</w:t>
            </w:r>
          </w:p>
        </w:tc>
        <w:tc>
          <w:tcPr>
            <w:tcW w:w="0" w:type="auto"/>
            <w:vAlign w:val="center"/>
          </w:tcPr>
          <w:p w14:paraId="73250788" w14:textId="7984F79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4</w:t>
            </w:r>
          </w:p>
        </w:tc>
      </w:tr>
      <w:tr w:rsidR="00812759" w:rsidRPr="00A53D54" w14:paraId="614D2E71" w14:textId="77777777" w:rsidTr="00812759">
        <w:trPr>
          <w:trHeight w:val="504"/>
        </w:trPr>
        <w:tc>
          <w:tcPr>
            <w:tcW w:w="0" w:type="auto"/>
            <w:vAlign w:val="center"/>
          </w:tcPr>
          <w:p w14:paraId="2D3C0168" w14:textId="143DE314"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3</w:t>
            </w:r>
          </w:p>
        </w:tc>
        <w:tc>
          <w:tcPr>
            <w:tcW w:w="0" w:type="auto"/>
            <w:vAlign w:val="center"/>
          </w:tcPr>
          <w:p w14:paraId="720ECDF7" w14:textId="7BFD732B" w:rsidR="00812759" w:rsidRPr="00A53D54" w:rsidRDefault="0046064E" w:rsidP="00812759">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3D007F1B" w14:textId="2EF7F482" w:rsidR="00812759" w:rsidRPr="00A53D54" w:rsidRDefault="0046064E" w:rsidP="00812759">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197566D2" w14:textId="77777777" w:rsidR="00812759" w:rsidRPr="00A53D54" w:rsidRDefault="00812759" w:rsidP="00812759">
            <w:pPr>
              <w:spacing w:after="0"/>
              <w:ind w:firstLine="0"/>
              <w:jc w:val="center"/>
              <w:rPr>
                <w:rFonts w:ascii="Times New Roman" w:hAnsi="Times New Roman" w:cs="Times New Roman"/>
              </w:rPr>
            </w:pPr>
          </w:p>
        </w:tc>
        <w:tc>
          <w:tcPr>
            <w:tcW w:w="0" w:type="auto"/>
            <w:vAlign w:val="center"/>
          </w:tcPr>
          <w:p w14:paraId="76BE165A" w14:textId="2AE750C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64.853</w:t>
            </w:r>
          </w:p>
        </w:tc>
        <w:tc>
          <w:tcPr>
            <w:tcW w:w="0" w:type="auto"/>
            <w:vAlign w:val="center"/>
          </w:tcPr>
          <w:p w14:paraId="756C7A25" w14:textId="7C0DF68D"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967.7</w:t>
            </w:r>
          </w:p>
        </w:tc>
        <w:tc>
          <w:tcPr>
            <w:tcW w:w="0" w:type="auto"/>
            <w:vAlign w:val="center"/>
          </w:tcPr>
          <w:p w14:paraId="5D96DC98" w14:textId="0CED9518"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w:t>
            </w:r>
          </w:p>
        </w:tc>
        <w:tc>
          <w:tcPr>
            <w:tcW w:w="0" w:type="auto"/>
            <w:vAlign w:val="center"/>
          </w:tcPr>
          <w:p w14:paraId="19B24238" w14:textId="77777777" w:rsidR="00812759" w:rsidRPr="00812759" w:rsidRDefault="00812759" w:rsidP="00812759">
            <w:pPr>
              <w:spacing w:after="0"/>
              <w:ind w:firstLine="0"/>
              <w:jc w:val="center"/>
              <w:rPr>
                <w:rFonts w:ascii="Times New Roman" w:hAnsi="Times New Roman" w:cs="Times New Roman"/>
              </w:rPr>
            </w:pPr>
          </w:p>
        </w:tc>
        <w:tc>
          <w:tcPr>
            <w:tcW w:w="0" w:type="auto"/>
            <w:vAlign w:val="center"/>
          </w:tcPr>
          <w:p w14:paraId="7F99967F" w14:textId="1F26141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45</w:t>
            </w:r>
          </w:p>
        </w:tc>
        <w:tc>
          <w:tcPr>
            <w:tcW w:w="0" w:type="auto"/>
            <w:vAlign w:val="center"/>
          </w:tcPr>
          <w:p w14:paraId="422F79D4" w14:textId="696AE725"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5</w:t>
            </w:r>
          </w:p>
        </w:tc>
        <w:tc>
          <w:tcPr>
            <w:tcW w:w="0" w:type="auto"/>
            <w:vAlign w:val="center"/>
          </w:tcPr>
          <w:p w14:paraId="32617EE0" w14:textId="541F0E7A"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1</w:t>
            </w:r>
          </w:p>
        </w:tc>
      </w:tr>
      <w:tr w:rsidR="009D6DDF" w:rsidRPr="00A53D54" w14:paraId="30BAF044" w14:textId="77777777" w:rsidTr="00812759">
        <w:trPr>
          <w:trHeight w:val="504"/>
        </w:trPr>
        <w:tc>
          <w:tcPr>
            <w:tcW w:w="0" w:type="auto"/>
            <w:tcBorders>
              <w:bottom w:val="single" w:sz="4" w:space="0" w:color="auto"/>
            </w:tcBorders>
            <w:vAlign w:val="center"/>
          </w:tcPr>
          <w:p w14:paraId="68FB816F" w14:textId="3A3A245F"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4</w:t>
            </w:r>
          </w:p>
        </w:tc>
        <w:tc>
          <w:tcPr>
            <w:tcW w:w="0" w:type="auto"/>
            <w:tcBorders>
              <w:bottom w:val="single" w:sz="4" w:space="0" w:color="auto"/>
            </w:tcBorders>
            <w:vAlign w:val="center"/>
          </w:tcPr>
          <w:p w14:paraId="13A17E1B" w14:textId="147D0D04" w:rsidR="009D6DDF" w:rsidRPr="00A53D54" w:rsidRDefault="0046064E"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356F922C" w14:textId="274B2BAA" w:rsidR="009D6DDF" w:rsidRPr="00A53D54" w:rsidRDefault="0046064E"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tcBorders>
              <w:bottom w:val="single" w:sz="4" w:space="0" w:color="auto"/>
            </w:tcBorders>
            <w:vAlign w:val="center"/>
          </w:tcPr>
          <w:p w14:paraId="509671E3"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5913D63" w14:textId="47F657E3"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7FECC0E6" w14:textId="77777777"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8B131C3" w14:textId="77777777"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A9603F4" w14:textId="77777777"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00CEE993" w14:textId="66A31CD5"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CE356D0" w14:textId="77777777"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58863C0F" w14:textId="77777777" w:rsidR="009D6DDF" w:rsidRPr="00812759" w:rsidRDefault="009D6DDF" w:rsidP="00812759">
            <w:pPr>
              <w:spacing w:after="0"/>
              <w:ind w:firstLine="0"/>
              <w:jc w:val="center"/>
              <w:rPr>
                <w:rFonts w:ascii="Times New Roman" w:hAnsi="Times New Roman" w:cs="Times New Roman"/>
              </w:rPr>
            </w:pPr>
          </w:p>
        </w:tc>
      </w:tr>
    </w:tbl>
    <w:p w14:paraId="5CE31AA2" w14:textId="77777777" w:rsidR="002A322C" w:rsidRDefault="002A322C">
      <w:pPr>
        <w:ind w:firstLine="0"/>
        <w:rPr>
          <w:rFonts w:ascii="Times New Roman" w:hAnsi="Times New Roman" w:cs="Times New Roman"/>
        </w:rPr>
      </w:pPr>
      <w:bookmarkStart w:id="39" w:name="table-4.-naa-m-cpi."/>
      <w:r>
        <w:rPr>
          <w:rFonts w:ascii="Times New Roman" w:hAnsi="Times New Roman" w:cs="Times New Roman"/>
        </w:rPr>
        <w:br w:type="page"/>
      </w:r>
    </w:p>
    <w:p w14:paraId="59F5F7F2" w14:textId="77777777" w:rsidR="0042447A" w:rsidRDefault="0042447A" w:rsidP="00A53D54">
      <w:pPr>
        <w:ind w:firstLine="0"/>
        <w:rPr>
          <w:rFonts w:ascii="Times New Roman" w:hAnsi="Times New Roman" w:cs="Times New Roman"/>
        </w:rPr>
        <w:sectPr w:rsidR="0042447A" w:rsidSect="0042447A">
          <w:pgSz w:w="15840" w:h="12240" w:orient="landscape"/>
          <w:pgMar w:top="1440" w:right="1440" w:bottom="1440" w:left="1440" w:header="720" w:footer="720" w:gutter="0"/>
          <w:lnNumType w:countBy="1" w:restart="continuous"/>
          <w:cols w:space="720"/>
          <w:docGrid w:linePitch="360"/>
        </w:sectPr>
      </w:pPr>
    </w:p>
    <w:bookmarkEnd w:id="39"/>
    <w:p w14:paraId="2E038D04" w14:textId="18F1FC1E" w:rsidR="00FF0F68" w:rsidRDefault="00FF0F68">
      <w:pPr>
        <w:ind w:firstLine="0"/>
        <w:rPr>
          <w:rFonts w:ascii="Times New Roman" w:hAnsi="Times New Roman" w:cs="Times New Roman"/>
        </w:rPr>
      </w:pPr>
      <w:r>
        <w:rPr>
          <w:rFonts w:ascii="Times New Roman" w:hAnsi="Times New Roman" w:cs="Times New Roman"/>
        </w:rPr>
        <w:lastRenderedPageBreak/>
        <w:t xml:space="preserve">Table </w:t>
      </w:r>
      <w:r w:rsidR="00895586">
        <w:rPr>
          <w:rFonts w:ascii="Times New Roman" w:hAnsi="Times New Roman" w:cs="Times New Roman"/>
        </w:rPr>
        <w:t>4</w:t>
      </w:r>
      <w:r>
        <w:rPr>
          <w:rFonts w:ascii="Times New Roman" w:hAnsi="Times New Roman" w:cs="Times New Roman"/>
        </w:rPr>
        <w:t xml:space="preserve">. </w:t>
      </w:r>
      <w:r w:rsidR="009F4BE2">
        <w:rPr>
          <w:rFonts w:ascii="Times New Roman" w:hAnsi="Times New Roman" w:cs="Times New Roman"/>
        </w:rPr>
        <w:t>P</w:t>
      </w:r>
      <w:r w:rsidR="00D73091">
        <w:rPr>
          <w:rFonts w:ascii="Times New Roman" w:hAnsi="Times New Roman" w:cs="Times New Roman"/>
        </w:rPr>
        <w:t>erformance metrics</w:t>
      </w:r>
      <w:r w:rsidR="00D527AD">
        <w:rPr>
          <w:rFonts w:ascii="Times New Roman" w:hAnsi="Times New Roman" w:cs="Times New Roman"/>
        </w:rPr>
        <w:t xml:space="preserve"> </w:t>
      </w:r>
      <w:r w:rsidR="00D73091">
        <w:rPr>
          <w:rFonts w:ascii="Times New Roman" w:hAnsi="Times New Roman" w:cs="Times New Roman"/>
        </w:rPr>
        <w:t>and s</w:t>
      </w:r>
      <w:r>
        <w:rPr>
          <w:rFonts w:ascii="Times New Roman" w:hAnsi="Times New Roman" w:cs="Times New Roman"/>
        </w:rPr>
        <w:t xml:space="preserve">hort-term projections of spawning stock biomass (SSB) for models with </w:t>
      </w:r>
      <w:r w:rsidR="004A6E0C">
        <w:rPr>
          <w:rFonts w:ascii="Times New Roman" w:hAnsi="Times New Roman" w:cs="Times New Roman"/>
        </w:rPr>
        <w:t>independent</w:t>
      </w:r>
      <w:r w:rsidR="00391885">
        <w:rPr>
          <w:rFonts w:ascii="Times New Roman" w:hAnsi="Times New Roman" w:cs="Times New Roman"/>
        </w:rPr>
        <w:t xml:space="preserve"> (</w:t>
      </w:r>
      <w:proofErr w:type="spellStart"/>
      <w:r w:rsidR="00391885">
        <w:rPr>
          <w:rFonts w:ascii="Times New Roman" w:hAnsi="Times New Roman" w:cs="Times New Roman"/>
        </w:rPr>
        <w:t>indep</w:t>
      </w:r>
      <w:proofErr w:type="spellEnd"/>
      <w:r w:rsidR="00391885">
        <w:rPr>
          <w:rFonts w:ascii="Times New Roman" w:hAnsi="Times New Roman" w:cs="Times New Roman"/>
        </w:rPr>
        <w:t>.)</w:t>
      </w:r>
      <w:r w:rsidR="004A6E0C">
        <w:rPr>
          <w:rFonts w:ascii="Times New Roman" w:hAnsi="Times New Roman" w:cs="Times New Roman"/>
        </w:rPr>
        <w:t xml:space="preserve"> or 2D </w:t>
      </w:r>
      <w:r w:rsidR="00391885">
        <w:rPr>
          <w:rFonts w:ascii="Times New Roman" w:hAnsi="Times New Roman" w:cs="Times New Roman"/>
        </w:rPr>
        <w:t xml:space="preserve">autoregressive, </w:t>
      </w:r>
      <w:r w:rsidR="004A6E0C">
        <w:rPr>
          <w:rFonts w:ascii="Times New Roman" w:hAnsi="Times New Roman" w:cs="Times New Roman"/>
        </w:rPr>
        <w:t>AR(1)</w:t>
      </w:r>
      <w:r w:rsidR="00391885">
        <w:rPr>
          <w:rFonts w:ascii="Times New Roman" w:hAnsi="Times New Roman" w:cs="Times New Roman"/>
        </w:rPr>
        <w:t>,</w:t>
      </w:r>
      <w:r w:rsidR="004A6E0C">
        <w:rPr>
          <w:rFonts w:ascii="Times New Roman" w:hAnsi="Times New Roman" w:cs="Times New Roman"/>
        </w:rPr>
        <w:t xml:space="preserve"> random effect</w:t>
      </w:r>
      <w:r w:rsidR="00391885">
        <w:rPr>
          <w:rFonts w:ascii="Times New Roman" w:hAnsi="Times New Roman" w:cs="Times New Roman"/>
        </w:rPr>
        <w:t xml:space="preserve"> deviations in numbers-at-age (NAA) and natural mortality (M)</w:t>
      </w:r>
      <w:r w:rsidR="004A6E0C">
        <w:rPr>
          <w:rFonts w:ascii="Times New Roman" w:hAnsi="Times New Roman" w:cs="Times New Roman"/>
        </w:rPr>
        <w:t xml:space="preserve">. </w:t>
      </w:r>
      <w:r w:rsidR="00391885">
        <w:rPr>
          <w:rFonts w:ascii="Times New Roman" w:hAnsi="Times New Roman" w:cs="Times New Roman"/>
        </w:rPr>
        <w:t>NAA-M-3 had the lowest A</w:t>
      </w:r>
      <w:r w:rsidR="00391885" w:rsidRPr="00071DCC">
        <w:rPr>
          <w:rFonts w:ascii="Times New Roman" w:hAnsi="Times New Roman" w:cs="Times New Roman"/>
        </w:rPr>
        <w:t xml:space="preserve">kaike’s information criterion </w:t>
      </w:r>
      <w:r w:rsidR="00391885">
        <w:rPr>
          <w:rFonts w:ascii="Times New Roman" w:hAnsi="Times New Roman" w:cs="Times New Roman"/>
        </w:rPr>
        <w:t xml:space="preserve">(AIC). </w:t>
      </w:r>
      <w:proofErr w:type="spellStart"/>
      <w:r w:rsidR="00391885">
        <w:rPr>
          <w:rFonts w:ascii="Times New Roman" w:hAnsi="Times New Roman" w:cs="Times New Roman"/>
        </w:rPr>
        <w:t>Mohn’s</w:t>
      </w:r>
      <w:proofErr w:type="spellEnd"/>
      <w:r w:rsidR="00391885">
        <w:rPr>
          <w:rFonts w:ascii="Times New Roman" w:hAnsi="Times New Roman" w:cs="Times New Roman"/>
        </w:rPr>
        <w:t xml:space="preserve"> </w:t>
      </w:r>
      <m:oMath>
        <m:r>
          <w:rPr>
            <w:rFonts w:ascii="Cambria Math" w:hAnsi="Cambria Math" w:cs="Times New Roman"/>
          </w:rPr>
          <m:t>ρ</m:t>
        </m:r>
      </m:oMath>
      <w:r w:rsidR="00391885">
        <w:rPr>
          <w:rFonts w:ascii="Times New Roman" w:hAnsi="Times New Roman" w:cs="Times New Roman"/>
        </w:rPr>
        <w:t xml:space="preserve"> were averaged over seven retrospective peels for three quantities: recruitment (</w:t>
      </w:r>
      <w:r w:rsidR="00391885" w:rsidRPr="00660ABD">
        <w:rPr>
          <w:rFonts w:ascii="Times New Roman" w:hAnsi="Times New Roman" w:cs="Times New Roman"/>
          <w:i/>
          <w:iCs/>
        </w:rPr>
        <w:t>R</w:t>
      </w:r>
      <w:r w:rsidR="00391885">
        <w:rPr>
          <w:rFonts w:ascii="Times New Roman" w:hAnsi="Times New Roman" w:cs="Times New Roman"/>
        </w:rPr>
        <w:t>), spawning stock biomass (</w:t>
      </w:r>
      <w:r w:rsidR="00391885" w:rsidRPr="00660ABD">
        <w:rPr>
          <w:rFonts w:ascii="Times New Roman" w:hAnsi="Times New Roman" w:cs="Times New Roman"/>
          <w:i/>
          <w:iCs/>
        </w:rPr>
        <w:t>SSB</w:t>
      </w:r>
      <w:r w:rsidR="00391885">
        <w:rPr>
          <w:rFonts w:ascii="Times New Roman" w:hAnsi="Times New Roman" w:cs="Times New Roman"/>
        </w:rPr>
        <w:t>), and fishing mortality averaged over ages 4-5 (</w:t>
      </w:r>
      <w:r w:rsidR="00391885" w:rsidRPr="00660ABD">
        <w:rPr>
          <w:rFonts w:ascii="Times New Roman" w:hAnsi="Times New Roman" w:cs="Times New Roman"/>
          <w:i/>
          <w:iCs/>
        </w:rPr>
        <w:t>F</w:t>
      </w:r>
      <w:r w:rsidR="00391885">
        <w:rPr>
          <w:rFonts w:ascii="Times New Roman" w:hAnsi="Times New Roman" w:cs="Times New Roman"/>
        </w:rPr>
        <w:t xml:space="preserve">). </w:t>
      </w:r>
      <w:r w:rsidR="00CA53D1" w:rsidRPr="00CA53D1">
        <w:rPr>
          <w:rFonts w:ascii="Times New Roman" w:hAnsi="Times New Roman" w:cs="Times New Roman"/>
          <w:i/>
          <w:iCs/>
        </w:rPr>
        <w:t>F</w:t>
      </w:r>
      <w:r w:rsidR="00CA53D1">
        <w:rPr>
          <w:rFonts w:ascii="Times New Roman" w:hAnsi="Times New Roman" w:cs="Times New Roman"/>
        </w:rPr>
        <w:t xml:space="preserve"> was set to 0 in projection years. </w:t>
      </w:r>
      <w:r w:rsidR="00391885">
        <w:rPr>
          <w:rFonts w:ascii="Times New Roman" w:hAnsi="Times New Roman" w:cs="Times New Roman"/>
        </w:rPr>
        <w:t xml:space="preserve">Model size is the number of random effects (dimension of the Hessian matrix with respect to random effects). </w:t>
      </w:r>
      <w:r w:rsidR="00D73091">
        <w:rPr>
          <w:rFonts w:ascii="Times New Roman" w:hAnsi="Times New Roman" w:cs="Times New Roman"/>
        </w:rPr>
        <w:t xml:space="preserve">Model run times </w:t>
      </w:r>
      <w:r w:rsidR="00391885">
        <w:rPr>
          <w:rFonts w:ascii="Times New Roman" w:hAnsi="Times New Roman" w:cs="Times New Roman"/>
        </w:rPr>
        <w:t>were</w:t>
      </w:r>
      <w:r w:rsidR="00D73091">
        <w:rPr>
          <w:rFonts w:ascii="Times New Roman" w:hAnsi="Times New Roman" w:cs="Times New Roman"/>
        </w:rPr>
        <w:t xml:space="preserve"> a function of model size and whether TMB detected sparseness of the Hessian matrix</w:t>
      </w:r>
      <w:r w:rsidR="00391885">
        <w:rPr>
          <w:rFonts w:ascii="Times New Roman" w:hAnsi="Times New Roman" w:cs="Times New Roman"/>
        </w:rPr>
        <w:t>.</w:t>
      </w:r>
    </w:p>
    <w:tbl>
      <w:tblPr>
        <w:tblStyle w:val="Table"/>
        <w:tblW w:w="13386" w:type="dxa"/>
        <w:jc w:val="center"/>
        <w:tblLayout w:type="fixed"/>
        <w:tblLook w:val="07E0" w:firstRow="1" w:lastRow="1" w:firstColumn="1" w:lastColumn="1" w:noHBand="1" w:noVBand="1"/>
      </w:tblPr>
      <w:tblGrid>
        <w:gridCol w:w="1146"/>
        <w:gridCol w:w="900"/>
        <w:gridCol w:w="1080"/>
        <w:gridCol w:w="990"/>
        <w:gridCol w:w="90"/>
        <w:gridCol w:w="720"/>
        <w:gridCol w:w="720"/>
        <w:gridCol w:w="630"/>
        <w:gridCol w:w="720"/>
        <w:gridCol w:w="1170"/>
        <w:gridCol w:w="1260"/>
        <w:gridCol w:w="1260"/>
        <w:gridCol w:w="810"/>
        <w:gridCol w:w="900"/>
        <w:gridCol w:w="957"/>
        <w:gridCol w:w="33"/>
      </w:tblGrid>
      <w:tr w:rsidR="00D73091" w:rsidRPr="00D73091" w14:paraId="2A4D1F14" w14:textId="720BA235" w:rsidTr="00D73091">
        <w:trPr>
          <w:gridAfter w:val="1"/>
          <w:wAfter w:w="33" w:type="dxa"/>
          <w:jc w:val="center"/>
        </w:trPr>
        <w:tc>
          <w:tcPr>
            <w:tcW w:w="1146" w:type="dxa"/>
            <w:tcBorders>
              <w:top w:val="single" w:sz="4" w:space="0" w:color="auto"/>
            </w:tcBorders>
            <w:vAlign w:val="center"/>
          </w:tcPr>
          <w:p w14:paraId="12E8C260" w14:textId="77777777" w:rsidR="00D73091" w:rsidRPr="00E91882" w:rsidRDefault="00D73091" w:rsidP="000F0308">
            <w:pPr>
              <w:pStyle w:val="Compact"/>
              <w:jc w:val="center"/>
              <w:rPr>
                <w:rFonts w:ascii="Times New Roman" w:hAnsi="Times New Roman" w:cs="Times New Roman"/>
                <w:sz w:val="20"/>
                <w:szCs w:val="20"/>
              </w:rPr>
            </w:pPr>
          </w:p>
        </w:tc>
        <w:tc>
          <w:tcPr>
            <w:tcW w:w="2970" w:type="dxa"/>
            <w:gridSpan w:val="3"/>
            <w:tcBorders>
              <w:top w:val="single" w:sz="4" w:space="0" w:color="auto"/>
              <w:bottom w:val="single" w:sz="4" w:space="0" w:color="auto"/>
            </w:tcBorders>
            <w:vAlign w:val="center"/>
          </w:tcPr>
          <w:p w14:paraId="0BCDFAC2" w14:textId="3E62BDBB" w:rsidR="00D73091" w:rsidRPr="00E91882" w:rsidRDefault="00D73091" w:rsidP="000F0308">
            <w:pPr>
              <w:pStyle w:val="Compact"/>
              <w:rPr>
                <w:rFonts w:ascii="Times New Roman" w:hAnsi="Times New Roman" w:cs="Times New Roman"/>
                <w:sz w:val="20"/>
                <w:szCs w:val="20"/>
              </w:rPr>
            </w:pPr>
            <w:r w:rsidRPr="00E91882">
              <w:rPr>
                <w:rFonts w:ascii="Times New Roman" w:hAnsi="Times New Roman" w:cs="Times New Roman"/>
                <w:sz w:val="20"/>
                <w:szCs w:val="20"/>
              </w:rPr>
              <w:t>Description</w:t>
            </w:r>
          </w:p>
        </w:tc>
        <w:tc>
          <w:tcPr>
            <w:tcW w:w="2880" w:type="dxa"/>
            <w:gridSpan w:val="5"/>
            <w:tcBorders>
              <w:top w:val="single" w:sz="4" w:space="0" w:color="auto"/>
              <w:bottom w:val="single" w:sz="4" w:space="0" w:color="auto"/>
            </w:tcBorders>
            <w:vAlign w:val="center"/>
          </w:tcPr>
          <w:p w14:paraId="7C5AF1E0" w14:textId="48D8307D" w:rsidR="00D73091" w:rsidRPr="00E91882" w:rsidRDefault="00D73091" w:rsidP="000F0308">
            <w:pPr>
              <w:pStyle w:val="Compact"/>
              <w:rPr>
                <w:rFonts w:ascii="Times New Roman" w:hAnsi="Times New Roman" w:cs="Times New Roman"/>
                <w:sz w:val="20"/>
                <w:szCs w:val="20"/>
              </w:rPr>
            </w:pPr>
            <w:r>
              <w:rPr>
                <w:rFonts w:ascii="Times New Roman" w:hAnsi="Times New Roman" w:cs="Times New Roman"/>
                <w:sz w:val="20"/>
                <w:szCs w:val="20"/>
              </w:rPr>
              <w:t>P</w:t>
            </w:r>
            <w:r w:rsidRPr="00E91882">
              <w:rPr>
                <w:rFonts w:ascii="Times New Roman" w:hAnsi="Times New Roman" w:cs="Times New Roman"/>
                <w:sz w:val="20"/>
                <w:szCs w:val="20"/>
              </w:rPr>
              <w:t>erformance</w:t>
            </w:r>
            <w:r>
              <w:rPr>
                <w:rFonts w:ascii="Times New Roman" w:hAnsi="Times New Roman" w:cs="Times New Roman"/>
                <w:sz w:val="20"/>
                <w:szCs w:val="20"/>
              </w:rPr>
              <w:t xml:space="preserve"> metrics</w:t>
            </w:r>
          </w:p>
        </w:tc>
        <w:tc>
          <w:tcPr>
            <w:tcW w:w="3690" w:type="dxa"/>
            <w:gridSpan w:val="3"/>
            <w:tcBorders>
              <w:top w:val="single" w:sz="4" w:space="0" w:color="auto"/>
              <w:bottom w:val="single" w:sz="4" w:space="0" w:color="auto"/>
            </w:tcBorders>
            <w:vAlign w:val="center"/>
          </w:tcPr>
          <w:p w14:paraId="54FDDE7C" w14:textId="37D1AA86" w:rsidR="00D73091" w:rsidRPr="00E91882" w:rsidRDefault="00D73091" w:rsidP="000F0308">
            <w:pPr>
              <w:pStyle w:val="Compact"/>
              <w:rPr>
                <w:rFonts w:ascii="Times New Roman" w:hAnsi="Times New Roman" w:cs="Times New Roman"/>
                <w:sz w:val="20"/>
                <w:szCs w:val="20"/>
              </w:rPr>
            </w:pPr>
            <w:r w:rsidRPr="00E91882">
              <w:rPr>
                <w:rFonts w:ascii="Times New Roman" w:hAnsi="Times New Roman" w:cs="Times New Roman"/>
                <w:sz w:val="20"/>
                <w:szCs w:val="20"/>
              </w:rPr>
              <w:t>SSB projections (mt)</w:t>
            </w:r>
          </w:p>
        </w:tc>
        <w:tc>
          <w:tcPr>
            <w:tcW w:w="2667" w:type="dxa"/>
            <w:gridSpan w:val="3"/>
            <w:tcBorders>
              <w:top w:val="single" w:sz="4" w:space="0" w:color="auto"/>
              <w:bottom w:val="single" w:sz="4" w:space="0" w:color="auto"/>
            </w:tcBorders>
            <w:vAlign w:val="center"/>
          </w:tcPr>
          <w:p w14:paraId="7E0530FD" w14:textId="73982D85" w:rsidR="00D73091" w:rsidRPr="00D73091" w:rsidRDefault="00D73091" w:rsidP="00D73091">
            <w:pPr>
              <w:pStyle w:val="Compact"/>
              <w:rPr>
                <w:rFonts w:ascii="Times New Roman" w:hAnsi="Times New Roman" w:cs="Times New Roman"/>
                <w:sz w:val="20"/>
                <w:szCs w:val="20"/>
              </w:rPr>
            </w:pPr>
            <w:r>
              <w:rPr>
                <w:rFonts w:ascii="Times New Roman" w:hAnsi="Times New Roman" w:cs="Times New Roman"/>
                <w:sz w:val="20"/>
                <w:szCs w:val="20"/>
              </w:rPr>
              <w:t>C</w:t>
            </w:r>
            <w:r w:rsidRPr="00D73091">
              <w:rPr>
                <w:rFonts w:ascii="Times New Roman" w:hAnsi="Times New Roman" w:cs="Times New Roman"/>
                <w:sz w:val="20"/>
                <w:szCs w:val="20"/>
              </w:rPr>
              <w:t>haracteristics</w:t>
            </w:r>
          </w:p>
        </w:tc>
      </w:tr>
      <w:tr w:rsidR="00E91882" w:rsidRPr="00E91882" w14:paraId="60A381FA" w14:textId="09A442A3" w:rsidTr="00D73091">
        <w:trPr>
          <w:jc w:val="center"/>
        </w:trPr>
        <w:tc>
          <w:tcPr>
            <w:tcW w:w="1146" w:type="dxa"/>
            <w:tcBorders>
              <w:bottom w:val="single" w:sz="2" w:space="0" w:color="auto"/>
            </w:tcBorders>
            <w:vAlign w:val="center"/>
          </w:tcPr>
          <w:p w14:paraId="06A79285" w14:textId="77777777"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Model</w:t>
            </w:r>
          </w:p>
        </w:tc>
        <w:tc>
          <w:tcPr>
            <w:tcW w:w="1980" w:type="dxa"/>
            <w:gridSpan w:val="2"/>
            <w:tcBorders>
              <w:top w:val="single" w:sz="4" w:space="0" w:color="auto"/>
              <w:bottom w:val="single" w:sz="2" w:space="0" w:color="auto"/>
            </w:tcBorders>
            <w:vAlign w:val="center"/>
          </w:tcPr>
          <w:p w14:paraId="65ACB921" w14:textId="5696DD39"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NAA random effects</w:t>
            </w:r>
          </w:p>
        </w:tc>
        <w:tc>
          <w:tcPr>
            <w:tcW w:w="1080" w:type="dxa"/>
            <w:gridSpan w:val="2"/>
            <w:tcBorders>
              <w:top w:val="single" w:sz="4" w:space="0" w:color="auto"/>
              <w:bottom w:val="single" w:sz="2" w:space="0" w:color="auto"/>
            </w:tcBorders>
            <w:vAlign w:val="center"/>
          </w:tcPr>
          <w:p w14:paraId="75A6EECC" w14:textId="31A9C4CD"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M random effects</w:t>
            </w:r>
          </w:p>
        </w:tc>
        <w:tc>
          <w:tcPr>
            <w:tcW w:w="720" w:type="dxa"/>
            <w:tcBorders>
              <w:top w:val="single" w:sz="4" w:space="0" w:color="auto"/>
              <w:bottom w:val="single" w:sz="2" w:space="0" w:color="auto"/>
            </w:tcBorders>
            <w:vAlign w:val="center"/>
          </w:tcPr>
          <w:p w14:paraId="727A5906" w14:textId="684F9F8C" w:rsidR="00E91882" w:rsidRPr="00E91882" w:rsidRDefault="00456FAF" w:rsidP="000F0308">
            <w:pPr>
              <w:pStyle w:val="Compact"/>
              <w:jc w:val="center"/>
              <w:rPr>
                <w:rFonts w:ascii="Times New Roman" w:hAnsi="Times New Roman" w:cs="Times New Roman"/>
                <w:sz w:val="20"/>
                <w:szCs w:val="20"/>
              </w:rPr>
            </w:pPr>
            <m:oMathPara>
              <m:oMath>
                <m:r>
                  <m:rPr>
                    <m:nor/>
                  </m:rPr>
                  <w:rPr>
                    <w:rFonts w:ascii="Cambria Math" w:hAnsi="Cambria Math" w:cs="Times New Roman"/>
                    <w:sz w:val="20"/>
                    <w:szCs w:val="20"/>
                  </w:rPr>
                  <m:t>ΔAIC</m:t>
                </m:r>
              </m:oMath>
            </m:oMathPara>
          </w:p>
        </w:tc>
        <w:tc>
          <w:tcPr>
            <w:tcW w:w="720" w:type="dxa"/>
            <w:tcBorders>
              <w:top w:val="single" w:sz="4" w:space="0" w:color="auto"/>
              <w:bottom w:val="single" w:sz="2" w:space="0" w:color="auto"/>
            </w:tcBorders>
            <w:vAlign w:val="center"/>
          </w:tcPr>
          <w:p w14:paraId="1A1CC6DB" w14:textId="77777777" w:rsidR="00E91882" w:rsidRPr="00E91882" w:rsidRDefault="0046064E" w:rsidP="000F0308">
            <w:pPr>
              <w:pStyle w:val="Compact"/>
              <w:jc w:val="center"/>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R</m:t>
                    </m:r>
                  </m:sub>
                </m:sSub>
              </m:oMath>
            </m:oMathPara>
          </w:p>
        </w:tc>
        <w:tc>
          <w:tcPr>
            <w:tcW w:w="630" w:type="dxa"/>
            <w:tcBorders>
              <w:top w:val="single" w:sz="4" w:space="0" w:color="auto"/>
              <w:bottom w:val="single" w:sz="2" w:space="0" w:color="auto"/>
            </w:tcBorders>
            <w:vAlign w:val="center"/>
          </w:tcPr>
          <w:p w14:paraId="5D056DB7" w14:textId="77777777" w:rsidR="00E91882" w:rsidRPr="00E91882" w:rsidRDefault="0046064E" w:rsidP="000F0308">
            <w:pPr>
              <w:pStyle w:val="Compact"/>
              <w:jc w:val="center"/>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SSB</m:t>
                    </m:r>
                  </m:sub>
                </m:sSub>
              </m:oMath>
            </m:oMathPara>
          </w:p>
        </w:tc>
        <w:tc>
          <w:tcPr>
            <w:tcW w:w="720" w:type="dxa"/>
            <w:tcBorders>
              <w:top w:val="single" w:sz="4" w:space="0" w:color="auto"/>
              <w:bottom w:val="single" w:sz="2" w:space="0" w:color="auto"/>
            </w:tcBorders>
            <w:vAlign w:val="center"/>
          </w:tcPr>
          <w:p w14:paraId="344EDB20" w14:textId="77777777" w:rsidR="00E91882" w:rsidRPr="00E91882" w:rsidRDefault="0046064E" w:rsidP="000F0308">
            <w:pPr>
              <w:pStyle w:val="Compact"/>
              <w:jc w:val="center"/>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F</m:t>
                    </m:r>
                  </m:sub>
                </m:sSub>
              </m:oMath>
            </m:oMathPara>
          </w:p>
        </w:tc>
        <w:tc>
          <w:tcPr>
            <w:tcW w:w="1170" w:type="dxa"/>
            <w:tcBorders>
              <w:top w:val="single" w:sz="4" w:space="0" w:color="auto"/>
              <w:bottom w:val="single" w:sz="2" w:space="0" w:color="auto"/>
            </w:tcBorders>
            <w:vAlign w:val="center"/>
          </w:tcPr>
          <w:p w14:paraId="503925B4" w14:textId="77777777"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2019</w:t>
            </w:r>
          </w:p>
        </w:tc>
        <w:tc>
          <w:tcPr>
            <w:tcW w:w="1260" w:type="dxa"/>
            <w:tcBorders>
              <w:top w:val="single" w:sz="4" w:space="0" w:color="auto"/>
              <w:bottom w:val="single" w:sz="2" w:space="0" w:color="auto"/>
            </w:tcBorders>
            <w:vAlign w:val="center"/>
          </w:tcPr>
          <w:p w14:paraId="3B684461" w14:textId="77777777"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2020</w:t>
            </w:r>
          </w:p>
        </w:tc>
        <w:tc>
          <w:tcPr>
            <w:tcW w:w="1260" w:type="dxa"/>
            <w:tcBorders>
              <w:top w:val="single" w:sz="4" w:space="0" w:color="auto"/>
              <w:bottom w:val="single" w:sz="2" w:space="0" w:color="auto"/>
            </w:tcBorders>
            <w:vAlign w:val="center"/>
          </w:tcPr>
          <w:p w14:paraId="2A141CD9" w14:textId="77777777"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2021</w:t>
            </w:r>
          </w:p>
        </w:tc>
        <w:tc>
          <w:tcPr>
            <w:tcW w:w="810" w:type="dxa"/>
            <w:tcBorders>
              <w:top w:val="single" w:sz="4" w:space="0" w:color="auto"/>
              <w:bottom w:val="single" w:sz="2" w:space="0" w:color="auto"/>
            </w:tcBorders>
            <w:vAlign w:val="center"/>
          </w:tcPr>
          <w:p w14:paraId="20564D27" w14:textId="7A27382E" w:rsidR="00E91882"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Size</w:t>
            </w:r>
          </w:p>
        </w:tc>
        <w:tc>
          <w:tcPr>
            <w:tcW w:w="900" w:type="dxa"/>
            <w:tcBorders>
              <w:top w:val="single" w:sz="4" w:space="0" w:color="auto"/>
              <w:bottom w:val="single" w:sz="2" w:space="0" w:color="auto"/>
            </w:tcBorders>
            <w:vAlign w:val="center"/>
          </w:tcPr>
          <w:p w14:paraId="39EF230A" w14:textId="10EA8DC9" w:rsidR="00E91882" w:rsidRPr="00D73091" w:rsidRDefault="00E91882"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Sparse</w:t>
            </w:r>
          </w:p>
          <w:p w14:paraId="2B6A5E74" w14:textId="10E19A75" w:rsidR="00E91882" w:rsidRPr="00D73091" w:rsidRDefault="00E91882"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Hessian</w:t>
            </w:r>
          </w:p>
        </w:tc>
        <w:tc>
          <w:tcPr>
            <w:tcW w:w="990" w:type="dxa"/>
            <w:gridSpan w:val="2"/>
            <w:tcBorders>
              <w:top w:val="single" w:sz="4" w:space="0" w:color="auto"/>
              <w:bottom w:val="single" w:sz="2" w:space="0" w:color="auto"/>
            </w:tcBorders>
            <w:vAlign w:val="center"/>
          </w:tcPr>
          <w:p w14:paraId="4B866A34" w14:textId="77777777" w:rsidR="00E91882" w:rsidRPr="00D73091" w:rsidRDefault="00E91882"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Run time</w:t>
            </w:r>
          </w:p>
          <w:p w14:paraId="7D9D2F98" w14:textId="114E1204" w:rsidR="00E91882" w:rsidRPr="00D73091" w:rsidRDefault="00E91882"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min)</w:t>
            </w:r>
          </w:p>
        </w:tc>
      </w:tr>
      <w:tr w:rsidR="00D73091" w:rsidRPr="00E91882" w14:paraId="7C0433AF" w14:textId="1237C5E5" w:rsidTr="00D73091">
        <w:trPr>
          <w:jc w:val="center"/>
        </w:trPr>
        <w:tc>
          <w:tcPr>
            <w:tcW w:w="1146" w:type="dxa"/>
            <w:tcBorders>
              <w:top w:val="single" w:sz="2" w:space="0" w:color="auto"/>
            </w:tcBorders>
            <w:vAlign w:val="center"/>
          </w:tcPr>
          <w:p w14:paraId="7BBE4928"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Base</w:t>
            </w:r>
          </w:p>
        </w:tc>
        <w:tc>
          <w:tcPr>
            <w:tcW w:w="900" w:type="dxa"/>
            <w:tcBorders>
              <w:top w:val="single" w:sz="2" w:space="0" w:color="auto"/>
            </w:tcBorders>
            <w:vAlign w:val="center"/>
          </w:tcPr>
          <w:p w14:paraId="25879B2D" w14:textId="38974A7C"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ge-1</w:t>
            </w:r>
          </w:p>
        </w:tc>
        <w:tc>
          <w:tcPr>
            <w:tcW w:w="1080" w:type="dxa"/>
            <w:tcBorders>
              <w:top w:val="single" w:sz="2" w:space="0" w:color="auto"/>
            </w:tcBorders>
            <w:vAlign w:val="center"/>
          </w:tcPr>
          <w:p w14:paraId="4E096E9A" w14:textId="15A3B696" w:rsidR="00D73091" w:rsidRPr="00E91882" w:rsidRDefault="00D73091" w:rsidP="00D73091">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1080" w:type="dxa"/>
            <w:gridSpan w:val="2"/>
            <w:tcBorders>
              <w:top w:val="single" w:sz="2" w:space="0" w:color="auto"/>
            </w:tcBorders>
            <w:vAlign w:val="center"/>
          </w:tcPr>
          <w:p w14:paraId="1D450230"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w:t>
            </w:r>
          </w:p>
        </w:tc>
        <w:tc>
          <w:tcPr>
            <w:tcW w:w="720" w:type="dxa"/>
            <w:tcBorders>
              <w:top w:val="single" w:sz="2" w:space="0" w:color="auto"/>
            </w:tcBorders>
            <w:vAlign w:val="center"/>
          </w:tcPr>
          <w:p w14:paraId="24AC1DF5" w14:textId="076E28F3"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82.5</w:t>
            </w:r>
          </w:p>
        </w:tc>
        <w:tc>
          <w:tcPr>
            <w:tcW w:w="720" w:type="dxa"/>
            <w:tcBorders>
              <w:top w:val="single" w:sz="2" w:space="0" w:color="auto"/>
            </w:tcBorders>
            <w:vAlign w:val="center"/>
          </w:tcPr>
          <w:p w14:paraId="52BC1773" w14:textId="6A43A3F8"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6.42</w:t>
            </w:r>
          </w:p>
        </w:tc>
        <w:tc>
          <w:tcPr>
            <w:tcW w:w="630" w:type="dxa"/>
            <w:tcBorders>
              <w:top w:val="single" w:sz="2" w:space="0" w:color="auto"/>
            </w:tcBorders>
            <w:vAlign w:val="center"/>
          </w:tcPr>
          <w:p w14:paraId="14DC6814" w14:textId="432E6FBB"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02</w:t>
            </w:r>
          </w:p>
        </w:tc>
        <w:tc>
          <w:tcPr>
            <w:tcW w:w="720" w:type="dxa"/>
            <w:tcBorders>
              <w:top w:val="single" w:sz="2" w:space="0" w:color="auto"/>
            </w:tcBorders>
            <w:vAlign w:val="center"/>
          </w:tcPr>
          <w:p w14:paraId="66917DD0" w14:textId="11B6E932"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43</w:t>
            </w:r>
          </w:p>
        </w:tc>
        <w:tc>
          <w:tcPr>
            <w:tcW w:w="1170" w:type="dxa"/>
            <w:tcBorders>
              <w:top w:val="single" w:sz="2" w:space="0" w:color="auto"/>
            </w:tcBorders>
            <w:vAlign w:val="center"/>
          </w:tcPr>
          <w:p w14:paraId="23374A8C"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312 </w:t>
            </w:r>
          </w:p>
          <w:p w14:paraId="76947764" w14:textId="4458F18B"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94, 500)</w:t>
            </w:r>
          </w:p>
        </w:tc>
        <w:tc>
          <w:tcPr>
            <w:tcW w:w="1260" w:type="dxa"/>
            <w:tcBorders>
              <w:top w:val="single" w:sz="2" w:space="0" w:color="auto"/>
            </w:tcBorders>
            <w:vAlign w:val="center"/>
          </w:tcPr>
          <w:p w14:paraId="2DCD27B5"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151 </w:t>
            </w:r>
          </w:p>
          <w:p w14:paraId="38B52792" w14:textId="29C60C28"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17, 11282)</w:t>
            </w:r>
          </w:p>
        </w:tc>
        <w:tc>
          <w:tcPr>
            <w:tcW w:w="1260" w:type="dxa"/>
            <w:tcBorders>
              <w:top w:val="single" w:sz="2" w:space="0" w:color="auto"/>
            </w:tcBorders>
            <w:vAlign w:val="center"/>
          </w:tcPr>
          <w:p w14:paraId="7F18CFAD"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2324 </w:t>
            </w:r>
          </w:p>
          <w:p w14:paraId="18BBE9C7" w14:textId="1BCF69C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94, 18377)</w:t>
            </w:r>
          </w:p>
        </w:tc>
        <w:tc>
          <w:tcPr>
            <w:tcW w:w="810" w:type="dxa"/>
            <w:tcBorders>
              <w:top w:val="single" w:sz="2" w:space="0" w:color="auto"/>
            </w:tcBorders>
            <w:vAlign w:val="center"/>
          </w:tcPr>
          <w:p w14:paraId="3F789B9B" w14:textId="626ACA13"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45</w:t>
            </w:r>
          </w:p>
        </w:tc>
        <w:tc>
          <w:tcPr>
            <w:tcW w:w="900" w:type="dxa"/>
            <w:tcBorders>
              <w:top w:val="single" w:sz="2" w:space="0" w:color="auto"/>
            </w:tcBorders>
            <w:vAlign w:val="center"/>
          </w:tcPr>
          <w:p w14:paraId="32412733" w14:textId="5618FA68"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No</w:t>
            </w:r>
          </w:p>
        </w:tc>
        <w:tc>
          <w:tcPr>
            <w:tcW w:w="990" w:type="dxa"/>
            <w:gridSpan w:val="2"/>
            <w:tcBorders>
              <w:top w:val="single" w:sz="2" w:space="0" w:color="auto"/>
            </w:tcBorders>
            <w:vAlign w:val="center"/>
          </w:tcPr>
          <w:p w14:paraId="00AF966C" w14:textId="67C4E169"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1.22</w:t>
            </w:r>
          </w:p>
        </w:tc>
      </w:tr>
      <w:tr w:rsidR="00D73091" w:rsidRPr="00E91882" w14:paraId="49ABBA2B" w14:textId="6B2A517F" w:rsidTr="00D73091">
        <w:trPr>
          <w:jc w:val="center"/>
        </w:trPr>
        <w:tc>
          <w:tcPr>
            <w:tcW w:w="1146" w:type="dxa"/>
            <w:vAlign w:val="center"/>
          </w:tcPr>
          <w:p w14:paraId="483FA9D9"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NAA-2</w:t>
            </w:r>
          </w:p>
        </w:tc>
        <w:tc>
          <w:tcPr>
            <w:tcW w:w="900" w:type="dxa"/>
            <w:vAlign w:val="center"/>
          </w:tcPr>
          <w:p w14:paraId="0EB36746" w14:textId="1F114739"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ll ages</w:t>
            </w:r>
          </w:p>
        </w:tc>
        <w:tc>
          <w:tcPr>
            <w:tcW w:w="1080" w:type="dxa"/>
            <w:vAlign w:val="center"/>
          </w:tcPr>
          <w:p w14:paraId="4D63CB9D" w14:textId="0901DD88" w:rsidR="00D73091" w:rsidRPr="00E91882" w:rsidRDefault="00D73091" w:rsidP="00D73091">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1080" w:type="dxa"/>
            <w:gridSpan w:val="2"/>
            <w:vAlign w:val="center"/>
          </w:tcPr>
          <w:p w14:paraId="431B0355"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w:t>
            </w:r>
          </w:p>
        </w:tc>
        <w:tc>
          <w:tcPr>
            <w:tcW w:w="720" w:type="dxa"/>
            <w:vAlign w:val="center"/>
          </w:tcPr>
          <w:p w14:paraId="6BAA1F65" w14:textId="49A7B404"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74.8</w:t>
            </w:r>
          </w:p>
        </w:tc>
        <w:tc>
          <w:tcPr>
            <w:tcW w:w="720" w:type="dxa"/>
            <w:vAlign w:val="center"/>
          </w:tcPr>
          <w:p w14:paraId="61455241" w14:textId="7E580542"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81</w:t>
            </w:r>
          </w:p>
        </w:tc>
        <w:tc>
          <w:tcPr>
            <w:tcW w:w="630" w:type="dxa"/>
            <w:vAlign w:val="center"/>
          </w:tcPr>
          <w:p w14:paraId="3B716A72" w14:textId="6EEA4AF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7</w:t>
            </w:r>
          </w:p>
        </w:tc>
        <w:tc>
          <w:tcPr>
            <w:tcW w:w="720" w:type="dxa"/>
            <w:vAlign w:val="center"/>
          </w:tcPr>
          <w:p w14:paraId="090D614C" w14:textId="38C2560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0</w:t>
            </w:r>
          </w:p>
        </w:tc>
        <w:tc>
          <w:tcPr>
            <w:tcW w:w="1170" w:type="dxa"/>
            <w:vAlign w:val="center"/>
          </w:tcPr>
          <w:p w14:paraId="009621D2"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482 </w:t>
            </w:r>
          </w:p>
          <w:p w14:paraId="615A57D4" w14:textId="3A022D7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01, 1153)</w:t>
            </w:r>
          </w:p>
        </w:tc>
        <w:tc>
          <w:tcPr>
            <w:tcW w:w="1260" w:type="dxa"/>
            <w:vAlign w:val="center"/>
          </w:tcPr>
          <w:p w14:paraId="58201BF8"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556 </w:t>
            </w:r>
          </w:p>
          <w:p w14:paraId="61E85B32" w14:textId="7D05872F"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33, 10384)</w:t>
            </w:r>
          </w:p>
        </w:tc>
        <w:tc>
          <w:tcPr>
            <w:tcW w:w="1260" w:type="dxa"/>
            <w:vAlign w:val="center"/>
          </w:tcPr>
          <w:p w14:paraId="1291C53E"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2793 </w:t>
            </w:r>
          </w:p>
          <w:p w14:paraId="29FF7EAF" w14:textId="2FD82860"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466, 16722)</w:t>
            </w:r>
          </w:p>
        </w:tc>
        <w:tc>
          <w:tcPr>
            <w:tcW w:w="810" w:type="dxa"/>
            <w:vAlign w:val="center"/>
          </w:tcPr>
          <w:p w14:paraId="554F711C" w14:textId="35D72826"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270</w:t>
            </w:r>
          </w:p>
        </w:tc>
        <w:tc>
          <w:tcPr>
            <w:tcW w:w="900" w:type="dxa"/>
            <w:vAlign w:val="center"/>
          </w:tcPr>
          <w:p w14:paraId="24E584CE" w14:textId="174B4F56"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Yes</w:t>
            </w:r>
          </w:p>
        </w:tc>
        <w:tc>
          <w:tcPr>
            <w:tcW w:w="990" w:type="dxa"/>
            <w:gridSpan w:val="2"/>
            <w:vAlign w:val="center"/>
          </w:tcPr>
          <w:p w14:paraId="5185720B" w14:textId="07086A97"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0.24</w:t>
            </w:r>
          </w:p>
        </w:tc>
      </w:tr>
      <w:tr w:rsidR="00D73091" w:rsidRPr="00E91882" w14:paraId="6ECDEAAD" w14:textId="0774ED96" w:rsidTr="00D73091">
        <w:trPr>
          <w:jc w:val="center"/>
        </w:trPr>
        <w:tc>
          <w:tcPr>
            <w:tcW w:w="1146" w:type="dxa"/>
            <w:vAlign w:val="center"/>
          </w:tcPr>
          <w:p w14:paraId="5C11DF1B"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NAA-5</w:t>
            </w:r>
          </w:p>
        </w:tc>
        <w:tc>
          <w:tcPr>
            <w:tcW w:w="900" w:type="dxa"/>
            <w:vAlign w:val="center"/>
          </w:tcPr>
          <w:p w14:paraId="3D54C5EA" w14:textId="74E616D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ll ages</w:t>
            </w:r>
          </w:p>
        </w:tc>
        <w:tc>
          <w:tcPr>
            <w:tcW w:w="1080" w:type="dxa"/>
            <w:vAlign w:val="center"/>
          </w:tcPr>
          <w:p w14:paraId="34A906B2" w14:textId="726F71CA"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D AR(1)</w:t>
            </w:r>
          </w:p>
        </w:tc>
        <w:tc>
          <w:tcPr>
            <w:tcW w:w="1080" w:type="dxa"/>
            <w:gridSpan w:val="2"/>
            <w:vAlign w:val="center"/>
          </w:tcPr>
          <w:p w14:paraId="705BA35D"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w:t>
            </w:r>
          </w:p>
        </w:tc>
        <w:tc>
          <w:tcPr>
            <w:tcW w:w="720" w:type="dxa"/>
            <w:vAlign w:val="center"/>
          </w:tcPr>
          <w:p w14:paraId="579AEC09" w14:textId="5D301A5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9.9</w:t>
            </w:r>
          </w:p>
        </w:tc>
        <w:tc>
          <w:tcPr>
            <w:tcW w:w="720" w:type="dxa"/>
            <w:vAlign w:val="center"/>
          </w:tcPr>
          <w:p w14:paraId="4B70AB64" w14:textId="3D019779"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51</w:t>
            </w:r>
          </w:p>
        </w:tc>
        <w:tc>
          <w:tcPr>
            <w:tcW w:w="630" w:type="dxa"/>
            <w:vAlign w:val="center"/>
          </w:tcPr>
          <w:p w14:paraId="3C6BF145" w14:textId="573BF20D"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6</w:t>
            </w:r>
          </w:p>
        </w:tc>
        <w:tc>
          <w:tcPr>
            <w:tcW w:w="720" w:type="dxa"/>
            <w:vAlign w:val="center"/>
          </w:tcPr>
          <w:p w14:paraId="1413CB05" w14:textId="083B356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0</w:t>
            </w:r>
          </w:p>
        </w:tc>
        <w:tc>
          <w:tcPr>
            <w:tcW w:w="1170" w:type="dxa"/>
            <w:vAlign w:val="center"/>
          </w:tcPr>
          <w:p w14:paraId="0C211ABC"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298 </w:t>
            </w:r>
          </w:p>
          <w:p w14:paraId="56604852" w14:textId="3F35C05A"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19, 745)</w:t>
            </w:r>
          </w:p>
        </w:tc>
        <w:tc>
          <w:tcPr>
            <w:tcW w:w="1260" w:type="dxa"/>
            <w:vAlign w:val="center"/>
          </w:tcPr>
          <w:p w14:paraId="0AE94FFD"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602 </w:t>
            </w:r>
          </w:p>
          <w:p w14:paraId="46C352E5" w14:textId="39A85C4A"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19, 3042)</w:t>
            </w:r>
          </w:p>
        </w:tc>
        <w:tc>
          <w:tcPr>
            <w:tcW w:w="1260" w:type="dxa"/>
            <w:vAlign w:val="center"/>
          </w:tcPr>
          <w:p w14:paraId="38416CAF"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133 </w:t>
            </w:r>
          </w:p>
          <w:p w14:paraId="4E50049D" w14:textId="62A03C98"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54, 8342)</w:t>
            </w:r>
          </w:p>
        </w:tc>
        <w:tc>
          <w:tcPr>
            <w:tcW w:w="810" w:type="dxa"/>
            <w:vAlign w:val="center"/>
          </w:tcPr>
          <w:p w14:paraId="679A07DB" w14:textId="1A2C0D34"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270</w:t>
            </w:r>
          </w:p>
        </w:tc>
        <w:tc>
          <w:tcPr>
            <w:tcW w:w="900" w:type="dxa"/>
            <w:vAlign w:val="center"/>
          </w:tcPr>
          <w:p w14:paraId="5A246702" w14:textId="3F2F4AC4"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Yes</w:t>
            </w:r>
          </w:p>
        </w:tc>
        <w:tc>
          <w:tcPr>
            <w:tcW w:w="990" w:type="dxa"/>
            <w:gridSpan w:val="2"/>
            <w:vAlign w:val="center"/>
          </w:tcPr>
          <w:p w14:paraId="2BCB41F3" w14:textId="68EDD67B"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0.72</w:t>
            </w:r>
          </w:p>
        </w:tc>
      </w:tr>
      <w:tr w:rsidR="00D73091" w:rsidRPr="00E91882" w14:paraId="06F77F45" w14:textId="2FADD26F" w:rsidTr="00D73091">
        <w:trPr>
          <w:jc w:val="center"/>
        </w:trPr>
        <w:tc>
          <w:tcPr>
            <w:tcW w:w="1146" w:type="dxa"/>
            <w:vAlign w:val="center"/>
          </w:tcPr>
          <w:p w14:paraId="30585054" w14:textId="70229D12"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M-1</w:t>
            </w:r>
          </w:p>
        </w:tc>
        <w:tc>
          <w:tcPr>
            <w:tcW w:w="900" w:type="dxa"/>
            <w:vAlign w:val="center"/>
          </w:tcPr>
          <w:p w14:paraId="470E65D4" w14:textId="1DC01E2C"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ge-1</w:t>
            </w:r>
          </w:p>
        </w:tc>
        <w:tc>
          <w:tcPr>
            <w:tcW w:w="1080" w:type="dxa"/>
            <w:vAlign w:val="center"/>
          </w:tcPr>
          <w:p w14:paraId="0E656284" w14:textId="0B63B647" w:rsidR="00D73091" w:rsidRPr="00E91882" w:rsidRDefault="00D73091" w:rsidP="00D73091">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1080" w:type="dxa"/>
            <w:gridSpan w:val="2"/>
            <w:vAlign w:val="center"/>
          </w:tcPr>
          <w:p w14:paraId="62811607" w14:textId="6F780F79" w:rsidR="00D73091" w:rsidRPr="00E91882" w:rsidRDefault="00D73091" w:rsidP="00D73091">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720" w:type="dxa"/>
            <w:vAlign w:val="center"/>
          </w:tcPr>
          <w:p w14:paraId="0F45E55F" w14:textId="196F6DA6"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60.3</w:t>
            </w:r>
          </w:p>
        </w:tc>
        <w:tc>
          <w:tcPr>
            <w:tcW w:w="720" w:type="dxa"/>
            <w:vAlign w:val="center"/>
          </w:tcPr>
          <w:p w14:paraId="077D1860" w14:textId="7FE7F218"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2</w:t>
            </w:r>
          </w:p>
        </w:tc>
        <w:tc>
          <w:tcPr>
            <w:tcW w:w="630" w:type="dxa"/>
            <w:vAlign w:val="center"/>
          </w:tcPr>
          <w:p w14:paraId="651CCA74" w14:textId="1FC1020F"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8</w:t>
            </w:r>
          </w:p>
        </w:tc>
        <w:tc>
          <w:tcPr>
            <w:tcW w:w="720" w:type="dxa"/>
            <w:vAlign w:val="center"/>
          </w:tcPr>
          <w:p w14:paraId="1C8FAB18" w14:textId="7AB6D743"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1</w:t>
            </w:r>
          </w:p>
        </w:tc>
        <w:tc>
          <w:tcPr>
            <w:tcW w:w="1170" w:type="dxa"/>
            <w:vAlign w:val="center"/>
          </w:tcPr>
          <w:p w14:paraId="383AD015"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250 </w:t>
            </w:r>
          </w:p>
          <w:p w14:paraId="4EA38139" w14:textId="240A3FB5"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71, 884)</w:t>
            </w:r>
          </w:p>
        </w:tc>
        <w:tc>
          <w:tcPr>
            <w:tcW w:w="1260" w:type="dxa"/>
            <w:vAlign w:val="center"/>
          </w:tcPr>
          <w:p w14:paraId="51F86C01"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972 </w:t>
            </w:r>
          </w:p>
          <w:p w14:paraId="71A148D0" w14:textId="44FA50BE"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31, 16873)</w:t>
            </w:r>
          </w:p>
        </w:tc>
        <w:tc>
          <w:tcPr>
            <w:tcW w:w="1260" w:type="dxa"/>
            <w:vAlign w:val="center"/>
          </w:tcPr>
          <w:p w14:paraId="50DB2C19"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4512 </w:t>
            </w:r>
          </w:p>
          <w:p w14:paraId="53733CFC" w14:textId="138783E2"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764, 26638)</w:t>
            </w:r>
          </w:p>
        </w:tc>
        <w:tc>
          <w:tcPr>
            <w:tcW w:w="810" w:type="dxa"/>
            <w:vAlign w:val="center"/>
          </w:tcPr>
          <w:p w14:paraId="0E31EA90" w14:textId="27033DBD"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321</w:t>
            </w:r>
          </w:p>
        </w:tc>
        <w:tc>
          <w:tcPr>
            <w:tcW w:w="900" w:type="dxa"/>
            <w:vAlign w:val="center"/>
          </w:tcPr>
          <w:p w14:paraId="61D6FD3A" w14:textId="145427B5"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No</w:t>
            </w:r>
          </w:p>
        </w:tc>
        <w:tc>
          <w:tcPr>
            <w:tcW w:w="990" w:type="dxa"/>
            <w:gridSpan w:val="2"/>
            <w:vAlign w:val="center"/>
          </w:tcPr>
          <w:p w14:paraId="3A6EA6EB" w14:textId="074A0C4C"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7.65</w:t>
            </w:r>
          </w:p>
        </w:tc>
      </w:tr>
      <w:tr w:rsidR="00D73091" w:rsidRPr="00E91882" w14:paraId="22840732" w14:textId="420660DC" w:rsidTr="00D73091">
        <w:trPr>
          <w:jc w:val="center"/>
        </w:trPr>
        <w:tc>
          <w:tcPr>
            <w:tcW w:w="1146" w:type="dxa"/>
            <w:vAlign w:val="center"/>
          </w:tcPr>
          <w:p w14:paraId="6CB0E169"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M-4</w:t>
            </w:r>
          </w:p>
        </w:tc>
        <w:tc>
          <w:tcPr>
            <w:tcW w:w="900" w:type="dxa"/>
            <w:vAlign w:val="center"/>
          </w:tcPr>
          <w:p w14:paraId="5181B7CB" w14:textId="3A064A36"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ge-1</w:t>
            </w:r>
          </w:p>
        </w:tc>
        <w:tc>
          <w:tcPr>
            <w:tcW w:w="1080" w:type="dxa"/>
            <w:vAlign w:val="center"/>
          </w:tcPr>
          <w:p w14:paraId="58C46F01" w14:textId="091C7F8C" w:rsidR="00D73091" w:rsidRPr="00E91882" w:rsidRDefault="00D73091" w:rsidP="00D73091">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1080" w:type="dxa"/>
            <w:gridSpan w:val="2"/>
            <w:vAlign w:val="center"/>
          </w:tcPr>
          <w:p w14:paraId="6A2353B6" w14:textId="31B8D4B9"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D AR(1)</w:t>
            </w:r>
          </w:p>
        </w:tc>
        <w:tc>
          <w:tcPr>
            <w:tcW w:w="720" w:type="dxa"/>
            <w:vAlign w:val="center"/>
          </w:tcPr>
          <w:p w14:paraId="6ACEE6F9" w14:textId="1D39681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49.2</w:t>
            </w:r>
          </w:p>
        </w:tc>
        <w:tc>
          <w:tcPr>
            <w:tcW w:w="720" w:type="dxa"/>
            <w:vAlign w:val="center"/>
          </w:tcPr>
          <w:p w14:paraId="2A264FCC" w14:textId="28907442"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0</w:t>
            </w:r>
          </w:p>
        </w:tc>
        <w:tc>
          <w:tcPr>
            <w:tcW w:w="630" w:type="dxa"/>
            <w:vAlign w:val="center"/>
          </w:tcPr>
          <w:p w14:paraId="1AD02060" w14:textId="48DED90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7</w:t>
            </w:r>
          </w:p>
        </w:tc>
        <w:tc>
          <w:tcPr>
            <w:tcW w:w="720" w:type="dxa"/>
            <w:vAlign w:val="center"/>
          </w:tcPr>
          <w:p w14:paraId="3D76BF7E" w14:textId="1CD03C9F"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0</w:t>
            </w:r>
          </w:p>
        </w:tc>
        <w:tc>
          <w:tcPr>
            <w:tcW w:w="1170" w:type="dxa"/>
            <w:vAlign w:val="center"/>
          </w:tcPr>
          <w:p w14:paraId="0337102C"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203 </w:t>
            </w:r>
          </w:p>
          <w:p w14:paraId="0F9D1C98" w14:textId="3629F8B5"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79, 518)</w:t>
            </w:r>
          </w:p>
        </w:tc>
        <w:tc>
          <w:tcPr>
            <w:tcW w:w="1260" w:type="dxa"/>
            <w:vAlign w:val="center"/>
          </w:tcPr>
          <w:p w14:paraId="26AA9325"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704 </w:t>
            </w:r>
          </w:p>
          <w:p w14:paraId="195EA234" w14:textId="67C90AA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45, 11091)</w:t>
            </w:r>
          </w:p>
        </w:tc>
        <w:tc>
          <w:tcPr>
            <w:tcW w:w="1260" w:type="dxa"/>
            <w:vAlign w:val="center"/>
          </w:tcPr>
          <w:p w14:paraId="449B9CDD"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782 </w:t>
            </w:r>
          </w:p>
          <w:p w14:paraId="5E815418" w14:textId="1F27600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27, 24955)</w:t>
            </w:r>
          </w:p>
        </w:tc>
        <w:tc>
          <w:tcPr>
            <w:tcW w:w="810" w:type="dxa"/>
            <w:vAlign w:val="center"/>
          </w:tcPr>
          <w:p w14:paraId="2007D3FB" w14:textId="426437D4"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321</w:t>
            </w:r>
          </w:p>
        </w:tc>
        <w:tc>
          <w:tcPr>
            <w:tcW w:w="900" w:type="dxa"/>
            <w:vAlign w:val="center"/>
          </w:tcPr>
          <w:p w14:paraId="734AF559" w14:textId="7B8410CF"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No</w:t>
            </w:r>
          </w:p>
        </w:tc>
        <w:tc>
          <w:tcPr>
            <w:tcW w:w="990" w:type="dxa"/>
            <w:gridSpan w:val="2"/>
            <w:vAlign w:val="center"/>
          </w:tcPr>
          <w:p w14:paraId="09BEA973" w14:textId="3EC66A65"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8.10</w:t>
            </w:r>
          </w:p>
        </w:tc>
      </w:tr>
      <w:tr w:rsidR="00D73091" w:rsidRPr="00E91882" w14:paraId="5ADEC877" w14:textId="727745DD" w:rsidTr="00D73091">
        <w:trPr>
          <w:jc w:val="center"/>
        </w:trPr>
        <w:tc>
          <w:tcPr>
            <w:tcW w:w="1146" w:type="dxa"/>
            <w:vAlign w:val="center"/>
          </w:tcPr>
          <w:p w14:paraId="3E14C0E9"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NAA-M-2</w:t>
            </w:r>
          </w:p>
        </w:tc>
        <w:tc>
          <w:tcPr>
            <w:tcW w:w="900" w:type="dxa"/>
            <w:vAlign w:val="center"/>
          </w:tcPr>
          <w:p w14:paraId="35826455" w14:textId="1E59BDE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ll ages</w:t>
            </w:r>
          </w:p>
        </w:tc>
        <w:tc>
          <w:tcPr>
            <w:tcW w:w="1080" w:type="dxa"/>
            <w:vAlign w:val="center"/>
          </w:tcPr>
          <w:p w14:paraId="3D3989E1" w14:textId="2C169F00" w:rsidR="00D73091" w:rsidRPr="00E91882" w:rsidRDefault="00D73091" w:rsidP="00D73091">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1080" w:type="dxa"/>
            <w:gridSpan w:val="2"/>
            <w:vAlign w:val="center"/>
          </w:tcPr>
          <w:p w14:paraId="271EE65D" w14:textId="439DD968"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D AR(1)</w:t>
            </w:r>
          </w:p>
        </w:tc>
        <w:tc>
          <w:tcPr>
            <w:tcW w:w="720" w:type="dxa"/>
            <w:vAlign w:val="center"/>
          </w:tcPr>
          <w:p w14:paraId="2DF17D11" w14:textId="23C9AAF5"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35.7</w:t>
            </w:r>
          </w:p>
        </w:tc>
        <w:tc>
          <w:tcPr>
            <w:tcW w:w="720" w:type="dxa"/>
            <w:vAlign w:val="center"/>
          </w:tcPr>
          <w:p w14:paraId="55F2F20A" w14:textId="7CD30489"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4</w:t>
            </w:r>
          </w:p>
        </w:tc>
        <w:tc>
          <w:tcPr>
            <w:tcW w:w="630" w:type="dxa"/>
            <w:vAlign w:val="center"/>
          </w:tcPr>
          <w:p w14:paraId="643C57DA" w14:textId="0B70D026"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3</w:t>
            </w:r>
          </w:p>
        </w:tc>
        <w:tc>
          <w:tcPr>
            <w:tcW w:w="720" w:type="dxa"/>
            <w:vAlign w:val="center"/>
          </w:tcPr>
          <w:p w14:paraId="7A032773" w14:textId="0557A223"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4</w:t>
            </w:r>
          </w:p>
        </w:tc>
        <w:tc>
          <w:tcPr>
            <w:tcW w:w="1170" w:type="dxa"/>
            <w:vAlign w:val="center"/>
          </w:tcPr>
          <w:p w14:paraId="2CE33006"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85 </w:t>
            </w:r>
          </w:p>
          <w:p w14:paraId="660D5E23" w14:textId="4D9D76CB"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67, 510)</w:t>
            </w:r>
          </w:p>
        </w:tc>
        <w:tc>
          <w:tcPr>
            <w:tcW w:w="1260" w:type="dxa"/>
            <w:vAlign w:val="center"/>
          </w:tcPr>
          <w:p w14:paraId="4CC8CC9E"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383 </w:t>
            </w:r>
          </w:p>
          <w:p w14:paraId="29E14C31" w14:textId="52CAE53A"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8, 5163)</w:t>
            </w:r>
          </w:p>
        </w:tc>
        <w:tc>
          <w:tcPr>
            <w:tcW w:w="1260" w:type="dxa"/>
            <w:vAlign w:val="center"/>
          </w:tcPr>
          <w:p w14:paraId="4C394468"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793 </w:t>
            </w:r>
          </w:p>
          <w:p w14:paraId="4334C7B8" w14:textId="1535CE55"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39, 16020)</w:t>
            </w:r>
          </w:p>
        </w:tc>
        <w:tc>
          <w:tcPr>
            <w:tcW w:w="810" w:type="dxa"/>
            <w:vAlign w:val="center"/>
          </w:tcPr>
          <w:p w14:paraId="532C8708" w14:textId="19BE9463"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546</w:t>
            </w:r>
          </w:p>
        </w:tc>
        <w:tc>
          <w:tcPr>
            <w:tcW w:w="900" w:type="dxa"/>
            <w:vAlign w:val="center"/>
          </w:tcPr>
          <w:p w14:paraId="00AB5D21" w14:textId="1485CF09"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Yes</w:t>
            </w:r>
          </w:p>
        </w:tc>
        <w:tc>
          <w:tcPr>
            <w:tcW w:w="990" w:type="dxa"/>
            <w:gridSpan w:val="2"/>
            <w:vAlign w:val="center"/>
          </w:tcPr>
          <w:p w14:paraId="64C02C1D" w14:textId="5CEC73AA"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1.06</w:t>
            </w:r>
          </w:p>
        </w:tc>
      </w:tr>
      <w:tr w:rsidR="00D73091" w:rsidRPr="00E91882" w14:paraId="1C670D68" w14:textId="3B69460D" w:rsidTr="00D73091">
        <w:trPr>
          <w:jc w:val="center"/>
        </w:trPr>
        <w:tc>
          <w:tcPr>
            <w:tcW w:w="1146" w:type="dxa"/>
            <w:tcBorders>
              <w:bottom w:val="single" w:sz="4" w:space="0" w:color="auto"/>
            </w:tcBorders>
            <w:vAlign w:val="center"/>
          </w:tcPr>
          <w:p w14:paraId="2FBD6947"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NAA-M-3</w:t>
            </w:r>
          </w:p>
        </w:tc>
        <w:tc>
          <w:tcPr>
            <w:tcW w:w="900" w:type="dxa"/>
            <w:tcBorders>
              <w:bottom w:val="single" w:sz="4" w:space="0" w:color="auto"/>
            </w:tcBorders>
            <w:vAlign w:val="center"/>
          </w:tcPr>
          <w:p w14:paraId="22626CBA" w14:textId="73D6266B"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ll ages</w:t>
            </w:r>
          </w:p>
        </w:tc>
        <w:tc>
          <w:tcPr>
            <w:tcW w:w="1080" w:type="dxa"/>
            <w:tcBorders>
              <w:bottom w:val="single" w:sz="4" w:space="0" w:color="auto"/>
            </w:tcBorders>
            <w:vAlign w:val="center"/>
          </w:tcPr>
          <w:p w14:paraId="107C9FCA" w14:textId="5608A685"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D AR(1)</w:t>
            </w:r>
          </w:p>
        </w:tc>
        <w:tc>
          <w:tcPr>
            <w:tcW w:w="1080" w:type="dxa"/>
            <w:gridSpan w:val="2"/>
            <w:tcBorders>
              <w:bottom w:val="single" w:sz="4" w:space="0" w:color="auto"/>
            </w:tcBorders>
            <w:vAlign w:val="center"/>
          </w:tcPr>
          <w:p w14:paraId="6E2C2039" w14:textId="79C2005E" w:rsidR="00D73091" w:rsidRPr="00E91882" w:rsidRDefault="00D73091" w:rsidP="00D73091">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720" w:type="dxa"/>
            <w:tcBorders>
              <w:bottom w:val="single" w:sz="4" w:space="0" w:color="auto"/>
            </w:tcBorders>
            <w:vAlign w:val="center"/>
          </w:tcPr>
          <w:p w14:paraId="15214E48" w14:textId="24877245"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w:t>
            </w:r>
          </w:p>
        </w:tc>
        <w:tc>
          <w:tcPr>
            <w:tcW w:w="720" w:type="dxa"/>
            <w:tcBorders>
              <w:bottom w:val="single" w:sz="4" w:space="0" w:color="auto"/>
            </w:tcBorders>
            <w:vAlign w:val="center"/>
          </w:tcPr>
          <w:p w14:paraId="4F9E7806" w14:textId="714E5FB8"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45</w:t>
            </w:r>
          </w:p>
        </w:tc>
        <w:tc>
          <w:tcPr>
            <w:tcW w:w="630" w:type="dxa"/>
            <w:tcBorders>
              <w:bottom w:val="single" w:sz="4" w:space="0" w:color="auto"/>
            </w:tcBorders>
            <w:vAlign w:val="center"/>
          </w:tcPr>
          <w:p w14:paraId="0D6F4EBB" w14:textId="1341209B"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5</w:t>
            </w:r>
          </w:p>
        </w:tc>
        <w:tc>
          <w:tcPr>
            <w:tcW w:w="720" w:type="dxa"/>
            <w:tcBorders>
              <w:bottom w:val="single" w:sz="4" w:space="0" w:color="auto"/>
            </w:tcBorders>
            <w:vAlign w:val="center"/>
          </w:tcPr>
          <w:p w14:paraId="022C1987" w14:textId="5225B9B3"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1</w:t>
            </w:r>
          </w:p>
        </w:tc>
        <w:tc>
          <w:tcPr>
            <w:tcW w:w="1170" w:type="dxa"/>
            <w:tcBorders>
              <w:bottom w:val="single" w:sz="4" w:space="0" w:color="auto"/>
            </w:tcBorders>
            <w:vAlign w:val="center"/>
          </w:tcPr>
          <w:p w14:paraId="43215D6A"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318 </w:t>
            </w:r>
          </w:p>
          <w:p w14:paraId="70DC0F5B" w14:textId="2A881F3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20, 844)</w:t>
            </w:r>
          </w:p>
        </w:tc>
        <w:tc>
          <w:tcPr>
            <w:tcW w:w="1260" w:type="dxa"/>
            <w:tcBorders>
              <w:bottom w:val="single" w:sz="4" w:space="0" w:color="auto"/>
            </w:tcBorders>
            <w:vAlign w:val="center"/>
          </w:tcPr>
          <w:p w14:paraId="238C1235"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680 </w:t>
            </w:r>
          </w:p>
          <w:p w14:paraId="4546028F" w14:textId="556BCC5E"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38, 3352)</w:t>
            </w:r>
          </w:p>
        </w:tc>
        <w:tc>
          <w:tcPr>
            <w:tcW w:w="1260" w:type="dxa"/>
            <w:tcBorders>
              <w:bottom w:val="single" w:sz="4" w:space="0" w:color="auto"/>
            </w:tcBorders>
            <w:vAlign w:val="center"/>
          </w:tcPr>
          <w:p w14:paraId="3AEF7C66"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279 </w:t>
            </w:r>
          </w:p>
          <w:p w14:paraId="29DCF31B" w14:textId="7D838E1A"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64, 9981)</w:t>
            </w:r>
          </w:p>
        </w:tc>
        <w:tc>
          <w:tcPr>
            <w:tcW w:w="810" w:type="dxa"/>
            <w:tcBorders>
              <w:bottom w:val="single" w:sz="4" w:space="0" w:color="auto"/>
            </w:tcBorders>
            <w:vAlign w:val="center"/>
          </w:tcPr>
          <w:p w14:paraId="6F364352" w14:textId="3F4F61AC"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546</w:t>
            </w:r>
          </w:p>
        </w:tc>
        <w:tc>
          <w:tcPr>
            <w:tcW w:w="900" w:type="dxa"/>
            <w:tcBorders>
              <w:bottom w:val="single" w:sz="4" w:space="0" w:color="auto"/>
            </w:tcBorders>
            <w:vAlign w:val="center"/>
          </w:tcPr>
          <w:p w14:paraId="7BA8037F" w14:textId="6C644D3B"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Yes</w:t>
            </w:r>
          </w:p>
        </w:tc>
        <w:tc>
          <w:tcPr>
            <w:tcW w:w="990" w:type="dxa"/>
            <w:gridSpan w:val="2"/>
            <w:tcBorders>
              <w:bottom w:val="single" w:sz="4" w:space="0" w:color="auto"/>
            </w:tcBorders>
            <w:vAlign w:val="center"/>
          </w:tcPr>
          <w:p w14:paraId="50B141AE" w14:textId="761E2BD4"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1.28</w:t>
            </w:r>
          </w:p>
        </w:tc>
      </w:tr>
    </w:tbl>
    <w:p w14:paraId="18661A61" w14:textId="52F869FF" w:rsidR="00A53D54" w:rsidRDefault="00A53D54">
      <w:pPr>
        <w:ind w:firstLine="0"/>
        <w:rPr>
          <w:rFonts w:ascii="Times New Roman" w:hAnsi="Times New Roman" w:cs="Times New Roman"/>
        </w:rPr>
      </w:pPr>
      <w:r>
        <w:rPr>
          <w:rFonts w:ascii="Times New Roman" w:hAnsi="Times New Roman" w:cs="Times New Roman"/>
        </w:rPr>
        <w:br w:type="page"/>
      </w:r>
    </w:p>
    <w:p w14:paraId="074DEB16" w14:textId="77777777" w:rsidR="00DB57DB" w:rsidRDefault="00DB57DB" w:rsidP="006E0CB5">
      <w:pPr>
        <w:ind w:firstLine="0"/>
        <w:jc w:val="both"/>
        <w:rPr>
          <w:rFonts w:ascii="Times New Roman" w:hAnsi="Times New Roman" w:cs="Times New Roman"/>
        </w:rPr>
        <w:sectPr w:rsidR="00DB57DB" w:rsidSect="00DB57DB">
          <w:pgSz w:w="15840" w:h="12240" w:orient="landscape"/>
          <w:pgMar w:top="1440" w:right="1440" w:bottom="1440" w:left="1440" w:header="720" w:footer="720" w:gutter="0"/>
          <w:lnNumType w:countBy="1" w:restart="continuous"/>
          <w:cols w:space="720"/>
          <w:docGrid w:linePitch="360"/>
        </w:sectPr>
      </w:pPr>
    </w:p>
    <w:p w14:paraId="03382F73" w14:textId="64A2BDD9" w:rsidR="00860B19" w:rsidRDefault="008C1BE0">
      <w:pPr>
        <w:ind w:firstLine="0"/>
        <w:rPr>
          <w:rFonts w:ascii="Times New Roman" w:hAnsi="Times New Roman" w:cs="Times New Roman"/>
          <w:noProof/>
        </w:rPr>
      </w:pPr>
      <w:bookmarkStart w:id="40" w:name="_Toc465521920"/>
      <w:r>
        <w:rPr>
          <w:rFonts w:ascii="Times New Roman" w:hAnsi="Times New Roman" w:cs="Times New Roman"/>
          <w:noProof/>
        </w:rPr>
        <w:lastRenderedPageBreak/>
        <w:drawing>
          <wp:inline distT="0" distB="0" distL="0" distR="0" wp14:anchorId="525A0CFD" wp14:editId="322C05DC">
            <wp:extent cx="5943600" cy="5099685"/>
            <wp:effectExtent l="0" t="0" r="0" b="0"/>
            <wp:docPr id="1" name="Picture 1" descr="Char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naa_devs.pdf-1.jpg"/>
                    <pic:cNvPicPr/>
                  </pic:nvPicPr>
                  <pic:blipFill>
                    <a:blip r:embed="rId11"/>
                    <a:stretch>
                      <a:fillRect/>
                    </a:stretch>
                  </pic:blipFill>
                  <pic:spPr>
                    <a:xfrm>
                      <a:off x="0" y="0"/>
                      <a:ext cx="5943600" cy="5099685"/>
                    </a:xfrm>
                    <a:prstGeom prst="rect">
                      <a:avLst/>
                    </a:prstGeom>
                  </pic:spPr>
                </pic:pic>
              </a:graphicData>
            </a:graphic>
          </wp:inline>
        </w:drawing>
      </w:r>
    </w:p>
    <w:p w14:paraId="28EC9C40" w14:textId="570A338F" w:rsidR="00165EF1" w:rsidRDefault="006E0CB5" w:rsidP="00165EF1">
      <w:pPr>
        <w:ind w:firstLine="0"/>
        <w:rPr>
          <w:rFonts w:ascii="Times New Roman" w:hAnsi="Times New Roman" w:cs="Times New Roman"/>
        </w:rPr>
      </w:pPr>
      <w:r w:rsidRPr="009A4919">
        <w:rPr>
          <w:rFonts w:ascii="Times New Roman" w:hAnsi="Times New Roman" w:cs="Times New Roman"/>
        </w:rPr>
        <w:t xml:space="preserve">Figure </w:t>
      </w:r>
      <w:r>
        <w:rPr>
          <w:rFonts w:ascii="Times New Roman" w:hAnsi="Times New Roman" w:cs="Times New Roman"/>
        </w:rPr>
        <w:t>1</w:t>
      </w:r>
      <w:r w:rsidRPr="009A4919">
        <w:rPr>
          <w:rFonts w:ascii="Times New Roman" w:hAnsi="Times New Roman" w:cs="Times New Roman"/>
        </w:rPr>
        <w:t xml:space="preserve">. </w:t>
      </w:r>
      <w:r w:rsidR="00DC6C93">
        <w:rPr>
          <w:rFonts w:ascii="Times New Roman" w:hAnsi="Times New Roman" w:cs="Times New Roman"/>
        </w:rPr>
        <w:t xml:space="preserve">Deviations in log numbers-at-age (NAA) </w:t>
      </w:r>
      <w:r w:rsidR="00241D95">
        <w:rPr>
          <w:rFonts w:ascii="Times New Roman" w:hAnsi="Times New Roman" w:cs="Times New Roman"/>
        </w:rPr>
        <w:t xml:space="preserve">by year and age </w:t>
      </w:r>
      <w:r w:rsidR="00165EF1">
        <w:rPr>
          <w:rFonts w:ascii="Times New Roman" w:hAnsi="Times New Roman" w:cs="Times New Roman"/>
        </w:rPr>
        <w:t xml:space="preserve">estimated by models in which only </w:t>
      </w:r>
      <w:r w:rsidR="00DC6C93">
        <w:rPr>
          <w:rFonts w:ascii="Times New Roman" w:hAnsi="Times New Roman" w:cs="Times New Roman"/>
        </w:rPr>
        <w:t xml:space="preserve">NAA </w:t>
      </w:r>
      <w:r w:rsidR="00702736">
        <w:rPr>
          <w:rFonts w:ascii="Times New Roman" w:hAnsi="Times New Roman" w:cs="Times New Roman"/>
        </w:rPr>
        <w:t>are</w:t>
      </w:r>
      <w:r w:rsidR="00165EF1">
        <w:rPr>
          <w:rFonts w:ascii="Times New Roman" w:hAnsi="Times New Roman" w:cs="Times New Roman"/>
        </w:rPr>
        <w:t xml:space="preserve"> random effects.</w:t>
      </w:r>
      <w:bookmarkEnd w:id="40"/>
      <w:r w:rsidR="005737D5">
        <w:rPr>
          <w:rFonts w:ascii="Times New Roman" w:hAnsi="Times New Roman" w:cs="Times New Roman"/>
        </w:rPr>
        <w:t xml:space="preserve"> </w:t>
      </w:r>
      <w:r w:rsidR="00702736">
        <w:rPr>
          <w:rFonts w:ascii="Times New Roman" w:hAnsi="Times New Roman" w:cs="Times New Roman"/>
        </w:rPr>
        <w:t xml:space="preserve">Models in the left column </w:t>
      </w:r>
      <w:r w:rsidR="00702736" w:rsidRPr="00702736">
        <w:rPr>
          <w:rFonts w:ascii="Times New Roman" w:hAnsi="Times New Roman" w:cs="Times New Roman"/>
        </w:rPr>
        <w:t xml:space="preserve">treat </w:t>
      </w:r>
      <w:r w:rsidR="00702736">
        <w:rPr>
          <w:rFonts w:ascii="Times New Roman" w:hAnsi="Times New Roman" w:cs="Times New Roman"/>
        </w:rPr>
        <w:t xml:space="preserve">only </w:t>
      </w:r>
      <w:proofErr w:type="gramStart"/>
      <w:r w:rsidR="00702736">
        <w:rPr>
          <w:rFonts w:ascii="Times New Roman" w:hAnsi="Times New Roman" w:cs="Times New Roman"/>
        </w:rPr>
        <w:t>age-1</w:t>
      </w:r>
      <w:proofErr w:type="gramEnd"/>
      <w:r w:rsidR="00702736">
        <w:rPr>
          <w:rFonts w:ascii="Times New Roman" w:hAnsi="Times New Roman" w:cs="Times New Roman"/>
        </w:rPr>
        <w:t xml:space="preserve">, </w:t>
      </w:r>
      <w:r w:rsidR="00E07C15">
        <w:rPr>
          <w:rFonts w:ascii="Times New Roman" w:hAnsi="Times New Roman" w:cs="Times New Roman"/>
        </w:rPr>
        <w:t>i.e.,</w:t>
      </w:r>
      <w:r w:rsidR="00702736">
        <w:rPr>
          <w:rFonts w:ascii="Times New Roman" w:hAnsi="Times New Roman" w:cs="Times New Roman"/>
        </w:rPr>
        <w:t xml:space="preserve"> recruitment, </w:t>
      </w:r>
      <w:r w:rsidR="00DC6C93">
        <w:rPr>
          <w:rFonts w:ascii="Times New Roman" w:hAnsi="Times New Roman" w:cs="Times New Roman"/>
        </w:rPr>
        <w:t xml:space="preserve">deviations </w:t>
      </w:r>
      <w:r w:rsidR="00702736">
        <w:rPr>
          <w:rFonts w:ascii="Times New Roman" w:hAnsi="Times New Roman" w:cs="Times New Roman"/>
        </w:rPr>
        <w:t xml:space="preserve">as random effects, whereas models in the right column treat all NAA </w:t>
      </w:r>
      <w:r w:rsidR="00DC6C93">
        <w:rPr>
          <w:rFonts w:ascii="Times New Roman" w:hAnsi="Times New Roman" w:cs="Times New Roman"/>
        </w:rPr>
        <w:t xml:space="preserve">deviations </w:t>
      </w:r>
      <w:r w:rsidR="00702736">
        <w:rPr>
          <w:rFonts w:ascii="Times New Roman" w:hAnsi="Times New Roman" w:cs="Times New Roman"/>
        </w:rPr>
        <w:t xml:space="preserve">as random effects. Models are grouped into rows by correlation structure: </w:t>
      </w:r>
      <w:proofErr w:type="spellStart"/>
      <w:r w:rsidR="00702736">
        <w:rPr>
          <w:rFonts w:ascii="Times New Roman" w:hAnsi="Times New Roman" w:cs="Times New Roman"/>
        </w:rPr>
        <w:t>Indep</w:t>
      </w:r>
      <w:proofErr w:type="spellEnd"/>
      <w:r w:rsidR="00702736">
        <w:rPr>
          <w:rFonts w:ascii="Times New Roman" w:hAnsi="Times New Roman" w:cs="Times New Roman"/>
        </w:rPr>
        <w:t xml:space="preserve">. = </w:t>
      </w:r>
      <w:r w:rsidR="00020F5D">
        <w:rPr>
          <w:rFonts w:ascii="Times New Roman" w:hAnsi="Times New Roman" w:cs="Times New Roman"/>
        </w:rPr>
        <w:t xml:space="preserve">independent </w:t>
      </w:r>
      <w:r w:rsidR="00702736">
        <w:rPr>
          <w:rFonts w:ascii="Times New Roman" w:hAnsi="Times New Roman" w:cs="Times New Roman"/>
        </w:rPr>
        <w:t>(</w:t>
      </w:r>
      <w:r w:rsidR="00020F5D">
        <w:rPr>
          <w:rFonts w:ascii="Times New Roman" w:hAnsi="Times New Roman" w:cs="Times New Roman"/>
        </w:rPr>
        <w:t>no correlation</w:t>
      </w:r>
      <w:r w:rsidR="00702736">
        <w:rPr>
          <w:rFonts w:ascii="Times New Roman" w:hAnsi="Times New Roman" w:cs="Times New Roman"/>
        </w:rPr>
        <w:t>), AR(1)</w:t>
      </w:r>
      <w:r w:rsidR="00702736" w:rsidRPr="00702736">
        <w:rPr>
          <w:rFonts w:ascii="Times New Roman" w:hAnsi="Times New Roman" w:cs="Times New Roman"/>
          <w:vertAlign w:val="subscript"/>
        </w:rPr>
        <w:t>age</w:t>
      </w:r>
      <w:r w:rsidR="00702736">
        <w:rPr>
          <w:rFonts w:ascii="Times New Roman" w:hAnsi="Times New Roman" w:cs="Times New Roman"/>
        </w:rPr>
        <w:t xml:space="preserve"> = autoregressive by age, AR(1)</w:t>
      </w:r>
      <w:r w:rsidR="00702736" w:rsidRPr="00702736">
        <w:rPr>
          <w:rFonts w:ascii="Times New Roman" w:hAnsi="Times New Roman" w:cs="Times New Roman"/>
          <w:vertAlign w:val="subscript"/>
        </w:rPr>
        <w:t>year</w:t>
      </w:r>
      <w:r w:rsidR="00702736">
        <w:rPr>
          <w:rFonts w:ascii="Times New Roman" w:hAnsi="Times New Roman" w:cs="Times New Roman"/>
        </w:rPr>
        <w:t xml:space="preserve"> = autoregressive by year, and 2D AR(1) = autoregressive by age and year</w:t>
      </w:r>
      <w:r w:rsidR="00020F5D">
        <w:rPr>
          <w:rFonts w:ascii="Times New Roman" w:hAnsi="Times New Roman" w:cs="Times New Roman"/>
        </w:rPr>
        <w:t xml:space="preserve">. </w:t>
      </w:r>
      <w:r w:rsidR="005737D5">
        <w:rPr>
          <w:rFonts w:ascii="Times New Roman" w:hAnsi="Times New Roman" w:cs="Times New Roman"/>
        </w:rPr>
        <w:t>The vertical dashed line denotes the terminal year in the assessment, 2018.</w:t>
      </w:r>
      <w:r w:rsidR="004F2DA3">
        <w:rPr>
          <w:rFonts w:ascii="Times New Roman" w:hAnsi="Times New Roman" w:cs="Times New Roman"/>
        </w:rPr>
        <w:t xml:space="preserve"> </w:t>
      </w:r>
      <w:r w:rsidR="008C261A">
        <w:rPr>
          <w:rFonts w:ascii="Times New Roman" w:hAnsi="Times New Roman" w:cs="Times New Roman"/>
        </w:rPr>
        <w:t>Model descriptions are listed in Table 1.</w:t>
      </w:r>
    </w:p>
    <w:p w14:paraId="37C455E2" w14:textId="3B847F36" w:rsidR="006E0CB5" w:rsidRDefault="00445277" w:rsidP="00165EF1">
      <w:pPr>
        <w:ind w:firstLine="0"/>
        <w:rPr>
          <w:rFonts w:ascii="Times New Roman" w:hAnsi="Times New Roman" w:cs="Times New Roman"/>
        </w:rPr>
      </w:pPr>
      <w:r>
        <w:rPr>
          <w:rFonts w:ascii="Times New Roman" w:hAnsi="Times New Roman" w:cs="Times New Roman"/>
        </w:rPr>
        <w:br w:type="page"/>
      </w:r>
      <w:bookmarkEnd w:id="33"/>
      <w:bookmarkEnd w:id="34"/>
    </w:p>
    <w:p w14:paraId="1796CC47" w14:textId="0326EDDA" w:rsidR="00466F92" w:rsidRDefault="00AD43EC" w:rsidP="00466F92">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077F87A2" wp14:editId="5BC5E1CE">
            <wp:extent cx="5943600" cy="3820795"/>
            <wp:effectExtent l="0" t="0" r="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reldiff_2dar1.pdf-1.jpg"/>
                    <pic:cNvPicPr/>
                  </pic:nvPicPr>
                  <pic:blipFill>
                    <a:blip r:embed="rId12"/>
                    <a:stretch>
                      <a:fillRect/>
                    </a:stretch>
                  </pic:blipFill>
                  <pic:spPr>
                    <a:xfrm>
                      <a:off x="0" y="0"/>
                      <a:ext cx="5943600" cy="3820795"/>
                    </a:xfrm>
                    <a:prstGeom prst="rect">
                      <a:avLst/>
                    </a:prstGeom>
                  </pic:spPr>
                </pic:pic>
              </a:graphicData>
            </a:graphic>
          </wp:inline>
        </w:drawing>
      </w:r>
    </w:p>
    <w:p w14:paraId="0F27748C" w14:textId="4941A3A1" w:rsidR="00466F92" w:rsidRDefault="00466F92" w:rsidP="00466F92">
      <w:pPr>
        <w:ind w:firstLine="0"/>
        <w:rPr>
          <w:rFonts w:ascii="Times New Roman" w:hAnsi="Times New Roman" w:cs="Times New Roman"/>
        </w:rPr>
      </w:pPr>
      <w:r>
        <w:rPr>
          <w:rFonts w:ascii="Times New Roman" w:hAnsi="Times New Roman" w:cs="Times New Roman"/>
        </w:rPr>
        <w:t xml:space="preserve">Figure 2. Relative difference in estimates of </w:t>
      </w:r>
      <w:r w:rsidR="00EC464B">
        <w:rPr>
          <w:rFonts w:ascii="Times New Roman" w:hAnsi="Times New Roman" w:cs="Times New Roman"/>
        </w:rPr>
        <w:t>fishing mortality (</w:t>
      </w:r>
      <w:r w:rsidRPr="00EC464B">
        <w:rPr>
          <w:rFonts w:ascii="Times New Roman" w:hAnsi="Times New Roman" w:cs="Times New Roman"/>
          <w:i/>
          <w:iCs/>
        </w:rPr>
        <w:t>F</w:t>
      </w:r>
      <w:r w:rsidR="00EC464B">
        <w:rPr>
          <w:rFonts w:ascii="Times New Roman" w:hAnsi="Times New Roman" w:cs="Times New Roman"/>
        </w:rPr>
        <w:t xml:space="preserve">, </w:t>
      </w:r>
      <w:r w:rsidRPr="00EC464B">
        <w:rPr>
          <w:rFonts w:ascii="Times New Roman" w:hAnsi="Times New Roman" w:cs="Times New Roman"/>
        </w:rPr>
        <w:t>top</w:t>
      </w:r>
      <w:r>
        <w:rPr>
          <w:rFonts w:ascii="Times New Roman" w:hAnsi="Times New Roman" w:cs="Times New Roman"/>
        </w:rPr>
        <w:t xml:space="preserve"> </w:t>
      </w:r>
      <w:r w:rsidR="00EC464B">
        <w:rPr>
          <w:rFonts w:ascii="Times New Roman" w:hAnsi="Times New Roman" w:cs="Times New Roman"/>
        </w:rPr>
        <w:t>row</w:t>
      </w:r>
      <w:r>
        <w:rPr>
          <w:rFonts w:ascii="Times New Roman" w:hAnsi="Times New Roman" w:cs="Times New Roman"/>
        </w:rPr>
        <w:t xml:space="preserve">) and </w:t>
      </w:r>
      <w:r w:rsidR="00EC464B">
        <w:rPr>
          <w:rFonts w:ascii="Times New Roman" w:hAnsi="Times New Roman" w:cs="Times New Roman"/>
        </w:rPr>
        <w:t>spawning stock biomass (</w:t>
      </w:r>
      <w:r>
        <w:rPr>
          <w:rFonts w:ascii="Times New Roman" w:hAnsi="Times New Roman" w:cs="Times New Roman"/>
        </w:rPr>
        <w:t>SSB</w:t>
      </w:r>
      <w:r w:rsidR="00EC464B">
        <w:rPr>
          <w:rFonts w:ascii="Times New Roman" w:hAnsi="Times New Roman" w:cs="Times New Roman"/>
        </w:rPr>
        <w:t>, bottom row</w:t>
      </w:r>
      <w:r>
        <w:rPr>
          <w:rFonts w:ascii="Times New Roman" w:hAnsi="Times New Roman" w:cs="Times New Roman"/>
        </w:rPr>
        <w:t xml:space="preserve">) from constraining deviations in </w:t>
      </w:r>
      <w:r w:rsidR="00EC464B">
        <w:rPr>
          <w:rFonts w:ascii="Times New Roman" w:hAnsi="Times New Roman" w:cs="Times New Roman"/>
        </w:rPr>
        <w:t>numbers-at-age</w:t>
      </w:r>
      <w:r>
        <w:rPr>
          <w:rFonts w:ascii="Times New Roman" w:hAnsi="Times New Roman" w:cs="Times New Roman"/>
        </w:rPr>
        <w:t xml:space="preserve"> (</w:t>
      </w:r>
      <w:r w:rsidR="00EC464B">
        <w:rPr>
          <w:rFonts w:ascii="Times New Roman" w:hAnsi="Times New Roman" w:cs="Times New Roman"/>
        </w:rPr>
        <w:t xml:space="preserve">NAA, </w:t>
      </w:r>
      <w:r>
        <w:rPr>
          <w:rFonts w:ascii="Times New Roman" w:hAnsi="Times New Roman" w:cs="Times New Roman"/>
        </w:rPr>
        <w:t xml:space="preserve">left) and </w:t>
      </w:r>
      <w:r w:rsidR="00EC464B">
        <w:rPr>
          <w:rFonts w:ascii="Times New Roman" w:hAnsi="Times New Roman" w:cs="Times New Roman"/>
        </w:rPr>
        <w:t>natural mortality (</w:t>
      </w:r>
      <w:r w:rsidRPr="003A2643">
        <w:rPr>
          <w:rFonts w:ascii="Times New Roman" w:hAnsi="Times New Roman" w:cs="Times New Roman"/>
          <w:i/>
          <w:iCs/>
        </w:rPr>
        <w:t>M</w:t>
      </w:r>
      <w:r w:rsidR="00EC464B" w:rsidRPr="00EC464B">
        <w:rPr>
          <w:rFonts w:ascii="Times New Roman" w:hAnsi="Times New Roman" w:cs="Times New Roman"/>
        </w:rPr>
        <w:t xml:space="preserve">, </w:t>
      </w:r>
      <w:r>
        <w:rPr>
          <w:rFonts w:ascii="Times New Roman" w:hAnsi="Times New Roman" w:cs="Times New Roman"/>
        </w:rPr>
        <w:t>right</w:t>
      </w:r>
      <w:r w:rsidR="00EC464B">
        <w:rPr>
          <w:rFonts w:ascii="Times New Roman" w:hAnsi="Times New Roman" w:cs="Times New Roman"/>
        </w:rPr>
        <w:t xml:space="preserve"> column</w:t>
      </w:r>
      <w:r>
        <w:rPr>
          <w:rFonts w:ascii="Times New Roman" w:hAnsi="Times New Roman" w:cs="Times New Roman"/>
        </w:rPr>
        <w:t xml:space="preserve">) to follow a </w:t>
      </w:r>
      <w:r w:rsidR="00EC464B">
        <w:rPr>
          <w:rFonts w:ascii="Times New Roman" w:hAnsi="Times New Roman" w:cs="Times New Roman"/>
        </w:rPr>
        <w:t xml:space="preserve">2D autoregressive </w:t>
      </w:r>
      <w:r>
        <w:rPr>
          <w:rFonts w:ascii="Times New Roman" w:hAnsi="Times New Roman" w:cs="Times New Roman"/>
        </w:rPr>
        <w:t>correlation structure over ages and years</w:t>
      </w:r>
      <w:r w:rsidR="00EC464B">
        <w:rPr>
          <w:rFonts w:ascii="Times New Roman" w:hAnsi="Times New Roman" w:cs="Times New Roman"/>
        </w:rPr>
        <w:t>, 2D AR(1)</w:t>
      </w:r>
      <w:r>
        <w:rPr>
          <w:rFonts w:ascii="Times New Roman" w:hAnsi="Times New Roman" w:cs="Times New Roman"/>
        </w:rPr>
        <w:t xml:space="preserve">. Relative difference was calculated </w:t>
      </w:r>
      <w:r w:rsidR="00EC464B">
        <w:rPr>
          <w:rFonts w:ascii="Times New Roman" w:hAnsi="Times New Roman" w:cs="Times New Roman"/>
        </w:rPr>
        <w:t>using the model with independent (</w:t>
      </w:r>
      <w:proofErr w:type="spellStart"/>
      <w:r w:rsidR="00EC464B">
        <w:rPr>
          <w:rFonts w:ascii="Times New Roman" w:hAnsi="Times New Roman" w:cs="Times New Roman"/>
        </w:rPr>
        <w:t>Indep</w:t>
      </w:r>
      <w:proofErr w:type="spellEnd"/>
      <w:r w:rsidR="00EC464B">
        <w:rPr>
          <w:rFonts w:ascii="Times New Roman" w:hAnsi="Times New Roman" w:cs="Times New Roman"/>
        </w:rPr>
        <w:t xml:space="preserve">.) deviations in the process listed in column heading as the baseline, </w:t>
      </w:r>
      <w:r w:rsidR="00E07C15">
        <w:rPr>
          <w:rFonts w:ascii="Times New Roman" w:hAnsi="Times New Roman" w:cs="Times New Roman"/>
        </w:rPr>
        <w:t>i.e.,</w:t>
      </w:r>
      <w:r w:rsidR="00EC464B">
        <w:rPr>
          <w:rFonts w:ascii="Times New Roman" w:hAnsi="Times New Roman" w:cs="Times New Roman"/>
        </w:rPr>
        <w:t xml:space="preserve"> </w:t>
      </w:r>
      <m:oMath>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2D AR(1)</m:t>
                </m:r>
              </m:sub>
            </m:sSub>
          </m:num>
          <m:den>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ndep.</m:t>
                </m:r>
              </m:sub>
            </m:sSub>
          </m:den>
        </m:f>
        <m:r>
          <w:rPr>
            <w:rFonts w:ascii="Cambria Math" w:hAnsi="Cambria Math" w:cs="Times New Roman"/>
          </w:rPr>
          <m:t>-1</m:t>
        </m:r>
      </m:oMath>
      <w:r>
        <w:rPr>
          <w:rFonts w:ascii="Times New Roman" w:hAnsi="Times New Roman" w:cs="Times New Roman"/>
        </w:rPr>
        <w:t xml:space="preserve">, where </w:t>
      </w:r>
      <m:oMath>
        <m:r>
          <w:rPr>
            <w:rFonts w:ascii="Cambria Math" w:hAnsi="Cambria Math" w:cs="Times New Roman"/>
          </w:rPr>
          <m:t>θ</m:t>
        </m:r>
      </m:oMath>
      <w:r>
        <w:rPr>
          <w:rFonts w:ascii="Times New Roman" w:hAnsi="Times New Roman" w:cs="Times New Roman"/>
        </w:rPr>
        <w:t xml:space="preserve"> is either </w:t>
      </w:r>
      <w:r w:rsidR="006919C1" w:rsidRPr="006919C1">
        <w:rPr>
          <w:rFonts w:ascii="Times New Roman" w:hAnsi="Times New Roman" w:cs="Times New Roman"/>
          <w:i/>
          <w:iCs/>
        </w:rPr>
        <w:t>F</w:t>
      </w:r>
      <w:r>
        <w:rPr>
          <w:rFonts w:ascii="Times New Roman" w:hAnsi="Times New Roman" w:cs="Times New Roman"/>
        </w:rPr>
        <w:t xml:space="preserve"> or SSB.</w:t>
      </w:r>
      <w:r w:rsidR="006F4E4A">
        <w:rPr>
          <w:rFonts w:ascii="Times New Roman" w:hAnsi="Times New Roman" w:cs="Times New Roman"/>
        </w:rPr>
        <w:t xml:space="preserve"> Results labeled as “</w:t>
      </w:r>
      <w:r>
        <w:rPr>
          <w:rFonts w:ascii="Times New Roman" w:hAnsi="Times New Roman" w:cs="Times New Roman"/>
        </w:rPr>
        <w:t>2D AR1 + NAA/M</w:t>
      </w:r>
      <w:r w:rsidR="006F4E4A">
        <w:rPr>
          <w:rFonts w:ascii="Times New Roman" w:hAnsi="Times New Roman" w:cs="Times New Roman"/>
        </w:rPr>
        <w:t>”</w:t>
      </w:r>
      <w:r>
        <w:rPr>
          <w:rFonts w:ascii="Times New Roman" w:hAnsi="Times New Roman" w:cs="Times New Roman"/>
        </w:rPr>
        <w:t xml:space="preserve"> </w:t>
      </w:r>
      <w:r w:rsidR="006F4E4A">
        <w:rPr>
          <w:rFonts w:ascii="Times New Roman" w:hAnsi="Times New Roman" w:cs="Times New Roman"/>
        </w:rPr>
        <w:t xml:space="preserve">are from models with </w:t>
      </w:r>
      <w:r>
        <w:rPr>
          <w:rFonts w:ascii="Times New Roman" w:hAnsi="Times New Roman" w:cs="Times New Roman"/>
        </w:rPr>
        <w:t xml:space="preserve">2D AR(1) deviations </w:t>
      </w:r>
      <w:r w:rsidR="006F4E4A">
        <w:rPr>
          <w:rFonts w:ascii="Times New Roman" w:hAnsi="Times New Roman" w:cs="Times New Roman"/>
        </w:rPr>
        <w:t xml:space="preserve">in the process by column </w:t>
      </w:r>
      <w:r>
        <w:rPr>
          <w:rFonts w:ascii="Times New Roman" w:hAnsi="Times New Roman" w:cs="Times New Roman"/>
        </w:rPr>
        <w:t xml:space="preserve">as well as </w:t>
      </w:r>
      <w:r w:rsidR="006F4E4A">
        <w:rPr>
          <w:rFonts w:ascii="Times New Roman" w:hAnsi="Times New Roman" w:cs="Times New Roman"/>
        </w:rPr>
        <w:t>independent</w:t>
      </w:r>
      <w:r>
        <w:rPr>
          <w:rFonts w:ascii="Times New Roman" w:hAnsi="Times New Roman" w:cs="Times New Roman"/>
        </w:rPr>
        <w:t xml:space="preserve"> deviations in the off-column heading.</w:t>
      </w:r>
      <w:r w:rsidR="00762789">
        <w:rPr>
          <w:rFonts w:ascii="Times New Roman" w:hAnsi="Times New Roman" w:cs="Times New Roman"/>
        </w:rPr>
        <w:t xml:space="preserve"> The vertical dashed line marks the terminal year in the assessment, 2018.</w:t>
      </w:r>
      <w:r w:rsidR="005A3510">
        <w:rPr>
          <w:rFonts w:ascii="Times New Roman" w:hAnsi="Times New Roman" w:cs="Times New Roman"/>
        </w:rPr>
        <w:t xml:space="preserve"> </w:t>
      </w:r>
      <w:r w:rsidR="005A3510" w:rsidRPr="00BC160A">
        <w:rPr>
          <w:rFonts w:ascii="Times New Roman" w:hAnsi="Times New Roman" w:cs="Times New Roman"/>
          <w:i/>
          <w:iCs/>
        </w:rPr>
        <w:t>F</w:t>
      </w:r>
      <w:r w:rsidR="005A3510">
        <w:rPr>
          <w:rFonts w:ascii="Times New Roman" w:hAnsi="Times New Roman" w:cs="Times New Roman"/>
        </w:rPr>
        <w:t xml:space="preserve"> was fixed at 0 in projection years.</w:t>
      </w:r>
    </w:p>
    <w:p w14:paraId="77AECD89" w14:textId="77777777" w:rsidR="00466F92" w:rsidRDefault="00466F92" w:rsidP="00466F92">
      <w:pPr>
        <w:ind w:firstLine="0"/>
        <w:rPr>
          <w:rFonts w:ascii="Times New Roman" w:hAnsi="Times New Roman" w:cs="Times New Roman"/>
        </w:rPr>
      </w:pPr>
      <w:r>
        <w:rPr>
          <w:rFonts w:ascii="Times New Roman" w:hAnsi="Times New Roman" w:cs="Times New Roman"/>
        </w:rPr>
        <w:br w:type="page"/>
      </w:r>
    </w:p>
    <w:p w14:paraId="4FF7F78C" w14:textId="5A4A2613" w:rsidR="00165EF1" w:rsidRDefault="008C1BE0">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69A3921F" wp14:editId="3A81CAEE">
            <wp:extent cx="3657600" cy="5492496"/>
            <wp:effectExtent l="0" t="0" r="0" b="0"/>
            <wp:docPr id="6" name="Picture 6"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_m_devs.pdf-1.jpg"/>
                    <pic:cNvPicPr/>
                  </pic:nvPicPr>
                  <pic:blipFill>
                    <a:blip r:embed="rId13"/>
                    <a:stretch>
                      <a:fillRect/>
                    </a:stretch>
                  </pic:blipFill>
                  <pic:spPr>
                    <a:xfrm>
                      <a:off x="0" y="0"/>
                      <a:ext cx="3657600" cy="5492496"/>
                    </a:xfrm>
                    <a:prstGeom prst="rect">
                      <a:avLst/>
                    </a:prstGeom>
                  </pic:spPr>
                </pic:pic>
              </a:graphicData>
            </a:graphic>
          </wp:inline>
        </w:drawing>
      </w:r>
    </w:p>
    <w:p w14:paraId="5942C82D" w14:textId="79972528" w:rsidR="007C5BEB" w:rsidRDefault="00165EF1" w:rsidP="007C5BEB">
      <w:pPr>
        <w:ind w:firstLine="0"/>
        <w:rPr>
          <w:rFonts w:ascii="Times New Roman" w:hAnsi="Times New Roman" w:cs="Times New Roman"/>
        </w:rPr>
      </w:pPr>
      <w:r>
        <w:rPr>
          <w:rFonts w:ascii="Times New Roman" w:hAnsi="Times New Roman" w:cs="Times New Roman"/>
        </w:rPr>
        <w:t xml:space="preserve">Figure </w:t>
      </w:r>
      <w:r w:rsidR="00466F92">
        <w:rPr>
          <w:rFonts w:ascii="Times New Roman" w:hAnsi="Times New Roman" w:cs="Times New Roman"/>
        </w:rPr>
        <w:t>3</w:t>
      </w:r>
      <w:r>
        <w:rPr>
          <w:rFonts w:ascii="Times New Roman" w:hAnsi="Times New Roman" w:cs="Times New Roman"/>
        </w:rPr>
        <w:t>.</w:t>
      </w:r>
      <w:r w:rsidR="00F93B9D">
        <w:rPr>
          <w:rFonts w:ascii="Times New Roman" w:hAnsi="Times New Roman" w:cs="Times New Roman"/>
        </w:rPr>
        <w:t xml:space="preserve"> D</w:t>
      </w:r>
      <w:r w:rsidR="007C5BEB">
        <w:rPr>
          <w:rFonts w:ascii="Times New Roman" w:hAnsi="Times New Roman" w:cs="Times New Roman"/>
        </w:rPr>
        <w:t xml:space="preserve">eviations in </w:t>
      </w:r>
      <w:r w:rsidR="00F93B9D">
        <w:rPr>
          <w:rFonts w:ascii="Times New Roman" w:hAnsi="Times New Roman" w:cs="Times New Roman"/>
        </w:rPr>
        <w:t xml:space="preserve">log </w:t>
      </w:r>
      <w:r w:rsidR="007C5BEB">
        <w:rPr>
          <w:rFonts w:ascii="Times New Roman" w:hAnsi="Times New Roman" w:cs="Times New Roman"/>
        </w:rPr>
        <w:t>natural mortality (</w:t>
      </w:r>
      <w:r w:rsidR="007C5BEB" w:rsidRPr="003A2643">
        <w:rPr>
          <w:rFonts w:ascii="Times New Roman" w:hAnsi="Times New Roman" w:cs="Times New Roman"/>
          <w:i/>
          <w:iCs/>
        </w:rPr>
        <w:t>M</w:t>
      </w:r>
      <w:r w:rsidR="007C5BEB">
        <w:rPr>
          <w:rFonts w:ascii="Times New Roman" w:hAnsi="Times New Roman" w:cs="Times New Roman"/>
        </w:rPr>
        <w:t>) by year and age estimated by models without numbers-at-age (NAA) random effects.</w:t>
      </w:r>
      <w:r w:rsidR="00F93B9D">
        <w:rPr>
          <w:rFonts w:ascii="Times New Roman" w:hAnsi="Times New Roman" w:cs="Times New Roman"/>
        </w:rPr>
        <w:t xml:space="preserve"> </w:t>
      </w:r>
      <w:r w:rsidR="004F2DA3">
        <w:rPr>
          <w:rFonts w:ascii="Times New Roman" w:hAnsi="Times New Roman" w:cs="Times New Roman"/>
        </w:rPr>
        <w:t xml:space="preserve">Models are grouped into rows by the correlation structure of the </w:t>
      </w:r>
      <w:r w:rsidR="004F2DA3" w:rsidRPr="004F2DA3">
        <w:rPr>
          <w:rFonts w:ascii="Times New Roman" w:hAnsi="Times New Roman" w:cs="Times New Roman"/>
          <w:i/>
          <w:iCs/>
        </w:rPr>
        <w:t>M</w:t>
      </w:r>
      <w:r w:rsidR="004F2DA3">
        <w:rPr>
          <w:rFonts w:ascii="Times New Roman" w:hAnsi="Times New Roman" w:cs="Times New Roman"/>
        </w:rPr>
        <w:t xml:space="preserve"> deviations: none = no deviations from the </w:t>
      </w:r>
      <w:r w:rsidR="004F2DA3" w:rsidRPr="003A2643">
        <w:rPr>
          <w:rFonts w:ascii="Times New Roman" w:hAnsi="Times New Roman" w:cs="Times New Roman"/>
          <w:i/>
          <w:iCs/>
        </w:rPr>
        <w:t>M</w:t>
      </w:r>
      <w:r w:rsidR="004F2DA3">
        <w:rPr>
          <w:rFonts w:ascii="Times New Roman" w:hAnsi="Times New Roman" w:cs="Times New Roman"/>
        </w:rPr>
        <w:t xml:space="preserve"> values specified in the assessment (Base model), </w:t>
      </w:r>
      <w:proofErr w:type="spellStart"/>
      <w:r w:rsidR="004F2DA3">
        <w:rPr>
          <w:rFonts w:ascii="Times New Roman" w:hAnsi="Times New Roman" w:cs="Times New Roman"/>
        </w:rPr>
        <w:t>indep</w:t>
      </w:r>
      <w:proofErr w:type="spellEnd"/>
      <w:r w:rsidR="004F2DA3">
        <w:rPr>
          <w:rFonts w:ascii="Times New Roman" w:hAnsi="Times New Roman" w:cs="Times New Roman"/>
        </w:rPr>
        <w:t>. = independent (no correlation, M-1), AR(1)</w:t>
      </w:r>
      <w:r w:rsidR="004F2DA3" w:rsidRPr="00702736">
        <w:rPr>
          <w:rFonts w:ascii="Times New Roman" w:hAnsi="Times New Roman" w:cs="Times New Roman"/>
          <w:vertAlign w:val="subscript"/>
        </w:rPr>
        <w:t>age</w:t>
      </w:r>
      <w:r w:rsidR="004F2DA3">
        <w:rPr>
          <w:rFonts w:ascii="Times New Roman" w:hAnsi="Times New Roman" w:cs="Times New Roman"/>
        </w:rPr>
        <w:t xml:space="preserve"> = autoregressive by age (M-2), AR(1)</w:t>
      </w:r>
      <w:r w:rsidR="004F2DA3" w:rsidRPr="00702736">
        <w:rPr>
          <w:rFonts w:ascii="Times New Roman" w:hAnsi="Times New Roman" w:cs="Times New Roman"/>
          <w:vertAlign w:val="subscript"/>
        </w:rPr>
        <w:t>year</w:t>
      </w:r>
      <w:r w:rsidR="004F2DA3">
        <w:rPr>
          <w:rFonts w:ascii="Times New Roman" w:hAnsi="Times New Roman" w:cs="Times New Roman"/>
        </w:rPr>
        <w:t xml:space="preserve"> = autoregressive by year (M-3), and 2D AR(1) = autoregressive by age and year (M-4). </w:t>
      </w:r>
      <w:r w:rsidR="005737D5">
        <w:rPr>
          <w:rFonts w:ascii="Times New Roman" w:hAnsi="Times New Roman" w:cs="Times New Roman"/>
        </w:rPr>
        <w:t>The vertical dashed line marks the terminal year in the assessment, 2018.</w:t>
      </w:r>
      <w:r w:rsidR="008C261A">
        <w:rPr>
          <w:rFonts w:ascii="Times New Roman" w:hAnsi="Times New Roman" w:cs="Times New Roman"/>
        </w:rPr>
        <w:t xml:space="preserve"> Model descriptions are listed in Table 2.</w:t>
      </w:r>
    </w:p>
    <w:p w14:paraId="06A4FE0F" w14:textId="1B8DF13F" w:rsidR="00165EF1" w:rsidRDefault="00165EF1">
      <w:pPr>
        <w:ind w:firstLine="0"/>
        <w:rPr>
          <w:rFonts w:ascii="Times New Roman" w:hAnsi="Times New Roman" w:cs="Times New Roman"/>
        </w:rPr>
      </w:pPr>
    </w:p>
    <w:p w14:paraId="3395ED4B" w14:textId="77777777" w:rsidR="003A2643" w:rsidRDefault="00165EF1">
      <w:pPr>
        <w:ind w:firstLine="0"/>
        <w:rPr>
          <w:rFonts w:ascii="Times New Roman" w:hAnsi="Times New Roman" w:cs="Times New Roman"/>
        </w:rPr>
      </w:pPr>
      <w:r>
        <w:rPr>
          <w:rFonts w:ascii="Times New Roman" w:hAnsi="Times New Roman" w:cs="Times New Roman"/>
        </w:rPr>
        <w:br w:type="page"/>
      </w:r>
    </w:p>
    <w:p w14:paraId="390E0179" w14:textId="4B2A772E" w:rsidR="00A52242" w:rsidRDefault="008F07E7" w:rsidP="00A52242">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372B0E4E" wp14:editId="28B03120">
            <wp:extent cx="5943600" cy="3396615"/>
            <wp:effectExtent l="0" t="0" r="0" b="0"/>
            <wp:docPr id="16" name="Picture 16"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4_naa_m_devs_2mods.pdf-1.jpg"/>
                    <pic:cNvPicPr/>
                  </pic:nvPicPr>
                  <pic:blipFill>
                    <a:blip r:embed="rId14"/>
                    <a:stretch>
                      <a:fillRect/>
                    </a:stretch>
                  </pic:blipFill>
                  <pic:spPr>
                    <a:xfrm>
                      <a:off x="0" y="0"/>
                      <a:ext cx="5943600" cy="3396615"/>
                    </a:xfrm>
                    <a:prstGeom prst="rect">
                      <a:avLst/>
                    </a:prstGeom>
                  </pic:spPr>
                </pic:pic>
              </a:graphicData>
            </a:graphic>
          </wp:inline>
        </w:drawing>
      </w:r>
    </w:p>
    <w:p w14:paraId="695B5D37" w14:textId="7E0F0A96" w:rsidR="005737D5" w:rsidRDefault="00A52242" w:rsidP="00A52242">
      <w:pPr>
        <w:ind w:firstLine="0"/>
        <w:rPr>
          <w:rFonts w:ascii="Times New Roman" w:hAnsi="Times New Roman" w:cs="Times New Roman"/>
        </w:rPr>
      </w:pPr>
      <w:r>
        <w:rPr>
          <w:rFonts w:ascii="Times New Roman" w:hAnsi="Times New Roman" w:cs="Times New Roman"/>
        </w:rPr>
        <w:t>Figure 4. Deviations in natural mortality (</w:t>
      </w:r>
      <w:r w:rsidR="009774B9">
        <w:rPr>
          <w:rFonts w:ascii="Times New Roman" w:hAnsi="Times New Roman" w:cs="Times New Roman"/>
        </w:rPr>
        <w:t xml:space="preserve">log </w:t>
      </w:r>
      <w:r w:rsidRPr="003A2643">
        <w:rPr>
          <w:rFonts w:ascii="Times New Roman" w:hAnsi="Times New Roman" w:cs="Times New Roman"/>
          <w:i/>
          <w:iCs/>
        </w:rPr>
        <w:t>M</w:t>
      </w:r>
      <w:r>
        <w:rPr>
          <w:rFonts w:ascii="Times New Roman" w:hAnsi="Times New Roman" w:cs="Times New Roman"/>
        </w:rPr>
        <w:t xml:space="preserve">, top </w:t>
      </w:r>
      <w:r w:rsidR="00AD43EC">
        <w:rPr>
          <w:rFonts w:ascii="Times New Roman" w:hAnsi="Times New Roman" w:cs="Times New Roman"/>
        </w:rPr>
        <w:t>row</w:t>
      </w:r>
      <w:r>
        <w:rPr>
          <w:rFonts w:ascii="Times New Roman" w:hAnsi="Times New Roman" w:cs="Times New Roman"/>
        </w:rPr>
        <w:t>) and numbers-at-age (</w:t>
      </w:r>
      <w:r w:rsidR="009774B9">
        <w:rPr>
          <w:rFonts w:ascii="Times New Roman" w:hAnsi="Times New Roman" w:cs="Times New Roman"/>
        </w:rPr>
        <w:t xml:space="preserve">log </w:t>
      </w:r>
      <w:r>
        <w:rPr>
          <w:rFonts w:ascii="Times New Roman" w:hAnsi="Times New Roman" w:cs="Times New Roman"/>
        </w:rPr>
        <w:t xml:space="preserve">NAA, bottom </w:t>
      </w:r>
      <w:r w:rsidR="00AD43EC">
        <w:rPr>
          <w:rFonts w:ascii="Times New Roman" w:hAnsi="Times New Roman" w:cs="Times New Roman"/>
        </w:rPr>
        <w:t>row</w:t>
      </w:r>
      <w:r>
        <w:rPr>
          <w:rFonts w:ascii="Times New Roman" w:hAnsi="Times New Roman" w:cs="Times New Roman"/>
        </w:rPr>
        <w:t xml:space="preserve">) from </w:t>
      </w:r>
      <w:r w:rsidR="00AD43EC">
        <w:rPr>
          <w:rFonts w:ascii="Times New Roman" w:hAnsi="Times New Roman" w:cs="Times New Roman"/>
        </w:rPr>
        <w:t xml:space="preserve">models NAA-M-2 (left column) and NAA-M-3 (right column). </w:t>
      </w:r>
      <w:r w:rsidR="005737D5">
        <w:rPr>
          <w:rFonts w:ascii="Times New Roman" w:hAnsi="Times New Roman" w:cs="Times New Roman"/>
        </w:rPr>
        <w:t>The vertical dashed line marks the terminal year in the assessment, 2018.</w:t>
      </w:r>
      <w:r w:rsidR="009774B9">
        <w:rPr>
          <w:rFonts w:ascii="Times New Roman" w:hAnsi="Times New Roman" w:cs="Times New Roman"/>
        </w:rPr>
        <w:t xml:space="preserve"> </w:t>
      </w:r>
      <w:r w:rsidR="00AD43EC">
        <w:rPr>
          <w:rFonts w:ascii="Times New Roman" w:hAnsi="Times New Roman" w:cs="Times New Roman"/>
        </w:rPr>
        <w:t>Deviations are zero in the projection years when they are treated as independent</w:t>
      </w:r>
      <w:r w:rsidR="00DC6C93">
        <w:rPr>
          <w:rFonts w:ascii="Times New Roman" w:hAnsi="Times New Roman" w:cs="Times New Roman"/>
        </w:rPr>
        <w:t xml:space="preserve"> (B, C)</w:t>
      </w:r>
      <w:r w:rsidR="00AD43EC">
        <w:rPr>
          <w:rFonts w:ascii="Times New Roman" w:hAnsi="Times New Roman" w:cs="Times New Roman"/>
        </w:rPr>
        <w:t xml:space="preserve">, and non-zero when they are autoregressive by year and age, </w:t>
      </w:r>
      <w:r w:rsidR="00E07C15">
        <w:rPr>
          <w:rFonts w:ascii="Times New Roman" w:hAnsi="Times New Roman" w:cs="Times New Roman"/>
        </w:rPr>
        <w:t>i.e.,</w:t>
      </w:r>
      <w:r w:rsidR="00AD43EC">
        <w:rPr>
          <w:rFonts w:ascii="Times New Roman" w:hAnsi="Times New Roman" w:cs="Times New Roman"/>
        </w:rPr>
        <w:t xml:space="preserve"> 2D AR(1)</w:t>
      </w:r>
      <w:r w:rsidR="00DC6C93">
        <w:rPr>
          <w:rFonts w:ascii="Times New Roman" w:hAnsi="Times New Roman" w:cs="Times New Roman"/>
        </w:rPr>
        <w:t xml:space="preserve"> (A, D)</w:t>
      </w:r>
      <w:r w:rsidR="00AD43EC">
        <w:rPr>
          <w:rFonts w:ascii="Times New Roman" w:hAnsi="Times New Roman" w:cs="Times New Roman"/>
        </w:rPr>
        <w:t>.</w:t>
      </w:r>
    </w:p>
    <w:p w14:paraId="458547B1" w14:textId="77777777" w:rsidR="005737D5" w:rsidRDefault="005737D5">
      <w:pPr>
        <w:ind w:firstLine="0"/>
        <w:rPr>
          <w:rFonts w:ascii="Times New Roman" w:hAnsi="Times New Roman" w:cs="Times New Roman"/>
        </w:rPr>
      </w:pPr>
      <w:r>
        <w:rPr>
          <w:rFonts w:ascii="Times New Roman" w:hAnsi="Times New Roman" w:cs="Times New Roman"/>
        </w:rPr>
        <w:br w:type="page"/>
      </w:r>
    </w:p>
    <w:p w14:paraId="6B055E27" w14:textId="126A2EA9" w:rsidR="00165EF1" w:rsidRDefault="008F07E7">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0E8CCBDC" wp14:editId="44839552">
            <wp:extent cx="5943600" cy="3714750"/>
            <wp:effectExtent l="0" t="0" r="0" b="0"/>
            <wp:docPr id="17" name="Picture 17"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5_retros.pdf-1.jpg"/>
                    <pic:cNvPicPr/>
                  </pic:nvPicPr>
                  <pic:blipFill>
                    <a:blip r:embed="rId15"/>
                    <a:stretch>
                      <a:fillRect/>
                    </a:stretch>
                  </pic:blipFill>
                  <pic:spPr>
                    <a:xfrm>
                      <a:off x="0" y="0"/>
                      <a:ext cx="5943600" cy="3714750"/>
                    </a:xfrm>
                    <a:prstGeom prst="rect">
                      <a:avLst/>
                    </a:prstGeom>
                  </pic:spPr>
                </pic:pic>
              </a:graphicData>
            </a:graphic>
          </wp:inline>
        </w:drawing>
      </w:r>
    </w:p>
    <w:p w14:paraId="2B62B8C2" w14:textId="574692D9" w:rsidR="00165EF1" w:rsidRDefault="00165EF1">
      <w:pPr>
        <w:ind w:firstLine="0"/>
        <w:rPr>
          <w:rFonts w:ascii="Times New Roman" w:hAnsi="Times New Roman" w:cs="Times New Roman"/>
        </w:rPr>
      </w:pPr>
      <w:r>
        <w:rPr>
          <w:rFonts w:ascii="Times New Roman" w:hAnsi="Times New Roman" w:cs="Times New Roman"/>
        </w:rPr>
        <w:t xml:space="preserve">Figure </w:t>
      </w:r>
      <w:r w:rsidR="008C1BE0">
        <w:rPr>
          <w:rFonts w:ascii="Times New Roman" w:hAnsi="Times New Roman" w:cs="Times New Roman"/>
        </w:rPr>
        <w:t>5</w:t>
      </w:r>
      <w:r>
        <w:rPr>
          <w:rFonts w:ascii="Times New Roman" w:hAnsi="Times New Roman" w:cs="Times New Roman"/>
        </w:rPr>
        <w:t>.</w:t>
      </w:r>
      <w:r w:rsidR="00425696">
        <w:rPr>
          <w:rFonts w:ascii="Times New Roman" w:hAnsi="Times New Roman" w:cs="Times New Roman"/>
        </w:rPr>
        <w:t xml:space="preserve"> Retrospective patterns in fishing mortality (</w:t>
      </w:r>
      <w:r w:rsidR="006919C1" w:rsidRPr="006919C1">
        <w:rPr>
          <w:rFonts w:ascii="Times New Roman" w:hAnsi="Times New Roman" w:cs="Times New Roman"/>
          <w:i/>
          <w:iCs/>
        </w:rPr>
        <w:t>F</w:t>
      </w:r>
      <w:r w:rsidR="00425696">
        <w:rPr>
          <w:rFonts w:ascii="Times New Roman" w:hAnsi="Times New Roman" w:cs="Times New Roman"/>
        </w:rPr>
        <w:t xml:space="preserve">, top row), recruitment (middle row), and spawning stock biomass (SSB, bottom row). Lines and points depict </w:t>
      </w:r>
      <w:proofErr w:type="spellStart"/>
      <w:r w:rsidR="00425696">
        <w:rPr>
          <w:rFonts w:ascii="Times New Roman" w:hAnsi="Times New Roman" w:cs="Times New Roman"/>
        </w:rPr>
        <w:t>Mohn’s</w:t>
      </w:r>
      <w:proofErr w:type="spellEnd"/>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from seven peels, and the average Mohn’s</w:t>
      </w:r>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is given in each panel. Columns show results by model</w:t>
      </w:r>
      <w:r w:rsidR="008B67D5">
        <w:rPr>
          <w:rFonts w:ascii="Times New Roman" w:hAnsi="Times New Roman" w:cs="Times New Roman"/>
        </w:rPr>
        <w:t>, and model descriptions are listed in Table 4.</w:t>
      </w:r>
    </w:p>
    <w:p w14:paraId="7F2C3C9C" w14:textId="574FCC70" w:rsidR="00165EF1" w:rsidRDefault="00165EF1">
      <w:pPr>
        <w:ind w:firstLine="0"/>
        <w:rPr>
          <w:rFonts w:ascii="Times New Roman" w:hAnsi="Times New Roman" w:cs="Times New Roman"/>
        </w:rPr>
      </w:pPr>
      <w:r>
        <w:rPr>
          <w:rFonts w:ascii="Times New Roman" w:hAnsi="Times New Roman" w:cs="Times New Roman"/>
        </w:rPr>
        <w:br w:type="page"/>
      </w:r>
    </w:p>
    <w:p w14:paraId="380EDF5C" w14:textId="41BE111C" w:rsidR="00165EF1" w:rsidRDefault="008F07E7">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33A34633" wp14:editId="2591E796">
            <wp:extent cx="5943600" cy="4245610"/>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6_stock_status.pdf-1.jpg"/>
                    <pic:cNvPicPr/>
                  </pic:nvPicPr>
                  <pic:blipFill>
                    <a:blip r:embed="rId16"/>
                    <a:stretch>
                      <a:fillRect/>
                    </a:stretch>
                  </pic:blipFill>
                  <pic:spPr>
                    <a:xfrm>
                      <a:off x="0" y="0"/>
                      <a:ext cx="5943600" cy="4245610"/>
                    </a:xfrm>
                    <a:prstGeom prst="rect">
                      <a:avLst/>
                    </a:prstGeom>
                  </pic:spPr>
                </pic:pic>
              </a:graphicData>
            </a:graphic>
          </wp:inline>
        </w:drawing>
      </w:r>
    </w:p>
    <w:p w14:paraId="3A876E22" w14:textId="65061DD5" w:rsidR="00165EF1" w:rsidRDefault="00165EF1">
      <w:pPr>
        <w:ind w:firstLine="0"/>
        <w:rPr>
          <w:rFonts w:ascii="Times New Roman" w:hAnsi="Times New Roman" w:cs="Times New Roman"/>
        </w:rPr>
      </w:pPr>
      <w:r>
        <w:rPr>
          <w:rFonts w:ascii="Times New Roman" w:hAnsi="Times New Roman" w:cs="Times New Roman"/>
        </w:rPr>
        <w:t xml:space="preserve">Figure </w:t>
      </w:r>
      <w:r w:rsidR="008C1BE0">
        <w:rPr>
          <w:rFonts w:ascii="Times New Roman" w:hAnsi="Times New Roman" w:cs="Times New Roman"/>
        </w:rPr>
        <w:t>6</w:t>
      </w:r>
      <w:r>
        <w:rPr>
          <w:rFonts w:ascii="Times New Roman" w:hAnsi="Times New Roman" w:cs="Times New Roman"/>
        </w:rPr>
        <w:t>.</w:t>
      </w:r>
      <w:r w:rsidR="00C4200C" w:rsidRPr="00C4200C">
        <w:rPr>
          <w:rFonts w:ascii="Times New Roman" w:hAnsi="Times New Roman" w:cs="Times New Roman"/>
        </w:rPr>
        <w:t xml:space="preserve"> </w:t>
      </w:r>
      <w:r w:rsidR="00C4200C">
        <w:rPr>
          <w:rFonts w:ascii="Times New Roman" w:hAnsi="Times New Roman" w:cs="Times New Roman"/>
        </w:rPr>
        <w:t>Trends in fishing mortality (</w:t>
      </w:r>
      <w:r w:rsidR="006919C1" w:rsidRPr="006919C1">
        <w:rPr>
          <w:rFonts w:ascii="Times New Roman" w:hAnsi="Times New Roman" w:cs="Times New Roman"/>
          <w:i/>
          <w:iCs/>
        </w:rPr>
        <w:t>F</w:t>
      </w:r>
      <w:r w:rsidR="00C4200C">
        <w:rPr>
          <w:rFonts w:ascii="Times New Roman" w:hAnsi="Times New Roman" w:cs="Times New Roman"/>
        </w:rPr>
        <w:t>) and spawning stock biomass (SSB)</w:t>
      </w:r>
      <w:r w:rsidR="00273E8B">
        <w:rPr>
          <w:rFonts w:ascii="Times New Roman" w:hAnsi="Times New Roman" w:cs="Times New Roman"/>
        </w:rPr>
        <w:t xml:space="preserve"> from models with independent or 2D autoregressive deviations in numbers-at-age (NAA), natural mortality (</w:t>
      </w:r>
      <w:r w:rsidR="00273E8B" w:rsidRPr="00273E8B">
        <w:rPr>
          <w:rFonts w:ascii="Times New Roman" w:hAnsi="Times New Roman" w:cs="Times New Roman"/>
          <w:i/>
          <w:iCs/>
        </w:rPr>
        <w:t>M</w:t>
      </w:r>
      <w:r w:rsidR="00273E8B">
        <w:rPr>
          <w:rFonts w:ascii="Times New Roman" w:hAnsi="Times New Roman" w:cs="Times New Roman"/>
        </w:rPr>
        <w:t>), or both. Model descriptions are given in Table 4</w:t>
      </w:r>
      <w:r w:rsidR="00C4200C">
        <w:rPr>
          <w:rFonts w:ascii="Times New Roman" w:hAnsi="Times New Roman" w:cs="Times New Roman"/>
        </w:rPr>
        <w:t>.</w:t>
      </w:r>
      <w:r w:rsidR="008C097A">
        <w:rPr>
          <w:rFonts w:ascii="Times New Roman" w:hAnsi="Times New Roman" w:cs="Times New Roman"/>
        </w:rPr>
        <w:t xml:space="preserve"> The dashed line denotes the terminal year in the assessment, 2018. </w:t>
      </w:r>
      <w:r w:rsidR="009774B9" w:rsidRPr="00BC160A">
        <w:rPr>
          <w:rFonts w:ascii="Times New Roman" w:hAnsi="Times New Roman" w:cs="Times New Roman"/>
          <w:i/>
          <w:iCs/>
        </w:rPr>
        <w:t>F</w:t>
      </w:r>
      <w:r w:rsidR="009774B9">
        <w:rPr>
          <w:rFonts w:ascii="Times New Roman" w:hAnsi="Times New Roman" w:cs="Times New Roman"/>
        </w:rPr>
        <w:t xml:space="preserve"> </w:t>
      </w:r>
      <w:r w:rsidR="00F93B9D">
        <w:rPr>
          <w:rFonts w:ascii="Times New Roman" w:hAnsi="Times New Roman" w:cs="Times New Roman"/>
        </w:rPr>
        <w:t>is</w:t>
      </w:r>
      <w:r w:rsidR="009774B9">
        <w:rPr>
          <w:rFonts w:ascii="Times New Roman" w:hAnsi="Times New Roman" w:cs="Times New Roman"/>
        </w:rPr>
        <w:t xml:space="preserve"> fixed at 0 for all models in projection years, 2019-2021. T</w:t>
      </w:r>
      <w:r w:rsidR="008C097A">
        <w:rPr>
          <w:rFonts w:ascii="Times New Roman" w:hAnsi="Times New Roman" w:cs="Times New Roman"/>
        </w:rPr>
        <w:t xml:space="preserve">he </w:t>
      </w:r>
      <w:r w:rsidR="009774B9">
        <w:rPr>
          <w:rFonts w:ascii="Times New Roman" w:hAnsi="Times New Roman" w:cs="Times New Roman"/>
        </w:rPr>
        <w:t xml:space="preserve">first year in the assessments </w:t>
      </w:r>
      <w:r w:rsidR="00F93B9D">
        <w:rPr>
          <w:rFonts w:ascii="Times New Roman" w:hAnsi="Times New Roman" w:cs="Times New Roman"/>
        </w:rPr>
        <w:t>i</w:t>
      </w:r>
      <w:r w:rsidR="009774B9">
        <w:rPr>
          <w:rFonts w:ascii="Times New Roman" w:hAnsi="Times New Roman" w:cs="Times New Roman"/>
        </w:rPr>
        <w:t>s 1973, b</w:t>
      </w:r>
      <w:r w:rsidR="00E1722C">
        <w:rPr>
          <w:rFonts w:ascii="Times New Roman" w:hAnsi="Times New Roman" w:cs="Times New Roman"/>
        </w:rPr>
        <w:t xml:space="preserve">eyond the </w:t>
      </w:r>
      <w:r w:rsidR="009774B9">
        <w:rPr>
          <w:rFonts w:ascii="Times New Roman" w:hAnsi="Times New Roman" w:cs="Times New Roman"/>
        </w:rPr>
        <w:t xml:space="preserve">left </w:t>
      </w:r>
      <w:r w:rsidR="00E1722C">
        <w:rPr>
          <w:rFonts w:ascii="Times New Roman" w:hAnsi="Times New Roman" w:cs="Times New Roman"/>
        </w:rPr>
        <w:t>x-axis limit.</w:t>
      </w:r>
    </w:p>
    <w:sectPr w:rsidR="00165EF1" w:rsidSect="00463ED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8F96D7" w14:textId="77777777" w:rsidR="00D71011" w:rsidRDefault="00D71011" w:rsidP="002E1672">
      <w:pPr>
        <w:spacing w:after="0" w:line="240" w:lineRule="auto"/>
      </w:pPr>
      <w:r>
        <w:separator/>
      </w:r>
    </w:p>
  </w:endnote>
  <w:endnote w:type="continuationSeparator" w:id="0">
    <w:p w14:paraId="20F7AA62" w14:textId="77777777" w:rsidR="00D71011" w:rsidRDefault="00D71011" w:rsidP="002E16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atangChe">
    <w:panose1 w:val="0203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3306055"/>
      <w:docPartObj>
        <w:docPartGallery w:val="Page Numbers (Bottom of Page)"/>
        <w:docPartUnique/>
      </w:docPartObj>
    </w:sdtPr>
    <w:sdtEndPr>
      <w:rPr>
        <w:noProof/>
      </w:rPr>
    </w:sdtEndPr>
    <w:sdtContent>
      <w:p w14:paraId="131BFD7B" w14:textId="47704A02" w:rsidR="00D71011" w:rsidRDefault="00D71011">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14:paraId="33D80B29" w14:textId="77777777" w:rsidR="00D71011" w:rsidRDefault="00D710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E98381" w14:textId="77777777" w:rsidR="00D71011" w:rsidRDefault="00D71011" w:rsidP="002E1672">
      <w:pPr>
        <w:spacing w:after="0" w:line="240" w:lineRule="auto"/>
      </w:pPr>
      <w:r>
        <w:separator/>
      </w:r>
    </w:p>
  </w:footnote>
  <w:footnote w:type="continuationSeparator" w:id="0">
    <w:p w14:paraId="0F00DB7E" w14:textId="77777777" w:rsidR="00D71011" w:rsidRDefault="00D71011" w:rsidP="002E16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E5D28"/>
    <w:multiLevelType w:val="hybridMultilevel"/>
    <w:tmpl w:val="CCEE6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E01FB3"/>
    <w:multiLevelType w:val="multilevel"/>
    <w:tmpl w:val="9288F01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7724874"/>
    <w:multiLevelType w:val="multilevel"/>
    <w:tmpl w:val="0F72C990"/>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5A02A9"/>
    <w:multiLevelType w:val="multilevel"/>
    <w:tmpl w:val="D076D88A"/>
    <w:lvl w:ilvl="0">
      <w:start w:val="1"/>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0B2C75"/>
    <w:multiLevelType w:val="multilevel"/>
    <w:tmpl w:val="A79C74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E0B5238"/>
    <w:multiLevelType w:val="hybridMultilevel"/>
    <w:tmpl w:val="CF50D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C8442D"/>
    <w:multiLevelType w:val="hybridMultilevel"/>
    <w:tmpl w:val="AD66950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1E97696"/>
    <w:multiLevelType w:val="hybridMultilevel"/>
    <w:tmpl w:val="5152456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4F09C6"/>
    <w:multiLevelType w:val="hybridMultilevel"/>
    <w:tmpl w:val="8A289B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5B801A4"/>
    <w:multiLevelType w:val="hybridMultilevel"/>
    <w:tmpl w:val="20DA9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9E75E1"/>
    <w:multiLevelType w:val="multilevel"/>
    <w:tmpl w:val="EFD674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EFB7460"/>
    <w:multiLevelType w:val="hybridMultilevel"/>
    <w:tmpl w:val="B0505960"/>
    <w:lvl w:ilvl="0" w:tplc="0409000F">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0AE0F9C"/>
    <w:multiLevelType w:val="multilevel"/>
    <w:tmpl w:val="3246FAE0"/>
    <w:lvl w:ilvl="0">
      <w:start w:val="3"/>
      <w:numFmt w:val="decimal"/>
      <w:lvlText w:val="%1."/>
      <w:lvlJc w:val="left"/>
      <w:pPr>
        <w:ind w:left="108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720" w:hanging="1440"/>
      </w:pPr>
      <w:rPr>
        <w:rFonts w:hint="default"/>
      </w:rPr>
    </w:lvl>
    <w:lvl w:ilvl="8">
      <w:start w:val="1"/>
      <w:numFmt w:val="decimal"/>
      <w:lvlText w:val="%1.%2.%3.%4.%5.%6.%7.%8.%9."/>
      <w:lvlJc w:val="left"/>
      <w:pPr>
        <w:ind w:left="11160" w:hanging="1800"/>
      </w:pPr>
      <w:rPr>
        <w:rFonts w:hint="default"/>
      </w:rPr>
    </w:lvl>
  </w:abstractNum>
  <w:abstractNum w:abstractNumId="13" w15:restartNumberingAfterBreak="0">
    <w:nsid w:val="47D6168B"/>
    <w:multiLevelType w:val="hybridMultilevel"/>
    <w:tmpl w:val="AC14E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B74830"/>
    <w:multiLevelType w:val="hybridMultilevel"/>
    <w:tmpl w:val="51382658"/>
    <w:lvl w:ilvl="0" w:tplc="7DE2DE50">
      <w:start w:val="1"/>
      <w:numFmt w:val="bullet"/>
      <w:lvlText w:val="–"/>
      <w:lvlJc w:val="left"/>
      <w:pPr>
        <w:tabs>
          <w:tab w:val="num" w:pos="720"/>
        </w:tabs>
        <w:ind w:left="720" w:hanging="360"/>
      </w:pPr>
      <w:rPr>
        <w:rFonts w:ascii="Arial" w:hAnsi="Arial" w:hint="default"/>
      </w:rPr>
    </w:lvl>
    <w:lvl w:ilvl="1" w:tplc="23EEA5B0">
      <w:start w:val="1"/>
      <w:numFmt w:val="bullet"/>
      <w:lvlText w:val="–"/>
      <w:lvlJc w:val="left"/>
      <w:pPr>
        <w:tabs>
          <w:tab w:val="num" w:pos="1440"/>
        </w:tabs>
        <w:ind w:left="1440" w:hanging="360"/>
      </w:pPr>
      <w:rPr>
        <w:rFonts w:ascii="Arial" w:hAnsi="Arial" w:hint="default"/>
      </w:rPr>
    </w:lvl>
    <w:lvl w:ilvl="2" w:tplc="D54C5AD2" w:tentative="1">
      <w:start w:val="1"/>
      <w:numFmt w:val="bullet"/>
      <w:lvlText w:val="–"/>
      <w:lvlJc w:val="left"/>
      <w:pPr>
        <w:tabs>
          <w:tab w:val="num" w:pos="2160"/>
        </w:tabs>
        <w:ind w:left="2160" w:hanging="360"/>
      </w:pPr>
      <w:rPr>
        <w:rFonts w:ascii="Arial" w:hAnsi="Arial" w:hint="default"/>
      </w:rPr>
    </w:lvl>
    <w:lvl w:ilvl="3" w:tplc="9C48EB40" w:tentative="1">
      <w:start w:val="1"/>
      <w:numFmt w:val="bullet"/>
      <w:lvlText w:val="–"/>
      <w:lvlJc w:val="left"/>
      <w:pPr>
        <w:tabs>
          <w:tab w:val="num" w:pos="2880"/>
        </w:tabs>
        <w:ind w:left="2880" w:hanging="360"/>
      </w:pPr>
      <w:rPr>
        <w:rFonts w:ascii="Arial" w:hAnsi="Arial" w:hint="default"/>
      </w:rPr>
    </w:lvl>
    <w:lvl w:ilvl="4" w:tplc="8006C4F6" w:tentative="1">
      <w:start w:val="1"/>
      <w:numFmt w:val="bullet"/>
      <w:lvlText w:val="–"/>
      <w:lvlJc w:val="left"/>
      <w:pPr>
        <w:tabs>
          <w:tab w:val="num" w:pos="3600"/>
        </w:tabs>
        <w:ind w:left="3600" w:hanging="360"/>
      </w:pPr>
      <w:rPr>
        <w:rFonts w:ascii="Arial" w:hAnsi="Arial" w:hint="default"/>
      </w:rPr>
    </w:lvl>
    <w:lvl w:ilvl="5" w:tplc="B3E6FAEC" w:tentative="1">
      <w:start w:val="1"/>
      <w:numFmt w:val="bullet"/>
      <w:lvlText w:val="–"/>
      <w:lvlJc w:val="left"/>
      <w:pPr>
        <w:tabs>
          <w:tab w:val="num" w:pos="4320"/>
        </w:tabs>
        <w:ind w:left="4320" w:hanging="360"/>
      </w:pPr>
      <w:rPr>
        <w:rFonts w:ascii="Arial" w:hAnsi="Arial" w:hint="default"/>
      </w:rPr>
    </w:lvl>
    <w:lvl w:ilvl="6" w:tplc="DE224560" w:tentative="1">
      <w:start w:val="1"/>
      <w:numFmt w:val="bullet"/>
      <w:lvlText w:val="–"/>
      <w:lvlJc w:val="left"/>
      <w:pPr>
        <w:tabs>
          <w:tab w:val="num" w:pos="5040"/>
        </w:tabs>
        <w:ind w:left="5040" w:hanging="360"/>
      </w:pPr>
      <w:rPr>
        <w:rFonts w:ascii="Arial" w:hAnsi="Arial" w:hint="default"/>
      </w:rPr>
    </w:lvl>
    <w:lvl w:ilvl="7" w:tplc="C0565FA4" w:tentative="1">
      <w:start w:val="1"/>
      <w:numFmt w:val="bullet"/>
      <w:lvlText w:val="–"/>
      <w:lvlJc w:val="left"/>
      <w:pPr>
        <w:tabs>
          <w:tab w:val="num" w:pos="5760"/>
        </w:tabs>
        <w:ind w:left="5760" w:hanging="360"/>
      </w:pPr>
      <w:rPr>
        <w:rFonts w:ascii="Arial" w:hAnsi="Arial" w:hint="default"/>
      </w:rPr>
    </w:lvl>
    <w:lvl w:ilvl="8" w:tplc="89865D3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97651AA"/>
    <w:multiLevelType w:val="hybridMultilevel"/>
    <w:tmpl w:val="F51CD8C4"/>
    <w:lvl w:ilvl="0" w:tplc="244A9998">
      <w:start w:val="1"/>
      <w:numFmt w:val="decimal"/>
      <w:lvlText w:val="%1."/>
      <w:lvlJc w:val="left"/>
      <w:pPr>
        <w:ind w:left="792" w:hanging="360"/>
      </w:pPr>
      <w:rPr>
        <w:rFonts w:hint="default"/>
      </w:r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16" w15:restartNumberingAfterBreak="0">
    <w:nsid w:val="696C221F"/>
    <w:multiLevelType w:val="multilevel"/>
    <w:tmpl w:val="CF46709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13C4CBC"/>
    <w:multiLevelType w:val="multilevel"/>
    <w:tmpl w:val="0E8A01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B0F3745"/>
    <w:multiLevelType w:val="hybridMultilevel"/>
    <w:tmpl w:val="07BADC3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4"/>
  </w:num>
  <w:num w:numId="3">
    <w:abstractNumId w:val="2"/>
  </w:num>
  <w:num w:numId="4">
    <w:abstractNumId w:val="3"/>
  </w:num>
  <w:num w:numId="5">
    <w:abstractNumId w:val="4"/>
  </w:num>
  <w:num w:numId="6">
    <w:abstractNumId w:val="7"/>
  </w:num>
  <w:num w:numId="7">
    <w:abstractNumId w:val="11"/>
  </w:num>
  <w:num w:numId="8">
    <w:abstractNumId w:val="5"/>
  </w:num>
  <w:num w:numId="9">
    <w:abstractNumId w:val="0"/>
  </w:num>
  <w:num w:numId="10">
    <w:abstractNumId w:val="8"/>
  </w:num>
  <w:num w:numId="11">
    <w:abstractNumId w:val="16"/>
  </w:num>
  <w:num w:numId="12">
    <w:abstractNumId w:val="17"/>
  </w:num>
  <w:num w:numId="13">
    <w:abstractNumId w:val="1"/>
  </w:num>
  <w:num w:numId="14">
    <w:abstractNumId w:val="10"/>
  </w:num>
  <w:num w:numId="15">
    <w:abstractNumId w:val="18"/>
  </w:num>
  <w:num w:numId="16">
    <w:abstractNumId w:val="12"/>
  </w:num>
  <w:num w:numId="17">
    <w:abstractNumId w:val="6"/>
  </w:num>
  <w:num w:numId="18">
    <w:abstractNumId w:val="15"/>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DcyNja2MDExsrCwsLRQ0lEKTi0uzszPAykwMasFAN/gA1ItAAAA"/>
    <w:docVar w:name="EN.InstantFormat" w:val="&lt;ENInstantFormat&gt;&lt;Enabled&gt;1&lt;/Enabled&gt;&lt;ScanUnformatted&gt;1&lt;/ScanUnformatted&gt;&lt;ScanChanges&gt;1&lt;/ScanChanges&gt;&lt;Suspended&gt;0&lt;/Suspended&gt;&lt;/ENInstantFormat&gt;"/>
    <w:docVar w:name="EN.Layout" w:val="&lt;ENLayout&gt;&lt;Style&gt;Fisheries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rdfvtvbdax5de2svmvr9smwwas0vts2999&quot;&gt;My EndNote Library&lt;record-ids&gt;&lt;item&gt;120&lt;/item&gt;&lt;item&gt;121&lt;/item&gt;&lt;item&gt;133&lt;/item&gt;&lt;item&gt;135&lt;/item&gt;&lt;item&gt;143&lt;/item&gt;&lt;item&gt;149&lt;/item&gt;&lt;item&gt;153&lt;/item&gt;&lt;item&gt;155&lt;/item&gt;&lt;item&gt;160&lt;/item&gt;&lt;item&gt;161&lt;/item&gt;&lt;item&gt;162&lt;/item&gt;&lt;item&gt;163&lt;/item&gt;&lt;item&gt;166&lt;/item&gt;&lt;item&gt;171&lt;/item&gt;&lt;item&gt;198&lt;/item&gt;&lt;item&gt;199&lt;/item&gt;&lt;item&gt;202&lt;/item&gt;&lt;item&gt;204&lt;/item&gt;&lt;item&gt;205&lt;/item&gt;&lt;item&gt;209&lt;/item&gt;&lt;item&gt;210&lt;/item&gt;&lt;item&gt;211&lt;/item&gt;&lt;item&gt;212&lt;/item&gt;&lt;item&gt;213&lt;/item&gt;&lt;item&gt;218&lt;/item&gt;&lt;item&gt;223&lt;/item&gt;&lt;item&gt;226&lt;/item&gt;&lt;item&gt;233&lt;/item&gt;&lt;item&gt;256&lt;/item&gt;&lt;item&gt;270&lt;/item&gt;&lt;/record-ids&gt;&lt;/item&gt;&lt;/Libraries&gt;"/>
  </w:docVars>
  <w:rsids>
    <w:rsidRoot w:val="005148F6"/>
    <w:rsid w:val="0000150C"/>
    <w:rsid w:val="00002368"/>
    <w:rsid w:val="000027A5"/>
    <w:rsid w:val="00003840"/>
    <w:rsid w:val="00004AB7"/>
    <w:rsid w:val="00005564"/>
    <w:rsid w:val="00006199"/>
    <w:rsid w:val="00006BD0"/>
    <w:rsid w:val="00007CE3"/>
    <w:rsid w:val="00011634"/>
    <w:rsid w:val="00011D06"/>
    <w:rsid w:val="00012215"/>
    <w:rsid w:val="000122F2"/>
    <w:rsid w:val="000131F4"/>
    <w:rsid w:val="00013DDF"/>
    <w:rsid w:val="00014F49"/>
    <w:rsid w:val="000152CE"/>
    <w:rsid w:val="00017ECB"/>
    <w:rsid w:val="00020BC5"/>
    <w:rsid w:val="00020F5D"/>
    <w:rsid w:val="00021242"/>
    <w:rsid w:val="000213F0"/>
    <w:rsid w:val="000217D1"/>
    <w:rsid w:val="0002195B"/>
    <w:rsid w:val="00021B6C"/>
    <w:rsid w:val="00021D91"/>
    <w:rsid w:val="00022257"/>
    <w:rsid w:val="00022741"/>
    <w:rsid w:val="00023BF2"/>
    <w:rsid w:val="00023C78"/>
    <w:rsid w:val="00023E1A"/>
    <w:rsid w:val="000242AE"/>
    <w:rsid w:val="000263F5"/>
    <w:rsid w:val="00026AA4"/>
    <w:rsid w:val="000274BD"/>
    <w:rsid w:val="000277D2"/>
    <w:rsid w:val="00027F88"/>
    <w:rsid w:val="0003267E"/>
    <w:rsid w:val="000330AF"/>
    <w:rsid w:val="000333C5"/>
    <w:rsid w:val="000337BF"/>
    <w:rsid w:val="000340D2"/>
    <w:rsid w:val="00036245"/>
    <w:rsid w:val="000367CE"/>
    <w:rsid w:val="00036C2C"/>
    <w:rsid w:val="00037384"/>
    <w:rsid w:val="000410C6"/>
    <w:rsid w:val="00041877"/>
    <w:rsid w:val="00042632"/>
    <w:rsid w:val="000426C1"/>
    <w:rsid w:val="000442F3"/>
    <w:rsid w:val="000444F8"/>
    <w:rsid w:val="00044BA9"/>
    <w:rsid w:val="00047D74"/>
    <w:rsid w:val="00047EC0"/>
    <w:rsid w:val="00052E89"/>
    <w:rsid w:val="00053B7B"/>
    <w:rsid w:val="000540C6"/>
    <w:rsid w:val="0005651D"/>
    <w:rsid w:val="000568EB"/>
    <w:rsid w:val="00057C9F"/>
    <w:rsid w:val="00057F48"/>
    <w:rsid w:val="00061739"/>
    <w:rsid w:val="000619E8"/>
    <w:rsid w:val="00061B9C"/>
    <w:rsid w:val="00061FB5"/>
    <w:rsid w:val="000629B6"/>
    <w:rsid w:val="0006363C"/>
    <w:rsid w:val="00063A88"/>
    <w:rsid w:val="00063E67"/>
    <w:rsid w:val="00063FE8"/>
    <w:rsid w:val="00064078"/>
    <w:rsid w:val="00065000"/>
    <w:rsid w:val="00066523"/>
    <w:rsid w:val="00070448"/>
    <w:rsid w:val="00071210"/>
    <w:rsid w:val="000714C2"/>
    <w:rsid w:val="00071DCC"/>
    <w:rsid w:val="000724DE"/>
    <w:rsid w:val="000735A7"/>
    <w:rsid w:val="00073AF1"/>
    <w:rsid w:val="000758EF"/>
    <w:rsid w:val="00075CAC"/>
    <w:rsid w:val="000772BB"/>
    <w:rsid w:val="0007744F"/>
    <w:rsid w:val="00080598"/>
    <w:rsid w:val="00080875"/>
    <w:rsid w:val="00081489"/>
    <w:rsid w:val="00081607"/>
    <w:rsid w:val="000824E8"/>
    <w:rsid w:val="000827B4"/>
    <w:rsid w:val="00083AB4"/>
    <w:rsid w:val="00084CA1"/>
    <w:rsid w:val="000873A5"/>
    <w:rsid w:val="0009110F"/>
    <w:rsid w:val="00091BCA"/>
    <w:rsid w:val="000922BE"/>
    <w:rsid w:val="0009404F"/>
    <w:rsid w:val="000944C1"/>
    <w:rsid w:val="00094D6A"/>
    <w:rsid w:val="000950BB"/>
    <w:rsid w:val="00095284"/>
    <w:rsid w:val="0009560B"/>
    <w:rsid w:val="00095C2A"/>
    <w:rsid w:val="00095F85"/>
    <w:rsid w:val="00096026"/>
    <w:rsid w:val="00096C55"/>
    <w:rsid w:val="00097073"/>
    <w:rsid w:val="00097DD1"/>
    <w:rsid w:val="00097ED9"/>
    <w:rsid w:val="00097EDE"/>
    <w:rsid w:val="000A099B"/>
    <w:rsid w:val="000A0EE0"/>
    <w:rsid w:val="000A1351"/>
    <w:rsid w:val="000A26F3"/>
    <w:rsid w:val="000A44CD"/>
    <w:rsid w:val="000A767C"/>
    <w:rsid w:val="000B04EF"/>
    <w:rsid w:val="000B369D"/>
    <w:rsid w:val="000B3E5A"/>
    <w:rsid w:val="000B4926"/>
    <w:rsid w:val="000B4A17"/>
    <w:rsid w:val="000B5957"/>
    <w:rsid w:val="000B5CC0"/>
    <w:rsid w:val="000B6110"/>
    <w:rsid w:val="000B676C"/>
    <w:rsid w:val="000B6816"/>
    <w:rsid w:val="000B6A07"/>
    <w:rsid w:val="000B6FC4"/>
    <w:rsid w:val="000C351C"/>
    <w:rsid w:val="000C38B8"/>
    <w:rsid w:val="000C49C6"/>
    <w:rsid w:val="000C54C2"/>
    <w:rsid w:val="000C5E25"/>
    <w:rsid w:val="000C6169"/>
    <w:rsid w:val="000C6C06"/>
    <w:rsid w:val="000C6C68"/>
    <w:rsid w:val="000C6DA2"/>
    <w:rsid w:val="000C7243"/>
    <w:rsid w:val="000D0CF9"/>
    <w:rsid w:val="000D0DC2"/>
    <w:rsid w:val="000D1300"/>
    <w:rsid w:val="000D3871"/>
    <w:rsid w:val="000D4EEF"/>
    <w:rsid w:val="000D5EC1"/>
    <w:rsid w:val="000D6B51"/>
    <w:rsid w:val="000D6D5A"/>
    <w:rsid w:val="000D780D"/>
    <w:rsid w:val="000D7F0F"/>
    <w:rsid w:val="000D7FE7"/>
    <w:rsid w:val="000E00F5"/>
    <w:rsid w:val="000E09A3"/>
    <w:rsid w:val="000E157C"/>
    <w:rsid w:val="000E1D61"/>
    <w:rsid w:val="000E2081"/>
    <w:rsid w:val="000E23C6"/>
    <w:rsid w:val="000E2B01"/>
    <w:rsid w:val="000E407D"/>
    <w:rsid w:val="000E6DB2"/>
    <w:rsid w:val="000F02E3"/>
    <w:rsid w:val="000F0308"/>
    <w:rsid w:val="000F03C7"/>
    <w:rsid w:val="000F06F6"/>
    <w:rsid w:val="000F2A77"/>
    <w:rsid w:val="000F3C92"/>
    <w:rsid w:val="000F4329"/>
    <w:rsid w:val="000F46F1"/>
    <w:rsid w:val="000F5574"/>
    <w:rsid w:val="000F5EFF"/>
    <w:rsid w:val="000F6474"/>
    <w:rsid w:val="000F6916"/>
    <w:rsid w:val="00101C0B"/>
    <w:rsid w:val="00101C5B"/>
    <w:rsid w:val="0010441A"/>
    <w:rsid w:val="00110C8F"/>
    <w:rsid w:val="00110DFE"/>
    <w:rsid w:val="0011194B"/>
    <w:rsid w:val="00111BA3"/>
    <w:rsid w:val="0011200E"/>
    <w:rsid w:val="00112790"/>
    <w:rsid w:val="00113C9C"/>
    <w:rsid w:val="0011558B"/>
    <w:rsid w:val="001155C7"/>
    <w:rsid w:val="00115975"/>
    <w:rsid w:val="00116CF2"/>
    <w:rsid w:val="00117F29"/>
    <w:rsid w:val="0012091E"/>
    <w:rsid w:val="00121FE6"/>
    <w:rsid w:val="00122534"/>
    <w:rsid w:val="00122563"/>
    <w:rsid w:val="00122D9C"/>
    <w:rsid w:val="00124ED5"/>
    <w:rsid w:val="00126359"/>
    <w:rsid w:val="00127C87"/>
    <w:rsid w:val="001301D0"/>
    <w:rsid w:val="00131243"/>
    <w:rsid w:val="00131295"/>
    <w:rsid w:val="00132540"/>
    <w:rsid w:val="0013671A"/>
    <w:rsid w:val="00136A89"/>
    <w:rsid w:val="00137D57"/>
    <w:rsid w:val="001410B7"/>
    <w:rsid w:val="0014141F"/>
    <w:rsid w:val="0014178D"/>
    <w:rsid w:val="0014647D"/>
    <w:rsid w:val="001470D6"/>
    <w:rsid w:val="00147838"/>
    <w:rsid w:val="00150B98"/>
    <w:rsid w:val="001510C6"/>
    <w:rsid w:val="00152C87"/>
    <w:rsid w:val="0015385B"/>
    <w:rsid w:val="0015387F"/>
    <w:rsid w:val="00154595"/>
    <w:rsid w:val="00154FA3"/>
    <w:rsid w:val="0015564F"/>
    <w:rsid w:val="00155E97"/>
    <w:rsid w:val="0016096C"/>
    <w:rsid w:val="00160ABC"/>
    <w:rsid w:val="00160CD1"/>
    <w:rsid w:val="00160E19"/>
    <w:rsid w:val="00162313"/>
    <w:rsid w:val="00163201"/>
    <w:rsid w:val="001635F8"/>
    <w:rsid w:val="00163EEE"/>
    <w:rsid w:val="00165206"/>
    <w:rsid w:val="00165EF1"/>
    <w:rsid w:val="0016675D"/>
    <w:rsid w:val="001668CA"/>
    <w:rsid w:val="001710B7"/>
    <w:rsid w:val="001722C0"/>
    <w:rsid w:val="00172EDA"/>
    <w:rsid w:val="00173227"/>
    <w:rsid w:val="00173867"/>
    <w:rsid w:val="00173C93"/>
    <w:rsid w:val="00175DFC"/>
    <w:rsid w:val="00176D09"/>
    <w:rsid w:val="0017743F"/>
    <w:rsid w:val="00177DAB"/>
    <w:rsid w:val="00182599"/>
    <w:rsid w:val="001826CD"/>
    <w:rsid w:val="001829AC"/>
    <w:rsid w:val="00184241"/>
    <w:rsid w:val="0018484A"/>
    <w:rsid w:val="0018567B"/>
    <w:rsid w:val="001856BF"/>
    <w:rsid w:val="00185BB0"/>
    <w:rsid w:val="00185F4B"/>
    <w:rsid w:val="00186ADE"/>
    <w:rsid w:val="00187593"/>
    <w:rsid w:val="00190A79"/>
    <w:rsid w:val="00190D85"/>
    <w:rsid w:val="0019197D"/>
    <w:rsid w:val="00191B3C"/>
    <w:rsid w:val="00191EFE"/>
    <w:rsid w:val="0019406E"/>
    <w:rsid w:val="001940DB"/>
    <w:rsid w:val="00195496"/>
    <w:rsid w:val="001955E5"/>
    <w:rsid w:val="0019695A"/>
    <w:rsid w:val="00196AED"/>
    <w:rsid w:val="00197011"/>
    <w:rsid w:val="001979B8"/>
    <w:rsid w:val="001A0BB6"/>
    <w:rsid w:val="001A3B56"/>
    <w:rsid w:val="001A3C52"/>
    <w:rsid w:val="001A57C9"/>
    <w:rsid w:val="001A681B"/>
    <w:rsid w:val="001A700E"/>
    <w:rsid w:val="001A7333"/>
    <w:rsid w:val="001B0A7F"/>
    <w:rsid w:val="001B127E"/>
    <w:rsid w:val="001B14B5"/>
    <w:rsid w:val="001B1829"/>
    <w:rsid w:val="001B1B68"/>
    <w:rsid w:val="001B3877"/>
    <w:rsid w:val="001B3A9C"/>
    <w:rsid w:val="001B451A"/>
    <w:rsid w:val="001B682D"/>
    <w:rsid w:val="001B6D20"/>
    <w:rsid w:val="001B7343"/>
    <w:rsid w:val="001C1B6D"/>
    <w:rsid w:val="001C1EC5"/>
    <w:rsid w:val="001C3011"/>
    <w:rsid w:val="001C3623"/>
    <w:rsid w:val="001C3EE1"/>
    <w:rsid w:val="001C478F"/>
    <w:rsid w:val="001C5223"/>
    <w:rsid w:val="001C58F8"/>
    <w:rsid w:val="001C5913"/>
    <w:rsid w:val="001C68B4"/>
    <w:rsid w:val="001C7875"/>
    <w:rsid w:val="001D0459"/>
    <w:rsid w:val="001D1E7A"/>
    <w:rsid w:val="001D2270"/>
    <w:rsid w:val="001D31E9"/>
    <w:rsid w:val="001D42CA"/>
    <w:rsid w:val="001D48E1"/>
    <w:rsid w:val="001D4B02"/>
    <w:rsid w:val="001D58CC"/>
    <w:rsid w:val="001D601A"/>
    <w:rsid w:val="001D6209"/>
    <w:rsid w:val="001D6560"/>
    <w:rsid w:val="001D6B3F"/>
    <w:rsid w:val="001D7544"/>
    <w:rsid w:val="001E05E1"/>
    <w:rsid w:val="001E0D06"/>
    <w:rsid w:val="001E149F"/>
    <w:rsid w:val="001E1923"/>
    <w:rsid w:val="001E1D32"/>
    <w:rsid w:val="001E3FA3"/>
    <w:rsid w:val="001E4826"/>
    <w:rsid w:val="001E4D79"/>
    <w:rsid w:val="001E4F59"/>
    <w:rsid w:val="001E5758"/>
    <w:rsid w:val="001E6D70"/>
    <w:rsid w:val="001E6F32"/>
    <w:rsid w:val="001E7917"/>
    <w:rsid w:val="001E7D8A"/>
    <w:rsid w:val="001F17A7"/>
    <w:rsid w:val="001F32C7"/>
    <w:rsid w:val="001F3D09"/>
    <w:rsid w:val="001F3E28"/>
    <w:rsid w:val="001F3F9E"/>
    <w:rsid w:val="001F5944"/>
    <w:rsid w:val="001F62A6"/>
    <w:rsid w:val="002004C3"/>
    <w:rsid w:val="00200571"/>
    <w:rsid w:val="00200AC3"/>
    <w:rsid w:val="00202357"/>
    <w:rsid w:val="00203491"/>
    <w:rsid w:val="00204BFA"/>
    <w:rsid w:val="00205D5D"/>
    <w:rsid w:val="00210A41"/>
    <w:rsid w:val="00210B7B"/>
    <w:rsid w:val="0021105F"/>
    <w:rsid w:val="002122A2"/>
    <w:rsid w:val="002131DC"/>
    <w:rsid w:val="00214741"/>
    <w:rsid w:val="00214D31"/>
    <w:rsid w:val="00214F81"/>
    <w:rsid w:val="002150A0"/>
    <w:rsid w:val="002174EE"/>
    <w:rsid w:val="00221EC2"/>
    <w:rsid w:val="00222104"/>
    <w:rsid w:val="00224585"/>
    <w:rsid w:val="00225106"/>
    <w:rsid w:val="002268DE"/>
    <w:rsid w:val="002272F9"/>
    <w:rsid w:val="00227AC6"/>
    <w:rsid w:val="00227C1B"/>
    <w:rsid w:val="002305FB"/>
    <w:rsid w:val="00230EBF"/>
    <w:rsid w:val="00235C1A"/>
    <w:rsid w:val="0023707F"/>
    <w:rsid w:val="00237AFE"/>
    <w:rsid w:val="00237BA3"/>
    <w:rsid w:val="00240206"/>
    <w:rsid w:val="002407B8"/>
    <w:rsid w:val="002409E7"/>
    <w:rsid w:val="00241D95"/>
    <w:rsid w:val="0024329B"/>
    <w:rsid w:val="002438CC"/>
    <w:rsid w:val="00243E34"/>
    <w:rsid w:val="002443AA"/>
    <w:rsid w:val="0024651A"/>
    <w:rsid w:val="00247A0C"/>
    <w:rsid w:val="002510CC"/>
    <w:rsid w:val="002549D5"/>
    <w:rsid w:val="00254AF8"/>
    <w:rsid w:val="0025627F"/>
    <w:rsid w:val="0025688C"/>
    <w:rsid w:val="002568AF"/>
    <w:rsid w:val="00256F9D"/>
    <w:rsid w:val="0025711A"/>
    <w:rsid w:val="00257C94"/>
    <w:rsid w:val="00262354"/>
    <w:rsid w:val="00262C4B"/>
    <w:rsid w:val="0026338A"/>
    <w:rsid w:val="0026366D"/>
    <w:rsid w:val="00264075"/>
    <w:rsid w:val="00265EB0"/>
    <w:rsid w:val="00267479"/>
    <w:rsid w:val="00271DDC"/>
    <w:rsid w:val="00271E75"/>
    <w:rsid w:val="00272219"/>
    <w:rsid w:val="00273E8B"/>
    <w:rsid w:val="002745DB"/>
    <w:rsid w:val="002750BC"/>
    <w:rsid w:val="00275F04"/>
    <w:rsid w:val="002767EC"/>
    <w:rsid w:val="00277083"/>
    <w:rsid w:val="002770F5"/>
    <w:rsid w:val="0027719F"/>
    <w:rsid w:val="00277911"/>
    <w:rsid w:val="00282676"/>
    <w:rsid w:val="00282DA4"/>
    <w:rsid w:val="00284312"/>
    <w:rsid w:val="00285286"/>
    <w:rsid w:val="00285856"/>
    <w:rsid w:val="00285F78"/>
    <w:rsid w:val="002900DC"/>
    <w:rsid w:val="002926F2"/>
    <w:rsid w:val="00294DFF"/>
    <w:rsid w:val="0029571C"/>
    <w:rsid w:val="00296319"/>
    <w:rsid w:val="002963CE"/>
    <w:rsid w:val="002972FB"/>
    <w:rsid w:val="002A14AF"/>
    <w:rsid w:val="002A2F48"/>
    <w:rsid w:val="002A322C"/>
    <w:rsid w:val="002A3633"/>
    <w:rsid w:val="002A4414"/>
    <w:rsid w:val="002A4BDC"/>
    <w:rsid w:val="002A5125"/>
    <w:rsid w:val="002A5230"/>
    <w:rsid w:val="002A531C"/>
    <w:rsid w:val="002A6929"/>
    <w:rsid w:val="002A6CC2"/>
    <w:rsid w:val="002A729A"/>
    <w:rsid w:val="002A7C8F"/>
    <w:rsid w:val="002B0718"/>
    <w:rsid w:val="002B0D53"/>
    <w:rsid w:val="002B4053"/>
    <w:rsid w:val="002B40AB"/>
    <w:rsid w:val="002B4973"/>
    <w:rsid w:val="002B49AE"/>
    <w:rsid w:val="002B4F65"/>
    <w:rsid w:val="002B67A0"/>
    <w:rsid w:val="002B73A0"/>
    <w:rsid w:val="002C0C19"/>
    <w:rsid w:val="002C1304"/>
    <w:rsid w:val="002C1307"/>
    <w:rsid w:val="002C1736"/>
    <w:rsid w:val="002C1B4C"/>
    <w:rsid w:val="002C242C"/>
    <w:rsid w:val="002C2C44"/>
    <w:rsid w:val="002C36A2"/>
    <w:rsid w:val="002C49C4"/>
    <w:rsid w:val="002C4BF4"/>
    <w:rsid w:val="002C67A3"/>
    <w:rsid w:val="002C6F92"/>
    <w:rsid w:val="002C7296"/>
    <w:rsid w:val="002C744E"/>
    <w:rsid w:val="002C766A"/>
    <w:rsid w:val="002D00C0"/>
    <w:rsid w:val="002D09FD"/>
    <w:rsid w:val="002D0C1F"/>
    <w:rsid w:val="002D20A9"/>
    <w:rsid w:val="002D2131"/>
    <w:rsid w:val="002D2568"/>
    <w:rsid w:val="002D6353"/>
    <w:rsid w:val="002D6C9C"/>
    <w:rsid w:val="002D70DD"/>
    <w:rsid w:val="002E110C"/>
    <w:rsid w:val="002E1672"/>
    <w:rsid w:val="002E23AD"/>
    <w:rsid w:val="002E273C"/>
    <w:rsid w:val="002E356A"/>
    <w:rsid w:val="002E511B"/>
    <w:rsid w:val="002E65F1"/>
    <w:rsid w:val="002E753B"/>
    <w:rsid w:val="002F19C8"/>
    <w:rsid w:val="002F1CAE"/>
    <w:rsid w:val="002F2F3C"/>
    <w:rsid w:val="002F3D06"/>
    <w:rsid w:val="002F5B9D"/>
    <w:rsid w:val="002F6F72"/>
    <w:rsid w:val="002F71CB"/>
    <w:rsid w:val="0030045F"/>
    <w:rsid w:val="00301653"/>
    <w:rsid w:val="00301FFE"/>
    <w:rsid w:val="00302519"/>
    <w:rsid w:val="0030269F"/>
    <w:rsid w:val="00303256"/>
    <w:rsid w:val="0030507B"/>
    <w:rsid w:val="00305BE4"/>
    <w:rsid w:val="00305D97"/>
    <w:rsid w:val="00306C25"/>
    <w:rsid w:val="0030745F"/>
    <w:rsid w:val="00307CF2"/>
    <w:rsid w:val="00307D1D"/>
    <w:rsid w:val="00307DC1"/>
    <w:rsid w:val="0031201A"/>
    <w:rsid w:val="00312636"/>
    <w:rsid w:val="00314480"/>
    <w:rsid w:val="003145F0"/>
    <w:rsid w:val="00314901"/>
    <w:rsid w:val="00314C5F"/>
    <w:rsid w:val="0031574F"/>
    <w:rsid w:val="00317484"/>
    <w:rsid w:val="00317A2A"/>
    <w:rsid w:val="00317D20"/>
    <w:rsid w:val="00317FC7"/>
    <w:rsid w:val="00320BB4"/>
    <w:rsid w:val="00322234"/>
    <w:rsid w:val="00322658"/>
    <w:rsid w:val="00322FF8"/>
    <w:rsid w:val="00323252"/>
    <w:rsid w:val="0032787C"/>
    <w:rsid w:val="00331169"/>
    <w:rsid w:val="00332D0B"/>
    <w:rsid w:val="0033309B"/>
    <w:rsid w:val="0033478E"/>
    <w:rsid w:val="00335B84"/>
    <w:rsid w:val="0033701A"/>
    <w:rsid w:val="00337599"/>
    <w:rsid w:val="003402DE"/>
    <w:rsid w:val="00342366"/>
    <w:rsid w:val="00344D73"/>
    <w:rsid w:val="00345455"/>
    <w:rsid w:val="00345881"/>
    <w:rsid w:val="003459FC"/>
    <w:rsid w:val="00347AD2"/>
    <w:rsid w:val="00351769"/>
    <w:rsid w:val="0035228F"/>
    <w:rsid w:val="00353343"/>
    <w:rsid w:val="0035601D"/>
    <w:rsid w:val="00357133"/>
    <w:rsid w:val="003602CF"/>
    <w:rsid w:val="00360CBF"/>
    <w:rsid w:val="00361C3B"/>
    <w:rsid w:val="003624AB"/>
    <w:rsid w:val="003627FA"/>
    <w:rsid w:val="003628CC"/>
    <w:rsid w:val="00362F38"/>
    <w:rsid w:val="00363C7B"/>
    <w:rsid w:val="00363F55"/>
    <w:rsid w:val="003644AC"/>
    <w:rsid w:val="00365E6B"/>
    <w:rsid w:val="00367CBE"/>
    <w:rsid w:val="00367F29"/>
    <w:rsid w:val="00370E63"/>
    <w:rsid w:val="003715C2"/>
    <w:rsid w:val="00371C02"/>
    <w:rsid w:val="003726FC"/>
    <w:rsid w:val="003756FA"/>
    <w:rsid w:val="003775E7"/>
    <w:rsid w:val="00377A88"/>
    <w:rsid w:val="00380332"/>
    <w:rsid w:val="00380678"/>
    <w:rsid w:val="00380C94"/>
    <w:rsid w:val="0038372E"/>
    <w:rsid w:val="003841E3"/>
    <w:rsid w:val="00384221"/>
    <w:rsid w:val="00384B52"/>
    <w:rsid w:val="00384EFB"/>
    <w:rsid w:val="00385FFC"/>
    <w:rsid w:val="00386212"/>
    <w:rsid w:val="003866F7"/>
    <w:rsid w:val="00390064"/>
    <w:rsid w:val="003903D4"/>
    <w:rsid w:val="00391885"/>
    <w:rsid w:val="003919EA"/>
    <w:rsid w:val="00392461"/>
    <w:rsid w:val="00392991"/>
    <w:rsid w:val="00392B57"/>
    <w:rsid w:val="00394C9D"/>
    <w:rsid w:val="00396AFB"/>
    <w:rsid w:val="00397477"/>
    <w:rsid w:val="00397F28"/>
    <w:rsid w:val="003A087D"/>
    <w:rsid w:val="003A1950"/>
    <w:rsid w:val="003A263E"/>
    <w:rsid w:val="003A2643"/>
    <w:rsid w:val="003A2DE1"/>
    <w:rsid w:val="003A2DF4"/>
    <w:rsid w:val="003A2ECD"/>
    <w:rsid w:val="003A3DFC"/>
    <w:rsid w:val="003A44B3"/>
    <w:rsid w:val="003A51CA"/>
    <w:rsid w:val="003A76C5"/>
    <w:rsid w:val="003B1456"/>
    <w:rsid w:val="003B24F7"/>
    <w:rsid w:val="003B3D56"/>
    <w:rsid w:val="003B4170"/>
    <w:rsid w:val="003B4EAA"/>
    <w:rsid w:val="003C0B11"/>
    <w:rsid w:val="003C2776"/>
    <w:rsid w:val="003C2CCD"/>
    <w:rsid w:val="003C371C"/>
    <w:rsid w:val="003C3CD2"/>
    <w:rsid w:val="003C6B0F"/>
    <w:rsid w:val="003D1E04"/>
    <w:rsid w:val="003D2B10"/>
    <w:rsid w:val="003D49A6"/>
    <w:rsid w:val="003D4A84"/>
    <w:rsid w:val="003D6D14"/>
    <w:rsid w:val="003D704F"/>
    <w:rsid w:val="003E039C"/>
    <w:rsid w:val="003E03DD"/>
    <w:rsid w:val="003E0F73"/>
    <w:rsid w:val="003E1980"/>
    <w:rsid w:val="003E29ED"/>
    <w:rsid w:val="003E3FB3"/>
    <w:rsid w:val="003E4310"/>
    <w:rsid w:val="003E60DA"/>
    <w:rsid w:val="003E679E"/>
    <w:rsid w:val="003E7825"/>
    <w:rsid w:val="003F1692"/>
    <w:rsid w:val="003F20F4"/>
    <w:rsid w:val="003F2710"/>
    <w:rsid w:val="003F33DD"/>
    <w:rsid w:val="003F3DF4"/>
    <w:rsid w:val="003F61C9"/>
    <w:rsid w:val="003F6D74"/>
    <w:rsid w:val="003F768E"/>
    <w:rsid w:val="0040254B"/>
    <w:rsid w:val="00402646"/>
    <w:rsid w:val="00403FEF"/>
    <w:rsid w:val="00404A89"/>
    <w:rsid w:val="0040563F"/>
    <w:rsid w:val="004074B0"/>
    <w:rsid w:val="004101D1"/>
    <w:rsid w:val="004117F7"/>
    <w:rsid w:val="00411C87"/>
    <w:rsid w:val="0041617B"/>
    <w:rsid w:val="00417F41"/>
    <w:rsid w:val="004208D2"/>
    <w:rsid w:val="0042447A"/>
    <w:rsid w:val="00424CA3"/>
    <w:rsid w:val="00425696"/>
    <w:rsid w:val="004277C6"/>
    <w:rsid w:val="004315ED"/>
    <w:rsid w:val="004346A2"/>
    <w:rsid w:val="00434DEA"/>
    <w:rsid w:val="0044292A"/>
    <w:rsid w:val="00442F8C"/>
    <w:rsid w:val="0044336C"/>
    <w:rsid w:val="004434A0"/>
    <w:rsid w:val="00445277"/>
    <w:rsid w:val="004454F5"/>
    <w:rsid w:val="00445F12"/>
    <w:rsid w:val="0044619F"/>
    <w:rsid w:val="00446505"/>
    <w:rsid w:val="004468CE"/>
    <w:rsid w:val="00446DEC"/>
    <w:rsid w:val="004474BB"/>
    <w:rsid w:val="004502E4"/>
    <w:rsid w:val="00450312"/>
    <w:rsid w:val="004526DC"/>
    <w:rsid w:val="00452E00"/>
    <w:rsid w:val="00453321"/>
    <w:rsid w:val="00453EFE"/>
    <w:rsid w:val="00456FAF"/>
    <w:rsid w:val="004579EE"/>
    <w:rsid w:val="0046064E"/>
    <w:rsid w:val="00461CAF"/>
    <w:rsid w:val="004624D5"/>
    <w:rsid w:val="00463ED5"/>
    <w:rsid w:val="004640BE"/>
    <w:rsid w:val="004642B5"/>
    <w:rsid w:val="00464E6D"/>
    <w:rsid w:val="0046543C"/>
    <w:rsid w:val="0046582E"/>
    <w:rsid w:val="00466C22"/>
    <w:rsid w:val="00466F92"/>
    <w:rsid w:val="0046711A"/>
    <w:rsid w:val="00467B3C"/>
    <w:rsid w:val="00467E49"/>
    <w:rsid w:val="00471D84"/>
    <w:rsid w:val="0047318E"/>
    <w:rsid w:val="004736F0"/>
    <w:rsid w:val="004743ED"/>
    <w:rsid w:val="004753A9"/>
    <w:rsid w:val="00475529"/>
    <w:rsid w:val="00475C0F"/>
    <w:rsid w:val="00476510"/>
    <w:rsid w:val="00476A1D"/>
    <w:rsid w:val="00477572"/>
    <w:rsid w:val="00477694"/>
    <w:rsid w:val="004806FA"/>
    <w:rsid w:val="004807ED"/>
    <w:rsid w:val="004808A9"/>
    <w:rsid w:val="00480F46"/>
    <w:rsid w:val="00481462"/>
    <w:rsid w:val="00483061"/>
    <w:rsid w:val="00483EB9"/>
    <w:rsid w:val="0048432D"/>
    <w:rsid w:val="0048474C"/>
    <w:rsid w:val="00486739"/>
    <w:rsid w:val="0049552C"/>
    <w:rsid w:val="00495B32"/>
    <w:rsid w:val="00495F65"/>
    <w:rsid w:val="004A05B9"/>
    <w:rsid w:val="004A2317"/>
    <w:rsid w:val="004A2B7C"/>
    <w:rsid w:val="004A2DAD"/>
    <w:rsid w:val="004A36E8"/>
    <w:rsid w:val="004A5EAA"/>
    <w:rsid w:val="004A6E0C"/>
    <w:rsid w:val="004B09E7"/>
    <w:rsid w:val="004B12CB"/>
    <w:rsid w:val="004B16F2"/>
    <w:rsid w:val="004B1AF8"/>
    <w:rsid w:val="004B2175"/>
    <w:rsid w:val="004B2A2F"/>
    <w:rsid w:val="004B2C87"/>
    <w:rsid w:val="004B2EB1"/>
    <w:rsid w:val="004B3293"/>
    <w:rsid w:val="004B5AC7"/>
    <w:rsid w:val="004B684B"/>
    <w:rsid w:val="004B719B"/>
    <w:rsid w:val="004B7557"/>
    <w:rsid w:val="004B7999"/>
    <w:rsid w:val="004C022D"/>
    <w:rsid w:val="004C096C"/>
    <w:rsid w:val="004C099A"/>
    <w:rsid w:val="004C2A77"/>
    <w:rsid w:val="004C2EEE"/>
    <w:rsid w:val="004C35B6"/>
    <w:rsid w:val="004C510E"/>
    <w:rsid w:val="004C5AAC"/>
    <w:rsid w:val="004D0128"/>
    <w:rsid w:val="004D03EC"/>
    <w:rsid w:val="004D0B32"/>
    <w:rsid w:val="004D11D0"/>
    <w:rsid w:val="004D1DC8"/>
    <w:rsid w:val="004D236E"/>
    <w:rsid w:val="004D3256"/>
    <w:rsid w:val="004D3808"/>
    <w:rsid w:val="004D3E8B"/>
    <w:rsid w:val="004D4DD2"/>
    <w:rsid w:val="004D4F9D"/>
    <w:rsid w:val="004D57F5"/>
    <w:rsid w:val="004D59D6"/>
    <w:rsid w:val="004D6A30"/>
    <w:rsid w:val="004D6C39"/>
    <w:rsid w:val="004D6EB2"/>
    <w:rsid w:val="004D6F26"/>
    <w:rsid w:val="004D70C2"/>
    <w:rsid w:val="004D791B"/>
    <w:rsid w:val="004E092F"/>
    <w:rsid w:val="004E096D"/>
    <w:rsid w:val="004E22D1"/>
    <w:rsid w:val="004E25F4"/>
    <w:rsid w:val="004E2F49"/>
    <w:rsid w:val="004E2F4A"/>
    <w:rsid w:val="004E3AB5"/>
    <w:rsid w:val="004E43EF"/>
    <w:rsid w:val="004E68C5"/>
    <w:rsid w:val="004E7AB2"/>
    <w:rsid w:val="004E7B26"/>
    <w:rsid w:val="004F00B4"/>
    <w:rsid w:val="004F08A7"/>
    <w:rsid w:val="004F0DD9"/>
    <w:rsid w:val="004F2169"/>
    <w:rsid w:val="004F2DA3"/>
    <w:rsid w:val="004F2FA5"/>
    <w:rsid w:val="004F3956"/>
    <w:rsid w:val="004F399C"/>
    <w:rsid w:val="004F4824"/>
    <w:rsid w:val="004F4C5D"/>
    <w:rsid w:val="004F4D2F"/>
    <w:rsid w:val="004F4D3C"/>
    <w:rsid w:val="004F6776"/>
    <w:rsid w:val="004F6921"/>
    <w:rsid w:val="004F6A20"/>
    <w:rsid w:val="00500450"/>
    <w:rsid w:val="00500E39"/>
    <w:rsid w:val="005030FC"/>
    <w:rsid w:val="005036D6"/>
    <w:rsid w:val="00503A89"/>
    <w:rsid w:val="00504BAC"/>
    <w:rsid w:val="00505FE0"/>
    <w:rsid w:val="005060B6"/>
    <w:rsid w:val="0050681E"/>
    <w:rsid w:val="00506934"/>
    <w:rsid w:val="0050743C"/>
    <w:rsid w:val="0051174A"/>
    <w:rsid w:val="0051228D"/>
    <w:rsid w:val="005128DE"/>
    <w:rsid w:val="00513C43"/>
    <w:rsid w:val="00513D0E"/>
    <w:rsid w:val="005148F6"/>
    <w:rsid w:val="00516BF0"/>
    <w:rsid w:val="00516C45"/>
    <w:rsid w:val="00517843"/>
    <w:rsid w:val="005229DC"/>
    <w:rsid w:val="005233EB"/>
    <w:rsid w:val="00524510"/>
    <w:rsid w:val="0052694D"/>
    <w:rsid w:val="00527895"/>
    <w:rsid w:val="00531973"/>
    <w:rsid w:val="00531E35"/>
    <w:rsid w:val="00533B61"/>
    <w:rsid w:val="00533D28"/>
    <w:rsid w:val="0053442E"/>
    <w:rsid w:val="00534ED8"/>
    <w:rsid w:val="0053530E"/>
    <w:rsid w:val="005358E6"/>
    <w:rsid w:val="00535C65"/>
    <w:rsid w:val="00536991"/>
    <w:rsid w:val="00537DAD"/>
    <w:rsid w:val="00537DB2"/>
    <w:rsid w:val="00541155"/>
    <w:rsid w:val="0054172D"/>
    <w:rsid w:val="005418DD"/>
    <w:rsid w:val="00541936"/>
    <w:rsid w:val="005425D7"/>
    <w:rsid w:val="00542BFB"/>
    <w:rsid w:val="00542C46"/>
    <w:rsid w:val="00545EE7"/>
    <w:rsid w:val="00546198"/>
    <w:rsid w:val="00546A8B"/>
    <w:rsid w:val="00546AE0"/>
    <w:rsid w:val="005476C4"/>
    <w:rsid w:val="00547ED0"/>
    <w:rsid w:val="00550F02"/>
    <w:rsid w:val="00552572"/>
    <w:rsid w:val="00552D6D"/>
    <w:rsid w:val="0055330A"/>
    <w:rsid w:val="005539BD"/>
    <w:rsid w:val="00553DDA"/>
    <w:rsid w:val="00554CE4"/>
    <w:rsid w:val="00554EF6"/>
    <w:rsid w:val="0055531D"/>
    <w:rsid w:val="00557607"/>
    <w:rsid w:val="00561045"/>
    <w:rsid w:val="00561D3C"/>
    <w:rsid w:val="00561F49"/>
    <w:rsid w:val="00564B87"/>
    <w:rsid w:val="00571171"/>
    <w:rsid w:val="00573299"/>
    <w:rsid w:val="005737D5"/>
    <w:rsid w:val="00575586"/>
    <w:rsid w:val="005759C3"/>
    <w:rsid w:val="00576698"/>
    <w:rsid w:val="00576C0F"/>
    <w:rsid w:val="00576DD1"/>
    <w:rsid w:val="00576F76"/>
    <w:rsid w:val="00577F3D"/>
    <w:rsid w:val="005800C3"/>
    <w:rsid w:val="00580D55"/>
    <w:rsid w:val="00580D64"/>
    <w:rsid w:val="0058139A"/>
    <w:rsid w:val="005814A0"/>
    <w:rsid w:val="00581A29"/>
    <w:rsid w:val="00581EAD"/>
    <w:rsid w:val="00586190"/>
    <w:rsid w:val="00586231"/>
    <w:rsid w:val="0058627B"/>
    <w:rsid w:val="0058765D"/>
    <w:rsid w:val="00587B01"/>
    <w:rsid w:val="00587BC8"/>
    <w:rsid w:val="00591B9B"/>
    <w:rsid w:val="00594CE2"/>
    <w:rsid w:val="00595093"/>
    <w:rsid w:val="0059610E"/>
    <w:rsid w:val="005961B2"/>
    <w:rsid w:val="00597385"/>
    <w:rsid w:val="005A00C6"/>
    <w:rsid w:val="005A0745"/>
    <w:rsid w:val="005A0AC6"/>
    <w:rsid w:val="005A1E39"/>
    <w:rsid w:val="005A2DB2"/>
    <w:rsid w:val="005A2FBC"/>
    <w:rsid w:val="005A3510"/>
    <w:rsid w:val="005A44E3"/>
    <w:rsid w:val="005A4C9D"/>
    <w:rsid w:val="005A60BB"/>
    <w:rsid w:val="005A743C"/>
    <w:rsid w:val="005A79A5"/>
    <w:rsid w:val="005A7A34"/>
    <w:rsid w:val="005A7D85"/>
    <w:rsid w:val="005B0185"/>
    <w:rsid w:val="005B077F"/>
    <w:rsid w:val="005B0E8C"/>
    <w:rsid w:val="005B15B1"/>
    <w:rsid w:val="005B18C1"/>
    <w:rsid w:val="005B19F5"/>
    <w:rsid w:val="005B1B0E"/>
    <w:rsid w:val="005B225C"/>
    <w:rsid w:val="005B2341"/>
    <w:rsid w:val="005B2434"/>
    <w:rsid w:val="005B3270"/>
    <w:rsid w:val="005B42E6"/>
    <w:rsid w:val="005B50B3"/>
    <w:rsid w:val="005B5250"/>
    <w:rsid w:val="005B5B51"/>
    <w:rsid w:val="005B63AB"/>
    <w:rsid w:val="005B69C0"/>
    <w:rsid w:val="005C021B"/>
    <w:rsid w:val="005C2A91"/>
    <w:rsid w:val="005C3012"/>
    <w:rsid w:val="005C43DA"/>
    <w:rsid w:val="005C4F72"/>
    <w:rsid w:val="005C529D"/>
    <w:rsid w:val="005C6CAA"/>
    <w:rsid w:val="005C6F7C"/>
    <w:rsid w:val="005D04FE"/>
    <w:rsid w:val="005D06E4"/>
    <w:rsid w:val="005D07D2"/>
    <w:rsid w:val="005D0D25"/>
    <w:rsid w:val="005D0E2D"/>
    <w:rsid w:val="005D272F"/>
    <w:rsid w:val="005D64BD"/>
    <w:rsid w:val="005D6A35"/>
    <w:rsid w:val="005D724E"/>
    <w:rsid w:val="005D7AF6"/>
    <w:rsid w:val="005E1961"/>
    <w:rsid w:val="005E1CD1"/>
    <w:rsid w:val="005E3306"/>
    <w:rsid w:val="005E4175"/>
    <w:rsid w:val="005E440D"/>
    <w:rsid w:val="005E58B4"/>
    <w:rsid w:val="005E604A"/>
    <w:rsid w:val="005E64DF"/>
    <w:rsid w:val="005E6D51"/>
    <w:rsid w:val="005E7077"/>
    <w:rsid w:val="005E7129"/>
    <w:rsid w:val="005E77BF"/>
    <w:rsid w:val="005E7CE8"/>
    <w:rsid w:val="005F00C8"/>
    <w:rsid w:val="005F3FBA"/>
    <w:rsid w:val="005F4159"/>
    <w:rsid w:val="005F512F"/>
    <w:rsid w:val="005F5724"/>
    <w:rsid w:val="005F5739"/>
    <w:rsid w:val="005F5B15"/>
    <w:rsid w:val="005F7918"/>
    <w:rsid w:val="005F7AC4"/>
    <w:rsid w:val="0060028E"/>
    <w:rsid w:val="006014D4"/>
    <w:rsid w:val="00602AA3"/>
    <w:rsid w:val="0060302A"/>
    <w:rsid w:val="00604172"/>
    <w:rsid w:val="00604DDA"/>
    <w:rsid w:val="00605302"/>
    <w:rsid w:val="00605AAE"/>
    <w:rsid w:val="00605AB5"/>
    <w:rsid w:val="00606AF8"/>
    <w:rsid w:val="00607576"/>
    <w:rsid w:val="00610FC8"/>
    <w:rsid w:val="00611247"/>
    <w:rsid w:val="006127B9"/>
    <w:rsid w:val="00613F0A"/>
    <w:rsid w:val="00614703"/>
    <w:rsid w:val="00615700"/>
    <w:rsid w:val="006158AA"/>
    <w:rsid w:val="00615FB5"/>
    <w:rsid w:val="0061715A"/>
    <w:rsid w:val="00617F89"/>
    <w:rsid w:val="00620492"/>
    <w:rsid w:val="006207F2"/>
    <w:rsid w:val="006209DA"/>
    <w:rsid w:val="00620DA4"/>
    <w:rsid w:val="00621532"/>
    <w:rsid w:val="0062206A"/>
    <w:rsid w:val="00622765"/>
    <w:rsid w:val="00623643"/>
    <w:rsid w:val="00624445"/>
    <w:rsid w:val="00624EFE"/>
    <w:rsid w:val="006250F2"/>
    <w:rsid w:val="00625A18"/>
    <w:rsid w:val="00625C8C"/>
    <w:rsid w:val="00625F0B"/>
    <w:rsid w:val="00626AA7"/>
    <w:rsid w:val="00626EC6"/>
    <w:rsid w:val="006272D9"/>
    <w:rsid w:val="006303EF"/>
    <w:rsid w:val="006305CA"/>
    <w:rsid w:val="006305CC"/>
    <w:rsid w:val="00630E25"/>
    <w:rsid w:val="00632E04"/>
    <w:rsid w:val="00633901"/>
    <w:rsid w:val="006349F3"/>
    <w:rsid w:val="00634A0A"/>
    <w:rsid w:val="00635151"/>
    <w:rsid w:val="006354E9"/>
    <w:rsid w:val="0063782E"/>
    <w:rsid w:val="006402C1"/>
    <w:rsid w:val="00640D1E"/>
    <w:rsid w:val="006417B8"/>
    <w:rsid w:val="0064235C"/>
    <w:rsid w:val="0064314B"/>
    <w:rsid w:val="00644C00"/>
    <w:rsid w:val="0064558C"/>
    <w:rsid w:val="00646132"/>
    <w:rsid w:val="00647571"/>
    <w:rsid w:val="00647823"/>
    <w:rsid w:val="00650C62"/>
    <w:rsid w:val="00651283"/>
    <w:rsid w:val="00651511"/>
    <w:rsid w:val="00651C38"/>
    <w:rsid w:val="0065361C"/>
    <w:rsid w:val="0065561D"/>
    <w:rsid w:val="006561C1"/>
    <w:rsid w:val="006606D1"/>
    <w:rsid w:val="00660ABD"/>
    <w:rsid w:val="00661695"/>
    <w:rsid w:val="00664E1B"/>
    <w:rsid w:val="0066523F"/>
    <w:rsid w:val="00666CE1"/>
    <w:rsid w:val="00670ECC"/>
    <w:rsid w:val="00671985"/>
    <w:rsid w:val="006719F5"/>
    <w:rsid w:val="0067267B"/>
    <w:rsid w:val="00673712"/>
    <w:rsid w:val="00673F3A"/>
    <w:rsid w:val="0067460B"/>
    <w:rsid w:val="00675944"/>
    <w:rsid w:val="00677555"/>
    <w:rsid w:val="00677910"/>
    <w:rsid w:val="00677F17"/>
    <w:rsid w:val="00682973"/>
    <w:rsid w:val="006830C6"/>
    <w:rsid w:val="00683637"/>
    <w:rsid w:val="00683FAF"/>
    <w:rsid w:val="0068431C"/>
    <w:rsid w:val="00685C6B"/>
    <w:rsid w:val="0068728F"/>
    <w:rsid w:val="006901A5"/>
    <w:rsid w:val="00691458"/>
    <w:rsid w:val="0069174B"/>
    <w:rsid w:val="006919C1"/>
    <w:rsid w:val="0069221F"/>
    <w:rsid w:val="00694906"/>
    <w:rsid w:val="00694D6A"/>
    <w:rsid w:val="006958B4"/>
    <w:rsid w:val="00695CB3"/>
    <w:rsid w:val="006966F2"/>
    <w:rsid w:val="0069715E"/>
    <w:rsid w:val="006A04A1"/>
    <w:rsid w:val="006A0DFF"/>
    <w:rsid w:val="006A15DD"/>
    <w:rsid w:val="006A33DD"/>
    <w:rsid w:val="006A3A89"/>
    <w:rsid w:val="006A59D8"/>
    <w:rsid w:val="006B03F4"/>
    <w:rsid w:val="006B1315"/>
    <w:rsid w:val="006B1C70"/>
    <w:rsid w:val="006B291C"/>
    <w:rsid w:val="006B4263"/>
    <w:rsid w:val="006B527A"/>
    <w:rsid w:val="006B575A"/>
    <w:rsid w:val="006B581E"/>
    <w:rsid w:val="006B6B37"/>
    <w:rsid w:val="006C0753"/>
    <w:rsid w:val="006C10DD"/>
    <w:rsid w:val="006C179C"/>
    <w:rsid w:val="006C37D7"/>
    <w:rsid w:val="006C40D9"/>
    <w:rsid w:val="006C40E9"/>
    <w:rsid w:val="006C528E"/>
    <w:rsid w:val="006C52B5"/>
    <w:rsid w:val="006C53A1"/>
    <w:rsid w:val="006C5A24"/>
    <w:rsid w:val="006C6AFC"/>
    <w:rsid w:val="006C6D17"/>
    <w:rsid w:val="006C7F86"/>
    <w:rsid w:val="006D2EB0"/>
    <w:rsid w:val="006D2F85"/>
    <w:rsid w:val="006D3B04"/>
    <w:rsid w:val="006D44BF"/>
    <w:rsid w:val="006D50E6"/>
    <w:rsid w:val="006D519E"/>
    <w:rsid w:val="006D683B"/>
    <w:rsid w:val="006D69BB"/>
    <w:rsid w:val="006E0CB5"/>
    <w:rsid w:val="006E1145"/>
    <w:rsid w:val="006E1285"/>
    <w:rsid w:val="006E1844"/>
    <w:rsid w:val="006E1A38"/>
    <w:rsid w:val="006E1D1D"/>
    <w:rsid w:val="006E20AA"/>
    <w:rsid w:val="006E5961"/>
    <w:rsid w:val="006E624A"/>
    <w:rsid w:val="006E69F6"/>
    <w:rsid w:val="006E6A00"/>
    <w:rsid w:val="006E7CDF"/>
    <w:rsid w:val="006E7D02"/>
    <w:rsid w:val="006F0263"/>
    <w:rsid w:val="006F0308"/>
    <w:rsid w:val="006F0B66"/>
    <w:rsid w:val="006F0D55"/>
    <w:rsid w:val="006F153D"/>
    <w:rsid w:val="006F18F0"/>
    <w:rsid w:val="006F2027"/>
    <w:rsid w:val="006F3090"/>
    <w:rsid w:val="006F4E4A"/>
    <w:rsid w:val="006F524D"/>
    <w:rsid w:val="006F538D"/>
    <w:rsid w:val="006F66B2"/>
    <w:rsid w:val="006F6CB4"/>
    <w:rsid w:val="006F76B6"/>
    <w:rsid w:val="006F7E16"/>
    <w:rsid w:val="00700A54"/>
    <w:rsid w:val="0070101E"/>
    <w:rsid w:val="00702736"/>
    <w:rsid w:val="00702ABA"/>
    <w:rsid w:val="00702E9F"/>
    <w:rsid w:val="00703604"/>
    <w:rsid w:val="00703ABC"/>
    <w:rsid w:val="007078DF"/>
    <w:rsid w:val="0071162D"/>
    <w:rsid w:val="007129F8"/>
    <w:rsid w:val="00712D7C"/>
    <w:rsid w:val="00713456"/>
    <w:rsid w:val="0071448C"/>
    <w:rsid w:val="00714E30"/>
    <w:rsid w:val="00715FCB"/>
    <w:rsid w:val="007167A1"/>
    <w:rsid w:val="007172CB"/>
    <w:rsid w:val="00720356"/>
    <w:rsid w:val="00721E7E"/>
    <w:rsid w:val="00722659"/>
    <w:rsid w:val="00723AD9"/>
    <w:rsid w:val="007255FE"/>
    <w:rsid w:val="0072669B"/>
    <w:rsid w:val="00726C2F"/>
    <w:rsid w:val="00727544"/>
    <w:rsid w:val="00727753"/>
    <w:rsid w:val="00727F5D"/>
    <w:rsid w:val="00730457"/>
    <w:rsid w:val="00730A45"/>
    <w:rsid w:val="00731A96"/>
    <w:rsid w:val="00734549"/>
    <w:rsid w:val="00735249"/>
    <w:rsid w:val="0073640B"/>
    <w:rsid w:val="00736583"/>
    <w:rsid w:val="00737A22"/>
    <w:rsid w:val="00737D54"/>
    <w:rsid w:val="00740002"/>
    <w:rsid w:val="00741296"/>
    <w:rsid w:val="00741380"/>
    <w:rsid w:val="00742D54"/>
    <w:rsid w:val="00743B9B"/>
    <w:rsid w:val="00743BD5"/>
    <w:rsid w:val="00744A57"/>
    <w:rsid w:val="00746533"/>
    <w:rsid w:val="007465DF"/>
    <w:rsid w:val="00746632"/>
    <w:rsid w:val="00746D7D"/>
    <w:rsid w:val="007475BE"/>
    <w:rsid w:val="00747F26"/>
    <w:rsid w:val="00750BD4"/>
    <w:rsid w:val="0075193D"/>
    <w:rsid w:val="00751949"/>
    <w:rsid w:val="007521EA"/>
    <w:rsid w:val="00752918"/>
    <w:rsid w:val="0075542C"/>
    <w:rsid w:val="00756AD7"/>
    <w:rsid w:val="007577BF"/>
    <w:rsid w:val="00760FB4"/>
    <w:rsid w:val="00761640"/>
    <w:rsid w:val="007618A0"/>
    <w:rsid w:val="00762789"/>
    <w:rsid w:val="00762D39"/>
    <w:rsid w:val="00763C2E"/>
    <w:rsid w:val="00765772"/>
    <w:rsid w:val="00766FED"/>
    <w:rsid w:val="00770F34"/>
    <w:rsid w:val="00772305"/>
    <w:rsid w:val="00772678"/>
    <w:rsid w:val="0077312F"/>
    <w:rsid w:val="00773AA7"/>
    <w:rsid w:val="00774436"/>
    <w:rsid w:val="0077660D"/>
    <w:rsid w:val="00776F6F"/>
    <w:rsid w:val="00776FB3"/>
    <w:rsid w:val="00777339"/>
    <w:rsid w:val="00780B47"/>
    <w:rsid w:val="00781051"/>
    <w:rsid w:val="00781C18"/>
    <w:rsid w:val="0078246A"/>
    <w:rsid w:val="00783942"/>
    <w:rsid w:val="00784661"/>
    <w:rsid w:val="007847B5"/>
    <w:rsid w:val="00786614"/>
    <w:rsid w:val="00787C4F"/>
    <w:rsid w:val="00787FE4"/>
    <w:rsid w:val="00790B09"/>
    <w:rsid w:val="00795E31"/>
    <w:rsid w:val="007961AB"/>
    <w:rsid w:val="007968B1"/>
    <w:rsid w:val="007968B3"/>
    <w:rsid w:val="00797336"/>
    <w:rsid w:val="00797732"/>
    <w:rsid w:val="00797E64"/>
    <w:rsid w:val="00797FEC"/>
    <w:rsid w:val="007A0843"/>
    <w:rsid w:val="007A2063"/>
    <w:rsid w:val="007A2169"/>
    <w:rsid w:val="007A261A"/>
    <w:rsid w:val="007A2C37"/>
    <w:rsid w:val="007A40D9"/>
    <w:rsid w:val="007A7E1E"/>
    <w:rsid w:val="007B090C"/>
    <w:rsid w:val="007B123F"/>
    <w:rsid w:val="007B270D"/>
    <w:rsid w:val="007B2A60"/>
    <w:rsid w:val="007B2D31"/>
    <w:rsid w:val="007B2EFB"/>
    <w:rsid w:val="007B36D2"/>
    <w:rsid w:val="007B3CC3"/>
    <w:rsid w:val="007B406F"/>
    <w:rsid w:val="007B5925"/>
    <w:rsid w:val="007B6AEA"/>
    <w:rsid w:val="007B750F"/>
    <w:rsid w:val="007B76DA"/>
    <w:rsid w:val="007B78F0"/>
    <w:rsid w:val="007C0957"/>
    <w:rsid w:val="007C168E"/>
    <w:rsid w:val="007C18EA"/>
    <w:rsid w:val="007C281D"/>
    <w:rsid w:val="007C33D4"/>
    <w:rsid w:val="007C3B7B"/>
    <w:rsid w:val="007C3BC2"/>
    <w:rsid w:val="007C4BE2"/>
    <w:rsid w:val="007C4D91"/>
    <w:rsid w:val="007C5BEB"/>
    <w:rsid w:val="007C5C4E"/>
    <w:rsid w:val="007C6747"/>
    <w:rsid w:val="007C6A22"/>
    <w:rsid w:val="007C796D"/>
    <w:rsid w:val="007C7BB1"/>
    <w:rsid w:val="007C7F99"/>
    <w:rsid w:val="007D139E"/>
    <w:rsid w:val="007D1828"/>
    <w:rsid w:val="007D1AB4"/>
    <w:rsid w:val="007D1C15"/>
    <w:rsid w:val="007D30DF"/>
    <w:rsid w:val="007D4BD7"/>
    <w:rsid w:val="007D6400"/>
    <w:rsid w:val="007D7661"/>
    <w:rsid w:val="007E3422"/>
    <w:rsid w:val="007E3480"/>
    <w:rsid w:val="007E4A73"/>
    <w:rsid w:val="007E4E1E"/>
    <w:rsid w:val="007E560D"/>
    <w:rsid w:val="007E5D9C"/>
    <w:rsid w:val="007E5FC3"/>
    <w:rsid w:val="007E6086"/>
    <w:rsid w:val="007E7386"/>
    <w:rsid w:val="007E760B"/>
    <w:rsid w:val="007F360A"/>
    <w:rsid w:val="007F3CFE"/>
    <w:rsid w:val="007F52A5"/>
    <w:rsid w:val="007F62AA"/>
    <w:rsid w:val="007F6C2D"/>
    <w:rsid w:val="007F6F3D"/>
    <w:rsid w:val="007F70BB"/>
    <w:rsid w:val="007F70DE"/>
    <w:rsid w:val="007F78C1"/>
    <w:rsid w:val="00800756"/>
    <w:rsid w:val="00801DA0"/>
    <w:rsid w:val="00802FEC"/>
    <w:rsid w:val="008030EA"/>
    <w:rsid w:val="008038DE"/>
    <w:rsid w:val="0080397D"/>
    <w:rsid w:val="00803FB0"/>
    <w:rsid w:val="00804341"/>
    <w:rsid w:val="00805199"/>
    <w:rsid w:val="0080621A"/>
    <w:rsid w:val="0080676D"/>
    <w:rsid w:val="008070C9"/>
    <w:rsid w:val="00810342"/>
    <w:rsid w:val="0081132A"/>
    <w:rsid w:val="00812759"/>
    <w:rsid w:val="00812A56"/>
    <w:rsid w:val="00813BCA"/>
    <w:rsid w:val="00813E51"/>
    <w:rsid w:val="008143D7"/>
    <w:rsid w:val="00815687"/>
    <w:rsid w:val="008156F9"/>
    <w:rsid w:val="00815BAA"/>
    <w:rsid w:val="00815C30"/>
    <w:rsid w:val="00815D03"/>
    <w:rsid w:val="00816263"/>
    <w:rsid w:val="00817509"/>
    <w:rsid w:val="0082074F"/>
    <w:rsid w:val="0082218A"/>
    <w:rsid w:val="008229F1"/>
    <w:rsid w:val="008239B8"/>
    <w:rsid w:val="0082539A"/>
    <w:rsid w:val="00825FD0"/>
    <w:rsid w:val="00826CE9"/>
    <w:rsid w:val="00830482"/>
    <w:rsid w:val="00830F49"/>
    <w:rsid w:val="008340A2"/>
    <w:rsid w:val="0083479F"/>
    <w:rsid w:val="00834E81"/>
    <w:rsid w:val="0083541E"/>
    <w:rsid w:val="00836FD0"/>
    <w:rsid w:val="00840CAE"/>
    <w:rsid w:val="00841BB1"/>
    <w:rsid w:val="00842469"/>
    <w:rsid w:val="008431C9"/>
    <w:rsid w:val="00843929"/>
    <w:rsid w:val="00843F91"/>
    <w:rsid w:val="0084444B"/>
    <w:rsid w:val="0084546D"/>
    <w:rsid w:val="0084710D"/>
    <w:rsid w:val="008522DC"/>
    <w:rsid w:val="00852D89"/>
    <w:rsid w:val="0085457E"/>
    <w:rsid w:val="00854781"/>
    <w:rsid w:val="00855F68"/>
    <w:rsid w:val="0085622D"/>
    <w:rsid w:val="0085636C"/>
    <w:rsid w:val="00856C2B"/>
    <w:rsid w:val="00857057"/>
    <w:rsid w:val="008575CD"/>
    <w:rsid w:val="008604EA"/>
    <w:rsid w:val="00860883"/>
    <w:rsid w:val="00860B19"/>
    <w:rsid w:val="00860DE0"/>
    <w:rsid w:val="00862574"/>
    <w:rsid w:val="0086274C"/>
    <w:rsid w:val="00862F13"/>
    <w:rsid w:val="0086315D"/>
    <w:rsid w:val="00863218"/>
    <w:rsid w:val="008638C7"/>
    <w:rsid w:val="00864523"/>
    <w:rsid w:val="00865061"/>
    <w:rsid w:val="0086527B"/>
    <w:rsid w:val="00865591"/>
    <w:rsid w:val="008670CA"/>
    <w:rsid w:val="00867240"/>
    <w:rsid w:val="00867A45"/>
    <w:rsid w:val="00867CBB"/>
    <w:rsid w:val="008703AB"/>
    <w:rsid w:val="00871B04"/>
    <w:rsid w:val="00873D9E"/>
    <w:rsid w:val="00873E49"/>
    <w:rsid w:val="00874383"/>
    <w:rsid w:val="008746DB"/>
    <w:rsid w:val="00874979"/>
    <w:rsid w:val="00874DD1"/>
    <w:rsid w:val="00877265"/>
    <w:rsid w:val="00880255"/>
    <w:rsid w:val="00880F52"/>
    <w:rsid w:val="0088167E"/>
    <w:rsid w:val="0088201A"/>
    <w:rsid w:val="00882644"/>
    <w:rsid w:val="00882D03"/>
    <w:rsid w:val="0088391E"/>
    <w:rsid w:val="008846FC"/>
    <w:rsid w:val="00885EA5"/>
    <w:rsid w:val="00886706"/>
    <w:rsid w:val="008879EA"/>
    <w:rsid w:val="00890E26"/>
    <w:rsid w:val="00891EF6"/>
    <w:rsid w:val="0089215B"/>
    <w:rsid w:val="0089421F"/>
    <w:rsid w:val="00895586"/>
    <w:rsid w:val="00895ED2"/>
    <w:rsid w:val="00896884"/>
    <w:rsid w:val="008977B5"/>
    <w:rsid w:val="00897888"/>
    <w:rsid w:val="008979EE"/>
    <w:rsid w:val="00897A01"/>
    <w:rsid w:val="00897F99"/>
    <w:rsid w:val="008A1637"/>
    <w:rsid w:val="008A1E78"/>
    <w:rsid w:val="008A373A"/>
    <w:rsid w:val="008A3E19"/>
    <w:rsid w:val="008A48AE"/>
    <w:rsid w:val="008A4E8A"/>
    <w:rsid w:val="008A54F3"/>
    <w:rsid w:val="008A5784"/>
    <w:rsid w:val="008A58DE"/>
    <w:rsid w:val="008A77C7"/>
    <w:rsid w:val="008A79F9"/>
    <w:rsid w:val="008B06BB"/>
    <w:rsid w:val="008B0CF9"/>
    <w:rsid w:val="008B18D2"/>
    <w:rsid w:val="008B2217"/>
    <w:rsid w:val="008B260D"/>
    <w:rsid w:val="008B3326"/>
    <w:rsid w:val="008B33CE"/>
    <w:rsid w:val="008B3479"/>
    <w:rsid w:val="008B4FCB"/>
    <w:rsid w:val="008B5263"/>
    <w:rsid w:val="008B67D5"/>
    <w:rsid w:val="008B699E"/>
    <w:rsid w:val="008B7EB4"/>
    <w:rsid w:val="008C018C"/>
    <w:rsid w:val="008C0390"/>
    <w:rsid w:val="008C03BA"/>
    <w:rsid w:val="008C0814"/>
    <w:rsid w:val="008C0839"/>
    <w:rsid w:val="008C097A"/>
    <w:rsid w:val="008C118F"/>
    <w:rsid w:val="008C19E7"/>
    <w:rsid w:val="008C1BE0"/>
    <w:rsid w:val="008C2143"/>
    <w:rsid w:val="008C261A"/>
    <w:rsid w:val="008C32D4"/>
    <w:rsid w:val="008C349B"/>
    <w:rsid w:val="008C3D4A"/>
    <w:rsid w:val="008C4A7E"/>
    <w:rsid w:val="008C4BCA"/>
    <w:rsid w:val="008C5711"/>
    <w:rsid w:val="008C6A20"/>
    <w:rsid w:val="008C7D14"/>
    <w:rsid w:val="008D2455"/>
    <w:rsid w:val="008D48F7"/>
    <w:rsid w:val="008D4E71"/>
    <w:rsid w:val="008D64BA"/>
    <w:rsid w:val="008D6FA0"/>
    <w:rsid w:val="008D70B0"/>
    <w:rsid w:val="008D7336"/>
    <w:rsid w:val="008E2687"/>
    <w:rsid w:val="008E294D"/>
    <w:rsid w:val="008E30F0"/>
    <w:rsid w:val="008E34B3"/>
    <w:rsid w:val="008E4382"/>
    <w:rsid w:val="008E4589"/>
    <w:rsid w:val="008E5BB2"/>
    <w:rsid w:val="008E5C89"/>
    <w:rsid w:val="008E61FF"/>
    <w:rsid w:val="008F0222"/>
    <w:rsid w:val="008F0598"/>
    <w:rsid w:val="008F07B2"/>
    <w:rsid w:val="008F07E7"/>
    <w:rsid w:val="008F0B3B"/>
    <w:rsid w:val="008F0EEC"/>
    <w:rsid w:val="008F1303"/>
    <w:rsid w:val="008F3279"/>
    <w:rsid w:val="008F3C89"/>
    <w:rsid w:val="008F45E6"/>
    <w:rsid w:val="008F4A0D"/>
    <w:rsid w:val="008F4AB5"/>
    <w:rsid w:val="008F6D27"/>
    <w:rsid w:val="008F7874"/>
    <w:rsid w:val="00900CA9"/>
    <w:rsid w:val="00901B2C"/>
    <w:rsid w:val="00905018"/>
    <w:rsid w:val="009054C5"/>
    <w:rsid w:val="00906F13"/>
    <w:rsid w:val="00907403"/>
    <w:rsid w:val="00907EF5"/>
    <w:rsid w:val="00910149"/>
    <w:rsid w:val="00910F66"/>
    <w:rsid w:val="00911727"/>
    <w:rsid w:val="0091173C"/>
    <w:rsid w:val="009126C2"/>
    <w:rsid w:val="00912F51"/>
    <w:rsid w:val="00913B70"/>
    <w:rsid w:val="0091441A"/>
    <w:rsid w:val="00914BDD"/>
    <w:rsid w:val="00915B4D"/>
    <w:rsid w:val="00915D66"/>
    <w:rsid w:val="00916F58"/>
    <w:rsid w:val="00917E86"/>
    <w:rsid w:val="00917EB0"/>
    <w:rsid w:val="00921C8F"/>
    <w:rsid w:val="0092231B"/>
    <w:rsid w:val="0092249C"/>
    <w:rsid w:val="00922719"/>
    <w:rsid w:val="00922890"/>
    <w:rsid w:val="0092306C"/>
    <w:rsid w:val="009238E8"/>
    <w:rsid w:val="00923D68"/>
    <w:rsid w:val="00925095"/>
    <w:rsid w:val="009259B0"/>
    <w:rsid w:val="009265E4"/>
    <w:rsid w:val="00926790"/>
    <w:rsid w:val="0092725F"/>
    <w:rsid w:val="009278CF"/>
    <w:rsid w:val="00927C31"/>
    <w:rsid w:val="009307ED"/>
    <w:rsid w:val="00930CF7"/>
    <w:rsid w:val="00931674"/>
    <w:rsid w:val="0093168E"/>
    <w:rsid w:val="00931A64"/>
    <w:rsid w:val="0093309F"/>
    <w:rsid w:val="00933352"/>
    <w:rsid w:val="0093451B"/>
    <w:rsid w:val="0093677C"/>
    <w:rsid w:val="009370D9"/>
    <w:rsid w:val="009371C0"/>
    <w:rsid w:val="0094034C"/>
    <w:rsid w:val="009409C4"/>
    <w:rsid w:val="009410BA"/>
    <w:rsid w:val="00941E66"/>
    <w:rsid w:val="00943533"/>
    <w:rsid w:val="00944137"/>
    <w:rsid w:val="00945080"/>
    <w:rsid w:val="009453DF"/>
    <w:rsid w:val="0094661D"/>
    <w:rsid w:val="00947B98"/>
    <w:rsid w:val="00951DDB"/>
    <w:rsid w:val="00952AF2"/>
    <w:rsid w:val="0095473E"/>
    <w:rsid w:val="00954DC1"/>
    <w:rsid w:val="00955050"/>
    <w:rsid w:val="009554CA"/>
    <w:rsid w:val="00955941"/>
    <w:rsid w:val="00956941"/>
    <w:rsid w:val="00957634"/>
    <w:rsid w:val="00957A13"/>
    <w:rsid w:val="00957F61"/>
    <w:rsid w:val="0096098D"/>
    <w:rsid w:val="00960D8C"/>
    <w:rsid w:val="009617C6"/>
    <w:rsid w:val="00961E84"/>
    <w:rsid w:val="00962CCE"/>
    <w:rsid w:val="00963786"/>
    <w:rsid w:val="00963B2F"/>
    <w:rsid w:val="00963B7D"/>
    <w:rsid w:val="00965D01"/>
    <w:rsid w:val="00967FCA"/>
    <w:rsid w:val="009728A2"/>
    <w:rsid w:val="00972B48"/>
    <w:rsid w:val="00972E0D"/>
    <w:rsid w:val="00973D54"/>
    <w:rsid w:val="009763CC"/>
    <w:rsid w:val="00976B05"/>
    <w:rsid w:val="009771BD"/>
    <w:rsid w:val="009774B9"/>
    <w:rsid w:val="00977BE9"/>
    <w:rsid w:val="00977BF3"/>
    <w:rsid w:val="00977ECA"/>
    <w:rsid w:val="00981534"/>
    <w:rsid w:val="00982936"/>
    <w:rsid w:val="00984C6C"/>
    <w:rsid w:val="00984E9F"/>
    <w:rsid w:val="00986FA6"/>
    <w:rsid w:val="0099121E"/>
    <w:rsid w:val="009925F6"/>
    <w:rsid w:val="009926C6"/>
    <w:rsid w:val="009926EB"/>
    <w:rsid w:val="00992EAA"/>
    <w:rsid w:val="00993394"/>
    <w:rsid w:val="00994404"/>
    <w:rsid w:val="00994F3E"/>
    <w:rsid w:val="00995F2F"/>
    <w:rsid w:val="00996925"/>
    <w:rsid w:val="00996972"/>
    <w:rsid w:val="00996B32"/>
    <w:rsid w:val="00996D79"/>
    <w:rsid w:val="0099758D"/>
    <w:rsid w:val="00997942"/>
    <w:rsid w:val="00997F2A"/>
    <w:rsid w:val="009A1169"/>
    <w:rsid w:val="009A11F0"/>
    <w:rsid w:val="009A4015"/>
    <w:rsid w:val="009A4786"/>
    <w:rsid w:val="009A48D5"/>
    <w:rsid w:val="009A4919"/>
    <w:rsid w:val="009A5965"/>
    <w:rsid w:val="009A6325"/>
    <w:rsid w:val="009A6CD2"/>
    <w:rsid w:val="009A6DF7"/>
    <w:rsid w:val="009A6E2D"/>
    <w:rsid w:val="009A732A"/>
    <w:rsid w:val="009A77C2"/>
    <w:rsid w:val="009A7987"/>
    <w:rsid w:val="009B14F8"/>
    <w:rsid w:val="009B17CC"/>
    <w:rsid w:val="009B1DA1"/>
    <w:rsid w:val="009B2B71"/>
    <w:rsid w:val="009B2CE0"/>
    <w:rsid w:val="009B2FCA"/>
    <w:rsid w:val="009B32C8"/>
    <w:rsid w:val="009B54F2"/>
    <w:rsid w:val="009B596B"/>
    <w:rsid w:val="009C083D"/>
    <w:rsid w:val="009C0A06"/>
    <w:rsid w:val="009C23A0"/>
    <w:rsid w:val="009C2459"/>
    <w:rsid w:val="009C29FD"/>
    <w:rsid w:val="009C2A0A"/>
    <w:rsid w:val="009C2B2F"/>
    <w:rsid w:val="009C5B57"/>
    <w:rsid w:val="009D0BCE"/>
    <w:rsid w:val="009D1598"/>
    <w:rsid w:val="009D1D16"/>
    <w:rsid w:val="009D2204"/>
    <w:rsid w:val="009D3ADE"/>
    <w:rsid w:val="009D446A"/>
    <w:rsid w:val="009D6DDF"/>
    <w:rsid w:val="009E0C5B"/>
    <w:rsid w:val="009E108F"/>
    <w:rsid w:val="009E189A"/>
    <w:rsid w:val="009E1F90"/>
    <w:rsid w:val="009E21A1"/>
    <w:rsid w:val="009E229C"/>
    <w:rsid w:val="009E242D"/>
    <w:rsid w:val="009E2A5D"/>
    <w:rsid w:val="009E3225"/>
    <w:rsid w:val="009E777E"/>
    <w:rsid w:val="009F0299"/>
    <w:rsid w:val="009F0445"/>
    <w:rsid w:val="009F1A6B"/>
    <w:rsid w:val="009F1B19"/>
    <w:rsid w:val="009F24A4"/>
    <w:rsid w:val="009F3A14"/>
    <w:rsid w:val="009F4BE2"/>
    <w:rsid w:val="009F5496"/>
    <w:rsid w:val="009F583C"/>
    <w:rsid w:val="009F5924"/>
    <w:rsid w:val="009F655B"/>
    <w:rsid w:val="00A009CD"/>
    <w:rsid w:val="00A02C1C"/>
    <w:rsid w:val="00A02FEC"/>
    <w:rsid w:val="00A0479D"/>
    <w:rsid w:val="00A05355"/>
    <w:rsid w:val="00A0599E"/>
    <w:rsid w:val="00A05B9B"/>
    <w:rsid w:val="00A07B8D"/>
    <w:rsid w:val="00A07CD3"/>
    <w:rsid w:val="00A10D85"/>
    <w:rsid w:val="00A111E0"/>
    <w:rsid w:val="00A11D32"/>
    <w:rsid w:val="00A12502"/>
    <w:rsid w:val="00A138F4"/>
    <w:rsid w:val="00A141CF"/>
    <w:rsid w:val="00A1485F"/>
    <w:rsid w:val="00A17FAD"/>
    <w:rsid w:val="00A20D9A"/>
    <w:rsid w:val="00A2267D"/>
    <w:rsid w:val="00A229E4"/>
    <w:rsid w:val="00A24113"/>
    <w:rsid w:val="00A25697"/>
    <w:rsid w:val="00A25CA6"/>
    <w:rsid w:val="00A26164"/>
    <w:rsid w:val="00A26743"/>
    <w:rsid w:val="00A26B92"/>
    <w:rsid w:val="00A300BC"/>
    <w:rsid w:val="00A3082A"/>
    <w:rsid w:val="00A30F89"/>
    <w:rsid w:val="00A3140D"/>
    <w:rsid w:val="00A316F7"/>
    <w:rsid w:val="00A31713"/>
    <w:rsid w:val="00A31A75"/>
    <w:rsid w:val="00A3317F"/>
    <w:rsid w:val="00A331D8"/>
    <w:rsid w:val="00A37A12"/>
    <w:rsid w:val="00A37A3D"/>
    <w:rsid w:val="00A40B8E"/>
    <w:rsid w:val="00A41F2A"/>
    <w:rsid w:val="00A420DA"/>
    <w:rsid w:val="00A42BE2"/>
    <w:rsid w:val="00A439E6"/>
    <w:rsid w:val="00A447E0"/>
    <w:rsid w:val="00A460A6"/>
    <w:rsid w:val="00A463BC"/>
    <w:rsid w:val="00A47FEE"/>
    <w:rsid w:val="00A50255"/>
    <w:rsid w:val="00A51C2A"/>
    <w:rsid w:val="00A52242"/>
    <w:rsid w:val="00A53B76"/>
    <w:rsid w:val="00A53D54"/>
    <w:rsid w:val="00A54D2D"/>
    <w:rsid w:val="00A5528E"/>
    <w:rsid w:val="00A557DD"/>
    <w:rsid w:val="00A60F34"/>
    <w:rsid w:val="00A61CDB"/>
    <w:rsid w:val="00A63579"/>
    <w:rsid w:val="00A646C4"/>
    <w:rsid w:val="00A64E14"/>
    <w:rsid w:val="00A67C58"/>
    <w:rsid w:val="00A70FA5"/>
    <w:rsid w:val="00A721A7"/>
    <w:rsid w:val="00A72734"/>
    <w:rsid w:val="00A72A5C"/>
    <w:rsid w:val="00A72B56"/>
    <w:rsid w:val="00A73AC9"/>
    <w:rsid w:val="00A74CD7"/>
    <w:rsid w:val="00A7735F"/>
    <w:rsid w:val="00A80C69"/>
    <w:rsid w:val="00A81513"/>
    <w:rsid w:val="00A81D5F"/>
    <w:rsid w:val="00A845A8"/>
    <w:rsid w:val="00A8473E"/>
    <w:rsid w:val="00A84E9C"/>
    <w:rsid w:val="00A8602A"/>
    <w:rsid w:val="00A86773"/>
    <w:rsid w:val="00A87034"/>
    <w:rsid w:val="00A90400"/>
    <w:rsid w:val="00A9183D"/>
    <w:rsid w:val="00A91D81"/>
    <w:rsid w:val="00A94BC7"/>
    <w:rsid w:val="00A95D46"/>
    <w:rsid w:val="00A96379"/>
    <w:rsid w:val="00A96DBD"/>
    <w:rsid w:val="00A97CDA"/>
    <w:rsid w:val="00AA0579"/>
    <w:rsid w:val="00AA250F"/>
    <w:rsid w:val="00AA3084"/>
    <w:rsid w:val="00AA32CE"/>
    <w:rsid w:val="00AA36E3"/>
    <w:rsid w:val="00AA3D54"/>
    <w:rsid w:val="00AA5CAA"/>
    <w:rsid w:val="00AA5D93"/>
    <w:rsid w:val="00AA5E49"/>
    <w:rsid w:val="00AA6A39"/>
    <w:rsid w:val="00AB455C"/>
    <w:rsid w:val="00AB4F11"/>
    <w:rsid w:val="00AB78BA"/>
    <w:rsid w:val="00AB79F0"/>
    <w:rsid w:val="00AB7E97"/>
    <w:rsid w:val="00AC0826"/>
    <w:rsid w:val="00AC299C"/>
    <w:rsid w:val="00AC38C1"/>
    <w:rsid w:val="00AC46CE"/>
    <w:rsid w:val="00AC4AC5"/>
    <w:rsid w:val="00AC6639"/>
    <w:rsid w:val="00AC6994"/>
    <w:rsid w:val="00AC70D3"/>
    <w:rsid w:val="00AC7139"/>
    <w:rsid w:val="00AC7CCD"/>
    <w:rsid w:val="00AD01BF"/>
    <w:rsid w:val="00AD08A0"/>
    <w:rsid w:val="00AD16EB"/>
    <w:rsid w:val="00AD1C17"/>
    <w:rsid w:val="00AD1EED"/>
    <w:rsid w:val="00AD4015"/>
    <w:rsid w:val="00AD4165"/>
    <w:rsid w:val="00AD43D2"/>
    <w:rsid w:val="00AD43EC"/>
    <w:rsid w:val="00AD5D0A"/>
    <w:rsid w:val="00AD5DCC"/>
    <w:rsid w:val="00AD6C69"/>
    <w:rsid w:val="00AD6F1C"/>
    <w:rsid w:val="00AD740A"/>
    <w:rsid w:val="00AD7B55"/>
    <w:rsid w:val="00AE0AC3"/>
    <w:rsid w:val="00AE1385"/>
    <w:rsid w:val="00AE2017"/>
    <w:rsid w:val="00AE3490"/>
    <w:rsid w:val="00AE3F5F"/>
    <w:rsid w:val="00AE48A6"/>
    <w:rsid w:val="00AE4FBE"/>
    <w:rsid w:val="00AE5BB6"/>
    <w:rsid w:val="00AE5FDB"/>
    <w:rsid w:val="00AE7318"/>
    <w:rsid w:val="00AF1705"/>
    <w:rsid w:val="00AF2E97"/>
    <w:rsid w:val="00AF3202"/>
    <w:rsid w:val="00AF3C78"/>
    <w:rsid w:val="00AF442A"/>
    <w:rsid w:val="00AF532B"/>
    <w:rsid w:val="00AF64E5"/>
    <w:rsid w:val="00AF72BC"/>
    <w:rsid w:val="00AF7BD0"/>
    <w:rsid w:val="00AF7F04"/>
    <w:rsid w:val="00B005F6"/>
    <w:rsid w:val="00B0094A"/>
    <w:rsid w:val="00B00F2B"/>
    <w:rsid w:val="00B00FC6"/>
    <w:rsid w:val="00B01079"/>
    <w:rsid w:val="00B02A3C"/>
    <w:rsid w:val="00B0308E"/>
    <w:rsid w:val="00B03AE6"/>
    <w:rsid w:val="00B04650"/>
    <w:rsid w:val="00B058E8"/>
    <w:rsid w:val="00B06D42"/>
    <w:rsid w:val="00B07508"/>
    <w:rsid w:val="00B07534"/>
    <w:rsid w:val="00B121A5"/>
    <w:rsid w:val="00B130FD"/>
    <w:rsid w:val="00B13C3B"/>
    <w:rsid w:val="00B15641"/>
    <w:rsid w:val="00B15A40"/>
    <w:rsid w:val="00B15F51"/>
    <w:rsid w:val="00B22286"/>
    <w:rsid w:val="00B230D2"/>
    <w:rsid w:val="00B24714"/>
    <w:rsid w:val="00B249F2"/>
    <w:rsid w:val="00B24E81"/>
    <w:rsid w:val="00B24EE3"/>
    <w:rsid w:val="00B24FA3"/>
    <w:rsid w:val="00B253ED"/>
    <w:rsid w:val="00B26074"/>
    <w:rsid w:val="00B2623F"/>
    <w:rsid w:val="00B26BC1"/>
    <w:rsid w:val="00B26F08"/>
    <w:rsid w:val="00B3087B"/>
    <w:rsid w:val="00B31DC6"/>
    <w:rsid w:val="00B330E5"/>
    <w:rsid w:val="00B35C12"/>
    <w:rsid w:val="00B35C28"/>
    <w:rsid w:val="00B35F07"/>
    <w:rsid w:val="00B36071"/>
    <w:rsid w:val="00B40212"/>
    <w:rsid w:val="00B404A2"/>
    <w:rsid w:val="00B40538"/>
    <w:rsid w:val="00B407D4"/>
    <w:rsid w:val="00B416EA"/>
    <w:rsid w:val="00B41A1B"/>
    <w:rsid w:val="00B42186"/>
    <w:rsid w:val="00B42D36"/>
    <w:rsid w:val="00B439F2"/>
    <w:rsid w:val="00B43FFA"/>
    <w:rsid w:val="00B441E2"/>
    <w:rsid w:val="00B45F5D"/>
    <w:rsid w:val="00B4606B"/>
    <w:rsid w:val="00B47837"/>
    <w:rsid w:val="00B479A9"/>
    <w:rsid w:val="00B508C5"/>
    <w:rsid w:val="00B51E2D"/>
    <w:rsid w:val="00B52903"/>
    <w:rsid w:val="00B55C2F"/>
    <w:rsid w:val="00B56157"/>
    <w:rsid w:val="00B6094B"/>
    <w:rsid w:val="00B61862"/>
    <w:rsid w:val="00B62D84"/>
    <w:rsid w:val="00B63671"/>
    <w:rsid w:val="00B64016"/>
    <w:rsid w:val="00B64B63"/>
    <w:rsid w:val="00B650C4"/>
    <w:rsid w:val="00B65288"/>
    <w:rsid w:val="00B653A8"/>
    <w:rsid w:val="00B67DF2"/>
    <w:rsid w:val="00B7096D"/>
    <w:rsid w:val="00B70E7D"/>
    <w:rsid w:val="00B72243"/>
    <w:rsid w:val="00B742E0"/>
    <w:rsid w:val="00B745D0"/>
    <w:rsid w:val="00B753FB"/>
    <w:rsid w:val="00B75C2E"/>
    <w:rsid w:val="00B75FEE"/>
    <w:rsid w:val="00B76A64"/>
    <w:rsid w:val="00B80BF6"/>
    <w:rsid w:val="00B811EC"/>
    <w:rsid w:val="00B81658"/>
    <w:rsid w:val="00B81977"/>
    <w:rsid w:val="00B85564"/>
    <w:rsid w:val="00B85782"/>
    <w:rsid w:val="00B85DB9"/>
    <w:rsid w:val="00B864B7"/>
    <w:rsid w:val="00B87620"/>
    <w:rsid w:val="00B9192C"/>
    <w:rsid w:val="00B93964"/>
    <w:rsid w:val="00B93C25"/>
    <w:rsid w:val="00B94BE3"/>
    <w:rsid w:val="00B95DB4"/>
    <w:rsid w:val="00B96A98"/>
    <w:rsid w:val="00B971D5"/>
    <w:rsid w:val="00B976E5"/>
    <w:rsid w:val="00BA07C8"/>
    <w:rsid w:val="00BA1122"/>
    <w:rsid w:val="00BA121C"/>
    <w:rsid w:val="00BA1DB5"/>
    <w:rsid w:val="00BA3762"/>
    <w:rsid w:val="00BA40DD"/>
    <w:rsid w:val="00BA5372"/>
    <w:rsid w:val="00BA5B1D"/>
    <w:rsid w:val="00BA6041"/>
    <w:rsid w:val="00BB0B16"/>
    <w:rsid w:val="00BB1244"/>
    <w:rsid w:val="00BB1624"/>
    <w:rsid w:val="00BB2139"/>
    <w:rsid w:val="00BB289B"/>
    <w:rsid w:val="00BB2D17"/>
    <w:rsid w:val="00BB2EAF"/>
    <w:rsid w:val="00BB4BB4"/>
    <w:rsid w:val="00BB5256"/>
    <w:rsid w:val="00BB5F1E"/>
    <w:rsid w:val="00BB6498"/>
    <w:rsid w:val="00BB675D"/>
    <w:rsid w:val="00BB6A21"/>
    <w:rsid w:val="00BB7A13"/>
    <w:rsid w:val="00BC099E"/>
    <w:rsid w:val="00BC160A"/>
    <w:rsid w:val="00BC2B38"/>
    <w:rsid w:val="00BC2F21"/>
    <w:rsid w:val="00BC3F76"/>
    <w:rsid w:val="00BC49A6"/>
    <w:rsid w:val="00BC4CCF"/>
    <w:rsid w:val="00BC4E14"/>
    <w:rsid w:val="00BC61EB"/>
    <w:rsid w:val="00BC621B"/>
    <w:rsid w:val="00BC7B62"/>
    <w:rsid w:val="00BD01CE"/>
    <w:rsid w:val="00BD09C0"/>
    <w:rsid w:val="00BD0D49"/>
    <w:rsid w:val="00BD148B"/>
    <w:rsid w:val="00BD180D"/>
    <w:rsid w:val="00BD2F49"/>
    <w:rsid w:val="00BD35A0"/>
    <w:rsid w:val="00BD38A8"/>
    <w:rsid w:val="00BD483D"/>
    <w:rsid w:val="00BD499D"/>
    <w:rsid w:val="00BD4D87"/>
    <w:rsid w:val="00BD5D9A"/>
    <w:rsid w:val="00BD6211"/>
    <w:rsid w:val="00BE0E41"/>
    <w:rsid w:val="00BE227A"/>
    <w:rsid w:val="00BE4AC4"/>
    <w:rsid w:val="00BE58F5"/>
    <w:rsid w:val="00BE5F08"/>
    <w:rsid w:val="00BE6571"/>
    <w:rsid w:val="00BE6ABD"/>
    <w:rsid w:val="00BE7D99"/>
    <w:rsid w:val="00BF0A14"/>
    <w:rsid w:val="00BF1FC1"/>
    <w:rsid w:val="00BF335D"/>
    <w:rsid w:val="00BF4B82"/>
    <w:rsid w:val="00BF5DCC"/>
    <w:rsid w:val="00BF74D8"/>
    <w:rsid w:val="00BF79B4"/>
    <w:rsid w:val="00BF7E52"/>
    <w:rsid w:val="00C011C9"/>
    <w:rsid w:val="00C0159E"/>
    <w:rsid w:val="00C01815"/>
    <w:rsid w:val="00C0281D"/>
    <w:rsid w:val="00C028E7"/>
    <w:rsid w:val="00C02FE5"/>
    <w:rsid w:val="00C03D2F"/>
    <w:rsid w:val="00C05429"/>
    <w:rsid w:val="00C11290"/>
    <w:rsid w:val="00C1167F"/>
    <w:rsid w:val="00C118C8"/>
    <w:rsid w:val="00C122E9"/>
    <w:rsid w:val="00C1241F"/>
    <w:rsid w:val="00C1285E"/>
    <w:rsid w:val="00C15347"/>
    <w:rsid w:val="00C154B0"/>
    <w:rsid w:val="00C16D9F"/>
    <w:rsid w:val="00C17CF3"/>
    <w:rsid w:val="00C20671"/>
    <w:rsid w:val="00C20C5C"/>
    <w:rsid w:val="00C213F9"/>
    <w:rsid w:val="00C23217"/>
    <w:rsid w:val="00C25160"/>
    <w:rsid w:val="00C25329"/>
    <w:rsid w:val="00C26D11"/>
    <w:rsid w:val="00C30006"/>
    <w:rsid w:val="00C31367"/>
    <w:rsid w:val="00C332FE"/>
    <w:rsid w:val="00C344F0"/>
    <w:rsid w:val="00C3508C"/>
    <w:rsid w:val="00C35FF2"/>
    <w:rsid w:val="00C37AAC"/>
    <w:rsid w:val="00C4105E"/>
    <w:rsid w:val="00C415A1"/>
    <w:rsid w:val="00C41D5D"/>
    <w:rsid w:val="00C4200C"/>
    <w:rsid w:val="00C42E2A"/>
    <w:rsid w:val="00C44FA7"/>
    <w:rsid w:val="00C4749E"/>
    <w:rsid w:val="00C5096A"/>
    <w:rsid w:val="00C51D2B"/>
    <w:rsid w:val="00C5448A"/>
    <w:rsid w:val="00C54DC9"/>
    <w:rsid w:val="00C54ED4"/>
    <w:rsid w:val="00C54F9B"/>
    <w:rsid w:val="00C560BD"/>
    <w:rsid w:val="00C56206"/>
    <w:rsid w:val="00C62ED2"/>
    <w:rsid w:val="00C63E91"/>
    <w:rsid w:val="00C64632"/>
    <w:rsid w:val="00C6599E"/>
    <w:rsid w:val="00C65CC9"/>
    <w:rsid w:val="00C65EF8"/>
    <w:rsid w:val="00C707B4"/>
    <w:rsid w:val="00C70F1A"/>
    <w:rsid w:val="00C7122D"/>
    <w:rsid w:val="00C71C83"/>
    <w:rsid w:val="00C71E9E"/>
    <w:rsid w:val="00C72B70"/>
    <w:rsid w:val="00C7313A"/>
    <w:rsid w:val="00C75086"/>
    <w:rsid w:val="00C753FF"/>
    <w:rsid w:val="00C7540F"/>
    <w:rsid w:val="00C75F71"/>
    <w:rsid w:val="00C76D2D"/>
    <w:rsid w:val="00C774FE"/>
    <w:rsid w:val="00C800F2"/>
    <w:rsid w:val="00C80B88"/>
    <w:rsid w:val="00C81D26"/>
    <w:rsid w:val="00C82916"/>
    <w:rsid w:val="00C830F6"/>
    <w:rsid w:val="00C831D8"/>
    <w:rsid w:val="00C83950"/>
    <w:rsid w:val="00C839C6"/>
    <w:rsid w:val="00C85191"/>
    <w:rsid w:val="00C856F5"/>
    <w:rsid w:val="00C8792C"/>
    <w:rsid w:val="00C905D9"/>
    <w:rsid w:val="00C90E6F"/>
    <w:rsid w:val="00C91619"/>
    <w:rsid w:val="00C9176E"/>
    <w:rsid w:val="00C92256"/>
    <w:rsid w:val="00C92CBF"/>
    <w:rsid w:val="00C936AD"/>
    <w:rsid w:val="00C94111"/>
    <w:rsid w:val="00C94CAC"/>
    <w:rsid w:val="00C9514A"/>
    <w:rsid w:val="00C958E4"/>
    <w:rsid w:val="00C96343"/>
    <w:rsid w:val="00C96412"/>
    <w:rsid w:val="00C9735C"/>
    <w:rsid w:val="00C97CAD"/>
    <w:rsid w:val="00CA0A7A"/>
    <w:rsid w:val="00CA1EEF"/>
    <w:rsid w:val="00CA3683"/>
    <w:rsid w:val="00CA4E3D"/>
    <w:rsid w:val="00CA53D1"/>
    <w:rsid w:val="00CA6F50"/>
    <w:rsid w:val="00CA7017"/>
    <w:rsid w:val="00CA70FB"/>
    <w:rsid w:val="00CB1B26"/>
    <w:rsid w:val="00CB1BFE"/>
    <w:rsid w:val="00CB2402"/>
    <w:rsid w:val="00CB2EEF"/>
    <w:rsid w:val="00CB557B"/>
    <w:rsid w:val="00CB6097"/>
    <w:rsid w:val="00CB6536"/>
    <w:rsid w:val="00CB6861"/>
    <w:rsid w:val="00CC016D"/>
    <w:rsid w:val="00CC33AD"/>
    <w:rsid w:val="00CC459B"/>
    <w:rsid w:val="00CC53A4"/>
    <w:rsid w:val="00CC6008"/>
    <w:rsid w:val="00CC761B"/>
    <w:rsid w:val="00CC772F"/>
    <w:rsid w:val="00CC7ED6"/>
    <w:rsid w:val="00CD0120"/>
    <w:rsid w:val="00CD0DDD"/>
    <w:rsid w:val="00CD16D5"/>
    <w:rsid w:val="00CD2E29"/>
    <w:rsid w:val="00CD4530"/>
    <w:rsid w:val="00CD51F2"/>
    <w:rsid w:val="00CE06DE"/>
    <w:rsid w:val="00CE0F59"/>
    <w:rsid w:val="00CE18D2"/>
    <w:rsid w:val="00CE3AB5"/>
    <w:rsid w:val="00CE40E7"/>
    <w:rsid w:val="00CE43E5"/>
    <w:rsid w:val="00CE4FAD"/>
    <w:rsid w:val="00CE5A2C"/>
    <w:rsid w:val="00CE6E49"/>
    <w:rsid w:val="00CE7327"/>
    <w:rsid w:val="00CF023E"/>
    <w:rsid w:val="00CF0AA5"/>
    <w:rsid w:val="00CF271D"/>
    <w:rsid w:val="00CF40A7"/>
    <w:rsid w:val="00CF5415"/>
    <w:rsid w:val="00CF62D0"/>
    <w:rsid w:val="00CF6701"/>
    <w:rsid w:val="00CF68FB"/>
    <w:rsid w:val="00CF6A0E"/>
    <w:rsid w:val="00D0030F"/>
    <w:rsid w:val="00D00854"/>
    <w:rsid w:val="00D00E2D"/>
    <w:rsid w:val="00D01105"/>
    <w:rsid w:val="00D0122D"/>
    <w:rsid w:val="00D01B08"/>
    <w:rsid w:val="00D0355B"/>
    <w:rsid w:val="00D058E4"/>
    <w:rsid w:val="00D05AD5"/>
    <w:rsid w:val="00D05D2A"/>
    <w:rsid w:val="00D0673C"/>
    <w:rsid w:val="00D1175A"/>
    <w:rsid w:val="00D11E41"/>
    <w:rsid w:val="00D121BD"/>
    <w:rsid w:val="00D1716A"/>
    <w:rsid w:val="00D17625"/>
    <w:rsid w:val="00D176AC"/>
    <w:rsid w:val="00D1795C"/>
    <w:rsid w:val="00D2073D"/>
    <w:rsid w:val="00D20D44"/>
    <w:rsid w:val="00D21048"/>
    <w:rsid w:val="00D21220"/>
    <w:rsid w:val="00D219F1"/>
    <w:rsid w:val="00D2214A"/>
    <w:rsid w:val="00D221D9"/>
    <w:rsid w:val="00D228C2"/>
    <w:rsid w:val="00D23077"/>
    <w:rsid w:val="00D23C5B"/>
    <w:rsid w:val="00D24093"/>
    <w:rsid w:val="00D2430A"/>
    <w:rsid w:val="00D24FE2"/>
    <w:rsid w:val="00D25131"/>
    <w:rsid w:val="00D25627"/>
    <w:rsid w:val="00D25C94"/>
    <w:rsid w:val="00D25F8B"/>
    <w:rsid w:val="00D266E9"/>
    <w:rsid w:val="00D26A8F"/>
    <w:rsid w:val="00D272A3"/>
    <w:rsid w:val="00D302E6"/>
    <w:rsid w:val="00D307D9"/>
    <w:rsid w:val="00D30AAE"/>
    <w:rsid w:val="00D31306"/>
    <w:rsid w:val="00D331C5"/>
    <w:rsid w:val="00D341DE"/>
    <w:rsid w:val="00D348A3"/>
    <w:rsid w:val="00D34B2A"/>
    <w:rsid w:val="00D35016"/>
    <w:rsid w:val="00D35DD4"/>
    <w:rsid w:val="00D361F8"/>
    <w:rsid w:val="00D36D2B"/>
    <w:rsid w:val="00D37A52"/>
    <w:rsid w:val="00D401DC"/>
    <w:rsid w:val="00D40FF0"/>
    <w:rsid w:val="00D419F2"/>
    <w:rsid w:val="00D4264F"/>
    <w:rsid w:val="00D42BF6"/>
    <w:rsid w:val="00D43250"/>
    <w:rsid w:val="00D443B5"/>
    <w:rsid w:val="00D449D3"/>
    <w:rsid w:val="00D44EAE"/>
    <w:rsid w:val="00D45054"/>
    <w:rsid w:val="00D45590"/>
    <w:rsid w:val="00D504E7"/>
    <w:rsid w:val="00D50D81"/>
    <w:rsid w:val="00D527AD"/>
    <w:rsid w:val="00D5282F"/>
    <w:rsid w:val="00D52D17"/>
    <w:rsid w:val="00D550E9"/>
    <w:rsid w:val="00D560A3"/>
    <w:rsid w:val="00D5651D"/>
    <w:rsid w:val="00D573D1"/>
    <w:rsid w:val="00D57BC9"/>
    <w:rsid w:val="00D60285"/>
    <w:rsid w:val="00D60C68"/>
    <w:rsid w:val="00D612F3"/>
    <w:rsid w:val="00D62874"/>
    <w:rsid w:val="00D63E0C"/>
    <w:rsid w:val="00D64A9E"/>
    <w:rsid w:val="00D64BD8"/>
    <w:rsid w:val="00D66484"/>
    <w:rsid w:val="00D66D6D"/>
    <w:rsid w:val="00D7033A"/>
    <w:rsid w:val="00D71011"/>
    <w:rsid w:val="00D71D00"/>
    <w:rsid w:val="00D73091"/>
    <w:rsid w:val="00D732B2"/>
    <w:rsid w:val="00D77CD5"/>
    <w:rsid w:val="00D8012E"/>
    <w:rsid w:val="00D80712"/>
    <w:rsid w:val="00D8103F"/>
    <w:rsid w:val="00D81DDA"/>
    <w:rsid w:val="00D83BF9"/>
    <w:rsid w:val="00D84822"/>
    <w:rsid w:val="00D84A70"/>
    <w:rsid w:val="00D8533B"/>
    <w:rsid w:val="00D8641B"/>
    <w:rsid w:val="00D86F84"/>
    <w:rsid w:val="00D8713E"/>
    <w:rsid w:val="00D87AC7"/>
    <w:rsid w:val="00D91060"/>
    <w:rsid w:val="00D9122E"/>
    <w:rsid w:val="00D915AF"/>
    <w:rsid w:val="00D9190C"/>
    <w:rsid w:val="00D92405"/>
    <w:rsid w:val="00D92C22"/>
    <w:rsid w:val="00D92DA9"/>
    <w:rsid w:val="00D9369E"/>
    <w:rsid w:val="00D93B2C"/>
    <w:rsid w:val="00D95821"/>
    <w:rsid w:val="00D95B42"/>
    <w:rsid w:val="00D95CF7"/>
    <w:rsid w:val="00D97645"/>
    <w:rsid w:val="00D979D2"/>
    <w:rsid w:val="00DA1293"/>
    <w:rsid w:val="00DA72B3"/>
    <w:rsid w:val="00DB1A87"/>
    <w:rsid w:val="00DB2B90"/>
    <w:rsid w:val="00DB2D47"/>
    <w:rsid w:val="00DB31AE"/>
    <w:rsid w:val="00DB39C9"/>
    <w:rsid w:val="00DB3C12"/>
    <w:rsid w:val="00DB55B6"/>
    <w:rsid w:val="00DB57DB"/>
    <w:rsid w:val="00DB59F6"/>
    <w:rsid w:val="00DB67CC"/>
    <w:rsid w:val="00DB6BFB"/>
    <w:rsid w:val="00DB6F1A"/>
    <w:rsid w:val="00DB704F"/>
    <w:rsid w:val="00DB711B"/>
    <w:rsid w:val="00DB7DF5"/>
    <w:rsid w:val="00DC119C"/>
    <w:rsid w:val="00DC11C9"/>
    <w:rsid w:val="00DC1A90"/>
    <w:rsid w:val="00DC2203"/>
    <w:rsid w:val="00DC2233"/>
    <w:rsid w:val="00DC26B1"/>
    <w:rsid w:val="00DC29AA"/>
    <w:rsid w:val="00DC3194"/>
    <w:rsid w:val="00DC4DB8"/>
    <w:rsid w:val="00DC6052"/>
    <w:rsid w:val="00DC6C93"/>
    <w:rsid w:val="00DC6F3B"/>
    <w:rsid w:val="00DC789E"/>
    <w:rsid w:val="00DD12BB"/>
    <w:rsid w:val="00DD1884"/>
    <w:rsid w:val="00DD1DEC"/>
    <w:rsid w:val="00DD29D1"/>
    <w:rsid w:val="00DD3E82"/>
    <w:rsid w:val="00DD3F78"/>
    <w:rsid w:val="00DD5593"/>
    <w:rsid w:val="00DD66AD"/>
    <w:rsid w:val="00DD6B07"/>
    <w:rsid w:val="00DE16D2"/>
    <w:rsid w:val="00DE1D67"/>
    <w:rsid w:val="00DE2F60"/>
    <w:rsid w:val="00DE454E"/>
    <w:rsid w:val="00DE67BC"/>
    <w:rsid w:val="00DF0E7D"/>
    <w:rsid w:val="00DF1AC4"/>
    <w:rsid w:val="00DF1F72"/>
    <w:rsid w:val="00DF2D3B"/>
    <w:rsid w:val="00DF57D4"/>
    <w:rsid w:val="00DF5AE0"/>
    <w:rsid w:val="00DF5B1F"/>
    <w:rsid w:val="00DF6533"/>
    <w:rsid w:val="00DF7206"/>
    <w:rsid w:val="00DF79EE"/>
    <w:rsid w:val="00DF7B3E"/>
    <w:rsid w:val="00E0138F"/>
    <w:rsid w:val="00E03284"/>
    <w:rsid w:val="00E04F59"/>
    <w:rsid w:val="00E06303"/>
    <w:rsid w:val="00E07C15"/>
    <w:rsid w:val="00E07DB9"/>
    <w:rsid w:val="00E07F95"/>
    <w:rsid w:val="00E11B3F"/>
    <w:rsid w:val="00E14221"/>
    <w:rsid w:val="00E145FD"/>
    <w:rsid w:val="00E1535F"/>
    <w:rsid w:val="00E157AE"/>
    <w:rsid w:val="00E161BC"/>
    <w:rsid w:val="00E16F74"/>
    <w:rsid w:val="00E1722C"/>
    <w:rsid w:val="00E175A3"/>
    <w:rsid w:val="00E2296A"/>
    <w:rsid w:val="00E23439"/>
    <w:rsid w:val="00E2377F"/>
    <w:rsid w:val="00E246D2"/>
    <w:rsid w:val="00E259A4"/>
    <w:rsid w:val="00E26C0A"/>
    <w:rsid w:val="00E30B20"/>
    <w:rsid w:val="00E30EDC"/>
    <w:rsid w:val="00E31C84"/>
    <w:rsid w:val="00E31C9C"/>
    <w:rsid w:val="00E33234"/>
    <w:rsid w:val="00E33A3E"/>
    <w:rsid w:val="00E33DA8"/>
    <w:rsid w:val="00E344D5"/>
    <w:rsid w:val="00E34556"/>
    <w:rsid w:val="00E34BBE"/>
    <w:rsid w:val="00E34F0E"/>
    <w:rsid w:val="00E351B0"/>
    <w:rsid w:val="00E37C5E"/>
    <w:rsid w:val="00E4084A"/>
    <w:rsid w:val="00E409F3"/>
    <w:rsid w:val="00E40DAC"/>
    <w:rsid w:val="00E4171C"/>
    <w:rsid w:val="00E417E3"/>
    <w:rsid w:val="00E41C85"/>
    <w:rsid w:val="00E42444"/>
    <w:rsid w:val="00E42EA7"/>
    <w:rsid w:val="00E43BC1"/>
    <w:rsid w:val="00E44640"/>
    <w:rsid w:val="00E44981"/>
    <w:rsid w:val="00E4559C"/>
    <w:rsid w:val="00E45A10"/>
    <w:rsid w:val="00E46547"/>
    <w:rsid w:val="00E4688B"/>
    <w:rsid w:val="00E4789B"/>
    <w:rsid w:val="00E47982"/>
    <w:rsid w:val="00E5088A"/>
    <w:rsid w:val="00E51759"/>
    <w:rsid w:val="00E53406"/>
    <w:rsid w:val="00E540E2"/>
    <w:rsid w:val="00E54931"/>
    <w:rsid w:val="00E54EF8"/>
    <w:rsid w:val="00E55DFA"/>
    <w:rsid w:val="00E575B2"/>
    <w:rsid w:val="00E5798C"/>
    <w:rsid w:val="00E57D04"/>
    <w:rsid w:val="00E57EBC"/>
    <w:rsid w:val="00E605D0"/>
    <w:rsid w:val="00E607C2"/>
    <w:rsid w:val="00E6259E"/>
    <w:rsid w:val="00E62AA4"/>
    <w:rsid w:val="00E63A42"/>
    <w:rsid w:val="00E6444B"/>
    <w:rsid w:val="00E64E58"/>
    <w:rsid w:val="00E6546A"/>
    <w:rsid w:val="00E67092"/>
    <w:rsid w:val="00E67145"/>
    <w:rsid w:val="00E70C53"/>
    <w:rsid w:val="00E72F18"/>
    <w:rsid w:val="00E72FD5"/>
    <w:rsid w:val="00E73A2E"/>
    <w:rsid w:val="00E759BA"/>
    <w:rsid w:val="00E76573"/>
    <w:rsid w:val="00E76E29"/>
    <w:rsid w:val="00E80298"/>
    <w:rsid w:val="00E84D98"/>
    <w:rsid w:val="00E85A43"/>
    <w:rsid w:val="00E85D87"/>
    <w:rsid w:val="00E90E17"/>
    <w:rsid w:val="00E91882"/>
    <w:rsid w:val="00E9214F"/>
    <w:rsid w:val="00E9216A"/>
    <w:rsid w:val="00E9301B"/>
    <w:rsid w:val="00E959E9"/>
    <w:rsid w:val="00E96F3D"/>
    <w:rsid w:val="00E971F4"/>
    <w:rsid w:val="00E971FF"/>
    <w:rsid w:val="00E97B5B"/>
    <w:rsid w:val="00EA097E"/>
    <w:rsid w:val="00EA20BA"/>
    <w:rsid w:val="00EA39B2"/>
    <w:rsid w:val="00EA4ABE"/>
    <w:rsid w:val="00EA4C90"/>
    <w:rsid w:val="00EA5E57"/>
    <w:rsid w:val="00EA60D6"/>
    <w:rsid w:val="00EA75F0"/>
    <w:rsid w:val="00EA789D"/>
    <w:rsid w:val="00EA7EA4"/>
    <w:rsid w:val="00EB1470"/>
    <w:rsid w:val="00EB2263"/>
    <w:rsid w:val="00EB274B"/>
    <w:rsid w:val="00EB3195"/>
    <w:rsid w:val="00EB5636"/>
    <w:rsid w:val="00EB68BC"/>
    <w:rsid w:val="00EC1134"/>
    <w:rsid w:val="00EC198A"/>
    <w:rsid w:val="00EC3D10"/>
    <w:rsid w:val="00EC3D49"/>
    <w:rsid w:val="00EC464B"/>
    <w:rsid w:val="00EC52B2"/>
    <w:rsid w:val="00EC722C"/>
    <w:rsid w:val="00ED15F7"/>
    <w:rsid w:val="00ED16B2"/>
    <w:rsid w:val="00ED1727"/>
    <w:rsid w:val="00ED21FE"/>
    <w:rsid w:val="00ED2B2E"/>
    <w:rsid w:val="00ED3D0B"/>
    <w:rsid w:val="00ED575D"/>
    <w:rsid w:val="00ED77EA"/>
    <w:rsid w:val="00EE103B"/>
    <w:rsid w:val="00EE1AAF"/>
    <w:rsid w:val="00EE3D98"/>
    <w:rsid w:val="00EE6399"/>
    <w:rsid w:val="00EF0F2D"/>
    <w:rsid w:val="00EF188F"/>
    <w:rsid w:val="00EF3A68"/>
    <w:rsid w:val="00EF5735"/>
    <w:rsid w:val="00EF5BDB"/>
    <w:rsid w:val="00EF7228"/>
    <w:rsid w:val="00EF74CC"/>
    <w:rsid w:val="00EF75D7"/>
    <w:rsid w:val="00EF7F5C"/>
    <w:rsid w:val="00F0153C"/>
    <w:rsid w:val="00F01F29"/>
    <w:rsid w:val="00F04619"/>
    <w:rsid w:val="00F05B8E"/>
    <w:rsid w:val="00F0659C"/>
    <w:rsid w:val="00F072F0"/>
    <w:rsid w:val="00F10CA0"/>
    <w:rsid w:val="00F1264C"/>
    <w:rsid w:val="00F13D8F"/>
    <w:rsid w:val="00F1438F"/>
    <w:rsid w:val="00F1611F"/>
    <w:rsid w:val="00F16747"/>
    <w:rsid w:val="00F20757"/>
    <w:rsid w:val="00F232EF"/>
    <w:rsid w:val="00F24E7A"/>
    <w:rsid w:val="00F250E1"/>
    <w:rsid w:val="00F256C1"/>
    <w:rsid w:val="00F30B3E"/>
    <w:rsid w:val="00F30E3B"/>
    <w:rsid w:val="00F30E58"/>
    <w:rsid w:val="00F32BB5"/>
    <w:rsid w:val="00F35437"/>
    <w:rsid w:val="00F36045"/>
    <w:rsid w:val="00F403CC"/>
    <w:rsid w:val="00F41529"/>
    <w:rsid w:val="00F41C7F"/>
    <w:rsid w:val="00F41F00"/>
    <w:rsid w:val="00F42A57"/>
    <w:rsid w:val="00F42D44"/>
    <w:rsid w:val="00F4417B"/>
    <w:rsid w:val="00F44772"/>
    <w:rsid w:val="00F44EA1"/>
    <w:rsid w:val="00F45881"/>
    <w:rsid w:val="00F466B1"/>
    <w:rsid w:val="00F4698D"/>
    <w:rsid w:val="00F46A02"/>
    <w:rsid w:val="00F47623"/>
    <w:rsid w:val="00F4784D"/>
    <w:rsid w:val="00F4790A"/>
    <w:rsid w:val="00F47A28"/>
    <w:rsid w:val="00F47E35"/>
    <w:rsid w:val="00F50640"/>
    <w:rsid w:val="00F50E5B"/>
    <w:rsid w:val="00F51B3E"/>
    <w:rsid w:val="00F51FA7"/>
    <w:rsid w:val="00F53602"/>
    <w:rsid w:val="00F5457D"/>
    <w:rsid w:val="00F54DEB"/>
    <w:rsid w:val="00F5579F"/>
    <w:rsid w:val="00F5594A"/>
    <w:rsid w:val="00F55EA5"/>
    <w:rsid w:val="00F575A4"/>
    <w:rsid w:val="00F57911"/>
    <w:rsid w:val="00F626FA"/>
    <w:rsid w:val="00F64727"/>
    <w:rsid w:val="00F65818"/>
    <w:rsid w:val="00F6630C"/>
    <w:rsid w:val="00F66D09"/>
    <w:rsid w:val="00F67150"/>
    <w:rsid w:val="00F67D85"/>
    <w:rsid w:val="00F70887"/>
    <w:rsid w:val="00F70B63"/>
    <w:rsid w:val="00F715C2"/>
    <w:rsid w:val="00F72404"/>
    <w:rsid w:val="00F73385"/>
    <w:rsid w:val="00F74099"/>
    <w:rsid w:val="00F75C58"/>
    <w:rsid w:val="00F75FAE"/>
    <w:rsid w:val="00F76455"/>
    <w:rsid w:val="00F769E1"/>
    <w:rsid w:val="00F76EF0"/>
    <w:rsid w:val="00F82981"/>
    <w:rsid w:val="00F83724"/>
    <w:rsid w:val="00F83A30"/>
    <w:rsid w:val="00F8435F"/>
    <w:rsid w:val="00F844A0"/>
    <w:rsid w:val="00F849C2"/>
    <w:rsid w:val="00F8578A"/>
    <w:rsid w:val="00F857FE"/>
    <w:rsid w:val="00F866F3"/>
    <w:rsid w:val="00F87661"/>
    <w:rsid w:val="00F90959"/>
    <w:rsid w:val="00F92D45"/>
    <w:rsid w:val="00F930AA"/>
    <w:rsid w:val="00F93B9D"/>
    <w:rsid w:val="00F9438F"/>
    <w:rsid w:val="00F94AB5"/>
    <w:rsid w:val="00F94B9C"/>
    <w:rsid w:val="00F958B2"/>
    <w:rsid w:val="00F95B43"/>
    <w:rsid w:val="00F96448"/>
    <w:rsid w:val="00F96875"/>
    <w:rsid w:val="00FA0765"/>
    <w:rsid w:val="00FA11E1"/>
    <w:rsid w:val="00FA231C"/>
    <w:rsid w:val="00FA244F"/>
    <w:rsid w:val="00FA2C72"/>
    <w:rsid w:val="00FA3DE4"/>
    <w:rsid w:val="00FA483A"/>
    <w:rsid w:val="00FA4C8C"/>
    <w:rsid w:val="00FA4F66"/>
    <w:rsid w:val="00FA53F8"/>
    <w:rsid w:val="00FA5D5A"/>
    <w:rsid w:val="00FA7310"/>
    <w:rsid w:val="00FB0D0C"/>
    <w:rsid w:val="00FB16F6"/>
    <w:rsid w:val="00FB2CD6"/>
    <w:rsid w:val="00FB49B7"/>
    <w:rsid w:val="00FB514A"/>
    <w:rsid w:val="00FB7C29"/>
    <w:rsid w:val="00FC0701"/>
    <w:rsid w:val="00FC3695"/>
    <w:rsid w:val="00FC3C50"/>
    <w:rsid w:val="00FC4F63"/>
    <w:rsid w:val="00FC4FBA"/>
    <w:rsid w:val="00FC577E"/>
    <w:rsid w:val="00FC6291"/>
    <w:rsid w:val="00FC655B"/>
    <w:rsid w:val="00FC6562"/>
    <w:rsid w:val="00FC7B19"/>
    <w:rsid w:val="00FC7D35"/>
    <w:rsid w:val="00FC7F9E"/>
    <w:rsid w:val="00FD0C0F"/>
    <w:rsid w:val="00FD34E4"/>
    <w:rsid w:val="00FD54EF"/>
    <w:rsid w:val="00FD5672"/>
    <w:rsid w:val="00FD5E4A"/>
    <w:rsid w:val="00FD6B1A"/>
    <w:rsid w:val="00FD79AA"/>
    <w:rsid w:val="00FD7FAE"/>
    <w:rsid w:val="00FE0C4B"/>
    <w:rsid w:val="00FE2402"/>
    <w:rsid w:val="00FE247C"/>
    <w:rsid w:val="00FE2CEE"/>
    <w:rsid w:val="00FE3A2B"/>
    <w:rsid w:val="00FE3B3F"/>
    <w:rsid w:val="00FE3E54"/>
    <w:rsid w:val="00FE419D"/>
    <w:rsid w:val="00FF0F68"/>
    <w:rsid w:val="00FF1676"/>
    <w:rsid w:val="00FF2A3D"/>
    <w:rsid w:val="00FF3317"/>
    <w:rsid w:val="00FF3441"/>
    <w:rsid w:val="00FF3EAE"/>
    <w:rsid w:val="00FF3F93"/>
    <w:rsid w:val="00FF4171"/>
    <w:rsid w:val="00FF43BE"/>
    <w:rsid w:val="00FF479D"/>
    <w:rsid w:val="00FF5595"/>
    <w:rsid w:val="00FF68B9"/>
    <w:rsid w:val="00FF6C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D3012D"/>
  <w15:docId w15:val="{1C69A3C7-F260-4C5D-8C3C-7E3DA4583B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69E1"/>
    <w:pPr>
      <w:ind w:firstLine="360"/>
    </w:pPr>
    <w:rPr>
      <w:sz w:val="24"/>
      <w:szCs w:val="24"/>
    </w:rPr>
  </w:style>
  <w:style w:type="paragraph" w:styleId="Heading1">
    <w:name w:val="heading 1"/>
    <w:basedOn w:val="Normal"/>
    <w:next w:val="Normal"/>
    <w:link w:val="Heading1Char"/>
    <w:uiPriority w:val="9"/>
    <w:qFormat/>
    <w:rsid w:val="00624EFE"/>
    <w:pPr>
      <w:keepNext/>
      <w:keepLines/>
      <w:spacing w:before="240" w:after="0" w:line="480" w:lineRule="auto"/>
      <w:ind w:firstLine="0"/>
      <w:outlineLvl w:val="0"/>
    </w:pPr>
    <w:rPr>
      <w:rFonts w:ascii="Times New Roman" w:eastAsiaTheme="majorEastAsia" w:hAnsi="Times New Roman" w:cs="Times New Roman"/>
      <w:b/>
      <w:color w:val="000000" w:themeColor="text1"/>
      <w:sz w:val="26"/>
      <w:szCs w:val="26"/>
    </w:rPr>
  </w:style>
  <w:style w:type="paragraph" w:styleId="Heading2">
    <w:name w:val="heading 2"/>
    <w:basedOn w:val="Normal"/>
    <w:next w:val="Normal"/>
    <w:link w:val="Heading2Char"/>
    <w:uiPriority w:val="9"/>
    <w:unhideWhenUsed/>
    <w:qFormat/>
    <w:rsid w:val="00500450"/>
    <w:pPr>
      <w:keepNext/>
      <w:keepLines/>
      <w:spacing w:before="40" w:after="0" w:line="480" w:lineRule="auto"/>
      <w:ind w:firstLine="0"/>
      <w:outlineLvl w:val="1"/>
    </w:pPr>
    <w:rPr>
      <w:rFonts w:ascii="Times New Roman" w:eastAsiaTheme="majorEastAsia" w:hAnsi="Times New Roman" w:cs="Times New Roman"/>
      <w:b/>
    </w:rPr>
  </w:style>
  <w:style w:type="paragraph" w:styleId="Heading3">
    <w:name w:val="heading 3"/>
    <w:basedOn w:val="Normal"/>
    <w:next w:val="Normal"/>
    <w:link w:val="Heading3Char"/>
    <w:uiPriority w:val="9"/>
    <w:unhideWhenUsed/>
    <w:qFormat/>
    <w:rsid w:val="002767EC"/>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2767EC"/>
    <w:pPr>
      <w:keepNext/>
      <w:keepLines/>
      <w:widowControl w:val="0"/>
      <w:spacing w:before="280" w:after="290" w:line="376" w:lineRule="auto"/>
      <w:ind w:left="720" w:hanging="720"/>
      <w:jc w:val="both"/>
      <w:outlineLvl w:val="3"/>
    </w:pPr>
    <w:rPr>
      <w:rFonts w:ascii="Times New Roman" w:eastAsiaTheme="majorEastAsia" w:hAnsi="Times New Roman" w:cs="Times New Roman"/>
      <w:b/>
      <w:bCs/>
      <w:i/>
    </w:rPr>
  </w:style>
  <w:style w:type="paragraph" w:styleId="Heading5">
    <w:name w:val="heading 5"/>
    <w:basedOn w:val="Normal"/>
    <w:next w:val="Normal"/>
    <w:link w:val="Heading5Char"/>
    <w:uiPriority w:val="9"/>
    <w:unhideWhenUsed/>
    <w:qFormat/>
    <w:rsid w:val="002767EC"/>
    <w:pPr>
      <w:keepNext/>
      <w:keepLines/>
      <w:widowControl w:val="0"/>
      <w:spacing w:before="280" w:after="290" w:line="376" w:lineRule="auto"/>
      <w:ind w:firstLine="432"/>
      <w:jc w:val="both"/>
      <w:outlineLvl w:val="4"/>
    </w:pPr>
    <w:rPr>
      <w:rFonts w:ascii="Times New Roman" w:hAnsi="Times New Roman" w:cs="Times New Roman"/>
      <w:b/>
      <w:bCs/>
      <w:sz w:val="28"/>
      <w:szCs w:val="28"/>
    </w:rPr>
  </w:style>
  <w:style w:type="paragraph" w:styleId="Heading6">
    <w:name w:val="heading 6"/>
    <w:basedOn w:val="Normal"/>
    <w:next w:val="Normal"/>
    <w:link w:val="Heading6Char"/>
    <w:uiPriority w:val="9"/>
    <w:unhideWhenUsed/>
    <w:qFormat/>
    <w:rsid w:val="002767EC"/>
    <w:pPr>
      <w:keepNext/>
      <w:keepLines/>
      <w:widowControl w:val="0"/>
      <w:spacing w:before="240" w:after="64" w:line="320" w:lineRule="auto"/>
      <w:ind w:firstLine="432"/>
      <w:jc w:val="both"/>
      <w:outlineLvl w:val="5"/>
    </w:pPr>
    <w:rPr>
      <w:rFonts w:asciiTheme="majorHAnsi" w:eastAsiaTheme="majorEastAsia" w:hAnsiTheme="majorHAnsi" w:cstheme="majorBidi"/>
      <w:b/>
      <w:bCs/>
    </w:rPr>
  </w:style>
  <w:style w:type="paragraph" w:styleId="Heading7">
    <w:name w:val="heading 7"/>
    <w:basedOn w:val="Normal"/>
    <w:next w:val="Normal"/>
    <w:link w:val="Heading7Char"/>
    <w:uiPriority w:val="9"/>
    <w:unhideWhenUsed/>
    <w:qFormat/>
    <w:rsid w:val="002767EC"/>
    <w:pPr>
      <w:keepNext/>
      <w:keepLines/>
      <w:widowControl w:val="0"/>
      <w:spacing w:before="240" w:after="64" w:line="320" w:lineRule="auto"/>
      <w:ind w:firstLine="432"/>
      <w:jc w:val="both"/>
      <w:outlineLvl w:val="6"/>
    </w:pPr>
    <w:rPr>
      <w:rFonts w:ascii="Times New Roman" w:hAnsi="Times New Roman" w:cs="Times New Roman"/>
      <w:b/>
      <w:bCs/>
    </w:rPr>
  </w:style>
  <w:style w:type="paragraph" w:styleId="Heading8">
    <w:name w:val="heading 8"/>
    <w:basedOn w:val="Normal"/>
    <w:next w:val="Normal"/>
    <w:link w:val="Heading8Char"/>
    <w:uiPriority w:val="9"/>
    <w:unhideWhenUsed/>
    <w:qFormat/>
    <w:rsid w:val="002767EC"/>
    <w:pPr>
      <w:keepNext/>
      <w:keepLines/>
      <w:widowControl w:val="0"/>
      <w:spacing w:before="240" w:after="64" w:line="320" w:lineRule="auto"/>
      <w:ind w:firstLine="432"/>
      <w:jc w:val="both"/>
      <w:outlineLvl w:val="7"/>
    </w:pPr>
    <w:rPr>
      <w:rFonts w:asciiTheme="majorHAnsi" w:eastAsiaTheme="majorEastAsia" w:hAnsiTheme="majorHAnsi" w:cstheme="majorBidi"/>
    </w:rPr>
  </w:style>
  <w:style w:type="paragraph" w:styleId="Heading9">
    <w:name w:val="heading 9"/>
    <w:basedOn w:val="Normal"/>
    <w:next w:val="Normal"/>
    <w:link w:val="Heading9Char"/>
    <w:uiPriority w:val="9"/>
    <w:unhideWhenUsed/>
    <w:qFormat/>
    <w:rsid w:val="002767EC"/>
    <w:pPr>
      <w:keepNext/>
      <w:keepLines/>
      <w:widowControl w:val="0"/>
      <w:spacing w:before="240" w:after="64" w:line="320" w:lineRule="auto"/>
      <w:ind w:firstLine="432"/>
      <w:jc w:val="both"/>
      <w:outlineLvl w:val="8"/>
    </w:pPr>
    <w:rPr>
      <w:rFonts w:asciiTheme="majorHAnsi" w:eastAsiaTheme="majorEastAsia" w:hAnsiTheme="majorHAnsi" w:cstheme="majorBidi"/>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47D7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7D7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24EFE"/>
    <w:rPr>
      <w:rFonts w:ascii="Times New Roman" w:eastAsiaTheme="majorEastAsia" w:hAnsi="Times New Roman" w:cs="Times New Roman"/>
      <w:b/>
      <w:color w:val="000000" w:themeColor="text1"/>
      <w:sz w:val="26"/>
      <w:szCs w:val="26"/>
    </w:rPr>
  </w:style>
  <w:style w:type="paragraph" w:styleId="ListParagraph">
    <w:name w:val="List Paragraph"/>
    <w:basedOn w:val="Normal"/>
    <w:uiPriority w:val="34"/>
    <w:qFormat/>
    <w:rsid w:val="002B4973"/>
    <w:pPr>
      <w:ind w:left="720"/>
      <w:contextualSpacing/>
    </w:pPr>
  </w:style>
  <w:style w:type="character" w:styleId="PlaceholderText">
    <w:name w:val="Placeholder Text"/>
    <w:basedOn w:val="DefaultParagraphFont"/>
    <w:uiPriority w:val="99"/>
    <w:semiHidden/>
    <w:rsid w:val="00E80298"/>
    <w:rPr>
      <w:color w:val="808080"/>
    </w:rPr>
  </w:style>
  <w:style w:type="paragraph" w:styleId="NormalWeb">
    <w:name w:val="Normal (Web)"/>
    <w:basedOn w:val="Normal"/>
    <w:uiPriority w:val="99"/>
    <w:unhideWhenUsed/>
    <w:rsid w:val="0075193D"/>
    <w:pPr>
      <w:spacing w:before="100" w:beforeAutospacing="1" w:after="100" w:afterAutospacing="1" w:line="240" w:lineRule="auto"/>
    </w:pPr>
    <w:rPr>
      <w:rFonts w:ascii="Times New Roman" w:eastAsia="Times New Roman" w:hAnsi="Times New Roman" w:cs="Times New Roman"/>
    </w:rPr>
  </w:style>
  <w:style w:type="table" w:styleId="TableGrid">
    <w:name w:val="Table Grid"/>
    <w:basedOn w:val="TableNormal"/>
    <w:uiPriority w:val="39"/>
    <w:rsid w:val="003B24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267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26743"/>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AF64E5"/>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F64E5"/>
    <w:rPr>
      <w:rFonts w:ascii="Calibri" w:hAnsi="Calibri" w:cs="Calibri"/>
      <w:noProof/>
      <w:szCs w:val="24"/>
    </w:rPr>
  </w:style>
  <w:style w:type="paragraph" w:customStyle="1" w:styleId="EndNoteBibliography">
    <w:name w:val="EndNote Bibliography"/>
    <w:basedOn w:val="Normal"/>
    <w:link w:val="EndNoteBibliographyChar"/>
    <w:rsid w:val="00AF64E5"/>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F64E5"/>
    <w:rPr>
      <w:rFonts w:ascii="Calibri" w:hAnsi="Calibri" w:cs="Calibri"/>
      <w:noProof/>
      <w:szCs w:val="24"/>
    </w:rPr>
  </w:style>
  <w:style w:type="paragraph" w:styleId="NoSpacing">
    <w:name w:val="No Spacing"/>
    <w:uiPriority w:val="1"/>
    <w:qFormat/>
    <w:rsid w:val="00773AA7"/>
    <w:pPr>
      <w:spacing w:after="0" w:line="240" w:lineRule="auto"/>
      <w:ind w:firstLine="360"/>
    </w:pPr>
    <w:rPr>
      <w:sz w:val="24"/>
      <w:szCs w:val="24"/>
    </w:rPr>
  </w:style>
  <w:style w:type="character" w:styleId="Hyperlink">
    <w:name w:val="Hyperlink"/>
    <w:basedOn w:val="DefaultParagraphFont"/>
    <w:uiPriority w:val="99"/>
    <w:unhideWhenUsed/>
    <w:rsid w:val="005D06E4"/>
    <w:rPr>
      <w:color w:val="0000FF"/>
      <w:u w:val="single"/>
    </w:rPr>
  </w:style>
  <w:style w:type="character" w:customStyle="1" w:styleId="Heading2Char">
    <w:name w:val="Heading 2 Char"/>
    <w:basedOn w:val="DefaultParagraphFont"/>
    <w:link w:val="Heading2"/>
    <w:uiPriority w:val="9"/>
    <w:rsid w:val="00500450"/>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2767E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767EC"/>
    <w:rPr>
      <w:rFonts w:ascii="Times New Roman" w:eastAsiaTheme="majorEastAsia" w:hAnsi="Times New Roman" w:cs="Times New Roman"/>
      <w:b/>
      <w:bCs/>
      <w:i/>
      <w:sz w:val="24"/>
      <w:szCs w:val="24"/>
    </w:rPr>
  </w:style>
  <w:style w:type="character" w:customStyle="1" w:styleId="Heading5Char">
    <w:name w:val="Heading 5 Char"/>
    <w:basedOn w:val="DefaultParagraphFont"/>
    <w:link w:val="Heading5"/>
    <w:uiPriority w:val="9"/>
    <w:rsid w:val="002767EC"/>
    <w:rPr>
      <w:rFonts w:ascii="Times New Roman" w:hAnsi="Times New Roman" w:cs="Times New Roman"/>
      <w:b/>
      <w:bCs/>
      <w:sz w:val="28"/>
      <w:szCs w:val="28"/>
    </w:rPr>
  </w:style>
  <w:style w:type="character" w:customStyle="1" w:styleId="Heading6Char">
    <w:name w:val="Heading 6 Char"/>
    <w:basedOn w:val="DefaultParagraphFont"/>
    <w:link w:val="Heading6"/>
    <w:uiPriority w:val="9"/>
    <w:rsid w:val="002767EC"/>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rsid w:val="002767EC"/>
    <w:rPr>
      <w:rFonts w:ascii="Times New Roman" w:hAnsi="Times New Roman" w:cs="Times New Roman"/>
      <w:b/>
      <w:bCs/>
      <w:sz w:val="24"/>
      <w:szCs w:val="24"/>
    </w:rPr>
  </w:style>
  <w:style w:type="character" w:customStyle="1" w:styleId="Heading8Char">
    <w:name w:val="Heading 8 Char"/>
    <w:basedOn w:val="DefaultParagraphFont"/>
    <w:link w:val="Heading8"/>
    <w:uiPriority w:val="9"/>
    <w:rsid w:val="002767EC"/>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rsid w:val="002767EC"/>
    <w:rPr>
      <w:rFonts w:asciiTheme="majorHAnsi" w:eastAsiaTheme="majorEastAsia" w:hAnsiTheme="majorHAnsi" w:cstheme="majorBidi"/>
      <w:sz w:val="24"/>
      <w:szCs w:val="21"/>
    </w:rPr>
  </w:style>
  <w:style w:type="paragraph" w:customStyle="1" w:styleId="ChapterStyleforTOC">
    <w:name w:val="Chapter Style for TOC"/>
    <w:basedOn w:val="Normal"/>
    <w:link w:val="ChapterStyleforTOCChar"/>
    <w:rsid w:val="002767EC"/>
    <w:pPr>
      <w:spacing w:after="200" w:line="480" w:lineRule="auto"/>
      <w:ind w:firstLine="0"/>
    </w:pPr>
    <w:rPr>
      <w:rFonts w:ascii="Times New Roman" w:eastAsia="SimSun" w:hAnsi="Times New Roman" w:cs="Times New Roman"/>
      <w:lang w:eastAsia="en-US"/>
    </w:rPr>
  </w:style>
  <w:style w:type="paragraph" w:customStyle="1" w:styleId="ChapterHeading">
    <w:name w:val="Chapter Heading"/>
    <w:basedOn w:val="ChapterStyleforTOC"/>
    <w:link w:val="ChapterHeadingChar"/>
    <w:rsid w:val="002767EC"/>
    <w:rPr>
      <w:b/>
    </w:rPr>
  </w:style>
  <w:style w:type="character" w:customStyle="1" w:styleId="ChapterStyleforTOCChar">
    <w:name w:val="Chapter Style for TOC Char"/>
    <w:link w:val="ChapterStyleforTOC"/>
    <w:rsid w:val="002767EC"/>
    <w:rPr>
      <w:rFonts w:ascii="Times New Roman" w:eastAsia="SimSun" w:hAnsi="Times New Roman" w:cs="Times New Roman"/>
      <w:sz w:val="24"/>
      <w:szCs w:val="24"/>
      <w:lang w:eastAsia="en-US"/>
    </w:rPr>
  </w:style>
  <w:style w:type="paragraph" w:customStyle="1" w:styleId="Default">
    <w:name w:val="Default"/>
    <w:rsid w:val="002767EC"/>
    <w:pPr>
      <w:autoSpaceDE w:val="0"/>
      <w:autoSpaceDN w:val="0"/>
      <w:adjustRightInd w:val="0"/>
      <w:spacing w:after="0" w:line="240" w:lineRule="auto"/>
    </w:pPr>
    <w:rPr>
      <w:rFonts w:ascii="Arial" w:eastAsia="SimSun" w:hAnsi="Arial" w:cs="Arial"/>
      <w:color w:val="000000"/>
      <w:sz w:val="24"/>
      <w:szCs w:val="24"/>
      <w:lang w:eastAsia="en-US"/>
    </w:rPr>
  </w:style>
  <w:style w:type="character" w:customStyle="1" w:styleId="ChapterHeadingChar">
    <w:name w:val="Chapter Heading Char"/>
    <w:link w:val="ChapterHeading"/>
    <w:rsid w:val="002767EC"/>
    <w:rPr>
      <w:rFonts w:ascii="Times New Roman" w:eastAsia="SimSun" w:hAnsi="Times New Roman" w:cs="Times New Roman"/>
      <w:b/>
      <w:sz w:val="24"/>
      <w:szCs w:val="24"/>
      <w:lang w:eastAsia="en-US"/>
    </w:rPr>
  </w:style>
  <w:style w:type="paragraph" w:customStyle="1" w:styleId="Chapterheading0">
    <w:name w:val="Chapter heading"/>
    <w:basedOn w:val="ChapterHeading"/>
    <w:link w:val="ChapterheadingChar0"/>
    <w:qFormat/>
    <w:rsid w:val="002767EC"/>
    <w:pPr>
      <w:jc w:val="both"/>
    </w:pPr>
    <w:rPr>
      <w:b w:val="0"/>
    </w:rPr>
  </w:style>
  <w:style w:type="paragraph" w:styleId="Header">
    <w:name w:val="header"/>
    <w:basedOn w:val="Normal"/>
    <w:link w:val="Head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HeaderChar">
    <w:name w:val="Header Char"/>
    <w:basedOn w:val="DefaultParagraphFont"/>
    <w:link w:val="Header"/>
    <w:uiPriority w:val="99"/>
    <w:rsid w:val="002767EC"/>
    <w:rPr>
      <w:rFonts w:ascii="Times New Roman" w:eastAsia="SimSun" w:hAnsi="Times New Roman" w:cs="Times New Roman"/>
      <w:lang w:eastAsia="en-US"/>
    </w:rPr>
  </w:style>
  <w:style w:type="character" w:customStyle="1" w:styleId="ChapterheadingChar0">
    <w:name w:val="Chapter heading Char"/>
    <w:link w:val="Chapterheading0"/>
    <w:rsid w:val="002767EC"/>
    <w:rPr>
      <w:rFonts w:ascii="Times New Roman" w:eastAsia="SimSun" w:hAnsi="Times New Roman" w:cs="Times New Roman"/>
      <w:sz w:val="24"/>
      <w:szCs w:val="24"/>
      <w:lang w:eastAsia="en-US"/>
    </w:rPr>
  </w:style>
  <w:style w:type="paragraph" w:styleId="Footer">
    <w:name w:val="footer"/>
    <w:basedOn w:val="Normal"/>
    <w:link w:val="Foot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FooterChar">
    <w:name w:val="Footer Char"/>
    <w:basedOn w:val="DefaultParagraphFont"/>
    <w:link w:val="Footer"/>
    <w:uiPriority w:val="99"/>
    <w:rsid w:val="002767EC"/>
    <w:rPr>
      <w:rFonts w:ascii="Times New Roman" w:eastAsia="SimSun" w:hAnsi="Times New Roman" w:cs="Times New Roman"/>
      <w:lang w:eastAsia="en-US"/>
    </w:rPr>
  </w:style>
  <w:style w:type="paragraph" w:styleId="TOCHeading">
    <w:name w:val="TOC Heading"/>
    <w:basedOn w:val="Heading1"/>
    <w:next w:val="Normal"/>
    <w:uiPriority w:val="39"/>
    <w:unhideWhenUsed/>
    <w:qFormat/>
    <w:rsid w:val="002767EC"/>
    <w:pPr>
      <w:jc w:val="center"/>
      <w:outlineLvl w:val="9"/>
    </w:pPr>
    <w:rPr>
      <w:sz w:val="24"/>
      <w:szCs w:val="24"/>
    </w:rPr>
  </w:style>
  <w:style w:type="paragraph" w:styleId="TOC3">
    <w:name w:val="toc 3"/>
    <w:basedOn w:val="Normal"/>
    <w:next w:val="Normal"/>
    <w:autoRedefine/>
    <w:uiPriority w:val="39"/>
    <w:unhideWhenUsed/>
    <w:rsid w:val="002767EC"/>
    <w:pPr>
      <w:spacing w:after="100" w:line="276" w:lineRule="auto"/>
      <w:ind w:left="440" w:firstLine="0"/>
    </w:pPr>
    <w:rPr>
      <w:rFonts w:ascii="Times New Roman" w:eastAsia="SimSun" w:hAnsi="Times New Roman" w:cs="Times New Roman"/>
      <w:sz w:val="22"/>
      <w:szCs w:val="22"/>
      <w:lang w:eastAsia="en-US"/>
    </w:rPr>
  </w:style>
  <w:style w:type="paragraph" w:styleId="TOC2">
    <w:name w:val="toc 2"/>
    <w:basedOn w:val="Normal"/>
    <w:next w:val="Normal"/>
    <w:autoRedefine/>
    <w:uiPriority w:val="39"/>
    <w:unhideWhenUsed/>
    <w:rsid w:val="002767EC"/>
    <w:pPr>
      <w:spacing w:after="100" w:line="276" w:lineRule="auto"/>
      <w:ind w:left="220" w:firstLine="0"/>
    </w:pPr>
    <w:rPr>
      <w:rFonts w:ascii="Times New Roman" w:eastAsia="SimSun" w:hAnsi="Times New Roman" w:cs="Times New Roman"/>
      <w:sz w:val="22"/>
      <w:szCs w:val="22"/>
      <w:lang w:eastAsia="en-US"/>
    </w:rPr>
  </w:style>
  <w:style w:type="paragraph" w:styleId="Subtitle">
    <w:name w:val="Subtitle"/>
    <w:basedOn w:val="Normal"/>
    <w:next w:val="Normal"/>
    <w:link w:val="SubtitleChar"/>
    <w:uiPriority w:val="11"/>
    <w:qFormat/>
    <w:rsid w:val="002767EC"/>
    <w:pPr>
      <w:widowControl w:val="0"/>
      <w:spacing w:before="240" w:after="60" w:line="312" w:lineRule="auto"/>
      <w:ind w:firstLine="432"/>
      <w:jc w:val="center"/>
      <w:outlineLvl w:val="1"/>
    </w:pPr>
    <w:rPr>
      <w:rFonts w:asciiTheme="majorHAnsi" w:eastAsia="SimSun" w:hAnsiTheme="majorHAnsi" w:cstheme="majorBidi"/>
      <w:b/>
      <w:bCs/>
      <w:kern w:val="28"/>
      <w:sz w:val="32"/>
      <w:szCs w:val="32"/>
    </w:rPr>
  </w:style>
  <w:style w:type="character" w:customStyle="1" w:styleId="SubtitleChar">
    <w:name w:val="Subtitle Char"/>
    <w:basedOn w:val="DefaultParagraphFont"/>
    <w:link w:val="Subtitle"/>
    <w:uiPriority w:val="11"/>
    <w:rsid w:val="002767EC"/>
    <w:rPr>
      <w:rFonts w:asciiTheme="majorHAnsi" w:eastAsia="SimSun" w:hAnsiTheme="majorHAnsi" w:cstheme="majorBidi"/>
      <w:b/>
      <w:bCs/>
      <w:kern w:val="28"/>
      <w:sz w:val="32"/>
      <w:szCs w:val="32"/>
    </w:rPr>
  </w:style>
  <w:style w:type="paragraph" w:styleId="TOC1">
    <w:name w:val="toc 1"/>
    <w:basedOn w:val="Normal"/>
    <w:next w:val="Normal"/>
    <w:autoRedefine/>
    <w:uiPriority w:val="39"/>
    <w:unhideWhenUsed/>
    <w:rsid w:val="002767EC"/>
    <w:pPr>
      <w:spacing w:after="100"/>
      <w:ind w:firstLine="432"/>
    </w:pPr>
    <w:rPr>
      <w:rFonts w:ascii="Times New Roman" w:hAnsi="Times New Roman" w:cs="Times New Roman"/>
      <w:sz w:val="22"/>
      <w:lang w:eastAsia="en-US"/>
    </w:rPr>
  </w:style>
  <w:style w:type="character" w:customStyle="1" w:styleId="apple-converted-space">
    <w:name w:val="apple-converted-space"/>
    <w:basedOn w:val="DefaultParagraphFont"/>
    <w:rsid w:val="002767EC"/>
  </w:style>
  <w:style w:type="paragraph" w:styleId="BalloonText">
    <w:name w:val="Balloon Text"/>
    <w:basedOn w:val="Normal"/>
    <w:link w:val="BalloonTextChar"/>
    <w:uiPriority w:val="99"/>
    <w:semiHidden/>
    <w:unhideWhenUsed/>
    <w:rsid w:val="002767EC"/>
    <w:pPr>
      <w:widowControl w:val="0"/>
      <w:spacing w:after="120" w:line="480" w:lineRule="auto"/>
      <w:ind w:firstLine="432"/>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67EC"/>
    <w:rPr>
      <w:rFonts w:ascii="Tahoma" w:hAnsi="Tahoma" w:cs="Tahoma"/>
      <w:sz w:val="16"/>
      <w:szCs w:val="16"/>
    </w:rPr>
  </w:style>
  <w:style w:type="character" w:styleId="CommentReference">
    <w:name w:val="annotation reference"/>
    <w:basedOn w:val="DefaultParagraphFont"/>
    <w:uiPriority w:val="99"/>
    <w:semiHidden/>
    <w:unhideWhenUsed/>
    <w:rsid w:val="002767EC"/>
    <w:rPr>
      <w:sz w:val="16"/>
      <w:szCs w:val="16"/>
    </w:rPr>
  </w:style>
  <w:style w:type="paragraph" w:styleId="CommentText">
    <w:name w:val="annotation text"/>
    <w:basedOn w:val="Normal"/>
    <w:link w:val="CommentTextChar"/>
    <w:uiPriority w:val="99"/>
    <w:semiHidden/>
    <w:unhideWhenUsed/>
    <w:rsid w:val="002767EC"/>
    <w:pPr>
      <w:widowControl w:val="0"/>
      <w:spacing w:after="120" w:line="480" w:lineRule="auto"/>
      <w:ind w:firstLine="432"/>
      <w:jc w:val="both"/>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2767E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767EC"/>
    <w:rPr>
      <w:b/>
      <w:bCs/>
    </w:rPr>
  </w:style>
  <w:style w:type="character" w:customStyle="1" w:styleId="CommentSubjectChar">
    <w:name w:val="Comment Subject Char"/>
    <w:basedOn w:val="CommentTextChar"/>
    <w:link w:val="CommentSubject"/>
    <w:uiPriority w:val="99"/>
    <w:semiHidden/>
    <w:rsid w:val="002767EC"/>
    <w:rPr>
      <w:rFonts w:ascii="Times New Roman" w:hAnsi="Times New Roman" w:cs="Times New Roman"/>
      <w:b/>
      <w:bCs/>
      <w:sz w:val="20"/>
      <w:szCs w:val="20"/>
    </w:rPr>
  </w:style>
  <w:style w:type="character" w:styleId="Emphasis">
    <w:name w:val="Emphasis"/>
    <w:basedOn w:val="DefaultParagraphFont"/>
    <w:uiPriority w:val="20"/>
    <w:qFormat/>
    <w:rsid w:val="002767EC"/>
    <w:rPr>
      <w:i/>
      <w:iCs/>
    </w:rPr>
  </w:style>
  <w:style w:type="paragraph" w:styleId="TOC4">
    <w:name w:val="toc 4"/>
    <w:basedOn w:val="Normal"/>
    <w:next w:val="Normal"/>
    <w:autoRedefine/>
    <w:uiPriority w:val="39"/>
    <w:unhideWhenUsed/>
    <w:rsid w:val="002767EC"/>
    <w:pPr>
      <w:spacing w:after="100" w:line="276" w:lineRule="auto"/>
      <w:ind w:left="660" w:firstLine="0"/>
    </w:pPr>
    <w:rPr>
      <w:rFonts w:ascii="Times New Roman" w:eastAsia="SimSun" w:hAnsi="Times New Roman" w:cs="Times New Roman"/>
      <w:sz w:val="22"/>
      <w:szCs w:val="22"/>
      <w:lang w:eastAsia="en-US"/>
    </w:rPr>
  </w:style>
  <w:style w:type="paragraph" w:styleId="Caption">
    <w:name w:val="caption"/>
    <w:basedOn w:val="Normal"/>
    <w:next w:val="Normal"/>
    <w:uiPriority w:val="35"/>
    <w:unhideWhenUsed/>
    <w:qFormat/>
    <w:rsid w:val="002767EC"/>
    <w:pPr>
      <w:spacing w:after="200" w:line="240" w:lineRule="auto"/>
      <w:ind w:firstLine="0"/>
    </w:pPr>
    <w:rPr>
      <w:rFonts w:ascii="Times New Roman" w:eastAsia="SimSun" w:hAnsi="Times New Roman" w:cs="Times New Roman"/>
      <w:i/>
      <w:iCs/>
      <w:color w:val="44546A" w:themeColor="text2"/>
      <w:sz w:val="18"/>
      <w:szCs w:val="18"/>
      <w:lang w:eastAsia="en-US"/>
    </w:rPr>
  </w:style>
  <w:style w:type="paragraph" w:styleId="TableofFigures">
    <w:name w:val="table of figures"/>
    <w:basedOn w:val="Normal"/>
    <w:next w:val="Normal"/>
    <w:uiPriority w:val="99"/>
    <w:unhideWhenUsed/>
    <w:rsid w:val="002767EC"/>
    <w:pPr>
      <w:spacing w:after="0" w:line="276" w:lineRule="auto"/>
      <w:ind w:firstLine="0"/>
    </w:pPr>
    <w:rPr>
      <w:rFonts w:ascii="Times New Roman" w:eastAsia="SimSun" w:hAnsi="Times New Roman" w:cs="Times New Roman"/>
      <w:sz w:val="22"/>
      <w:szCs w:val="22"/>
      <w:lang w:eastAsia="en-US"/>
    </w:rPr>
  </w:style>
  <w:style w:type="character" w:styleId="LineNumber">
    <w:name w:val="line number"/>
    <w:basedOn w:val="DefaultParagraphFont"/>
    <w:uiPriority w:val="99"/>
    <w:semiHidden/>
    <w:unhideWhenUsed/>
    <w:rsid w:val="00C75086"/>
  </w:style>
  <w:style w:type="character" w:customStyle="1" w:styleId="InternetLink">
    <w:name w:val="Internet Link"/>
    <w:basedOn w:val="DefaultParagraphFont"/>
    <w:uiPriority w:val="99"/>
    <w:semiHidden/>
    <w:unhideWhenUsed/>
    <w:rsid w:val="00D5282F"/>
    <w:rPr>
      <w:color w:val="0000FF"/>
      <w:u w:val="single"/>
    </w:rPr>
  </w:style>
  <w:style w:type="paragraph" w:styleId="Bibliography">
    <w:name w:val="Bibliography"/>
    <w:basedOn w:val="Normal"/>
    <w:next w:val="Normal"/>
    <w:uiPriority w:val="37"/>
    <w:semiHidden/>
    <w:unhideWhenUsed/>
    <w:rsid w:val="008F0EEC"/>
  </w:style>
  <w:style w:type="paragraph" w:customStyle="1" w:styleId="FirstParagraph">
    <w:name w:val="First Paragraph"/>
    <w:basedOn w:val="BodyText"/>
    <w:next w:val="BodyText"/>
    <w:qFormat/>
    <w:rsid w:val="00A53D54"/>
    <w:pPr>
      <w:spacing w:before="180" w:after="180" w:line="240" w:lineRule="auto"/>
      <w:ind w:firstLine="0"/>
    </w:pPr>
    <w:rPr>
      <w:rFonts w:eastAsiaTheme="minorHAnsi"/>
      <w:lang w:eastAsia="en-US"/>
    </w:rPr>
  </w:style>
  <w:style w:type="paragraph" w:customStyle="1" w:styleId="Compact">
    <w:name w:val="Compact"/>
    <w:basedOn w:val="BodyText"/>
    <w:qFormat/>
    <w:rsid w:val="00A53D54"/>
    <w:pPr>
      <w:spacing w:before="36" w:after="36" w:line="240" w:lineRule="auto"/>
      <w:ind w:firstLine="0"/>
    </w:pPr>
    <w:rPr>
      <w:rFonts w:eastAsiaTheme="minorHAnsi"/>
      <w:lang w:eastAsia="en-US"/>
    </w:rPr>
  </w:style>
  <w:style w:type="table" w:customStyle="1" w:styleId="Table">
    <w:name w:val="Table"/>
    <w:semiHidden/>
    <w:unhideWhenUsed/>
    <w:qFormat/>
    <w:rsid w:val="00A53D54"/>
    <w:pPr>
      <w:spacing w:after="200" w:line="240" w:lineRule="auto"/>
    </w:pPr>
    <w:rPr>
      <w:rFonts w:eastAsiaTheme="minorHAnsi"/>
      <w:sz w:val="24"/>
      <w:szCs w:val="24"/>
      <w:lang w:eastAsia="en-US"/>
    </w:rPr>
    <w:tblPr>
      <w:tblInd w:w="0" w:type="dxa"/>
      <w:tblCellMar>
        <w:top w:w="0" w:type="dxa"/>
        <w:left w:w="108" w:type="dxa"/>
        <w:bottom w:w="0" w:type="dxa"/>
        <w:right w:w="108" w:type="dxa"/>
      </w:tblCellMar>
    </w:tblPr>
  </w:style>
  <w:style w:type="character" w:customStyle="1" w:styleId="VerbatimChar">
    <w:name w:val="Verbatim Char"/>
    <w:basedOn w:val="DefaultParagraphFont"/>
    <w:link w:val="SourceCode"/>
    <w:rsid w:val="00A53D54"/>
    <w:rPr>
      <w:rFonts w:ascii="Consolas" w:hAnsi="Consolas"/>
      <w:shd w:val="clear" w:color="auto" w:fill="F8F8F8"/>
    </w:rPr>
  </w:style>
  <w:style w:type="paragraph" w:customStyle="1" w:styleId="SourceCode">
    <w:name w:val="Source Code"/>
    <w:basedOn w:val="Normal"/>
    <w:link w:val="VerbatimChar"/>
    <w:rsid w:val="00A53D54"/>
    <w:pPr>
      <w:shd w:val="clear" w:color="auto" w:fill="F8F8F8"/>
      <w:wordWrap w:val="0"/>
      <w:spacing w:after="200" w:line="240" w:lineRule="auto"/>
      <w:ind w:firstLine="0"/>
    </w:pPr>
    <w:rPr>
      <w:rFonts w:ascii="Consolas" w:hAnsi="Consolas"/>
      <w:sz w:val="22"/>
      <w:szCs w:val="22"/>
    </w:rPr>
  </w:style>
  <w:style w:type="paragraph" w:styleId="BodyText">
    <w:name w:val="Body Text"/>
    <w:basedOn w:val="Normal"/>
    <w:link w:val="BodyTextChar"/>
    <w:uiPriority w:val="99"/>
    <w:semiHidden/>
    <w:unhideWhenUsed/>
    <w:rsid w:val="00A53D54"/>
    <w:pPr>
      <w:spacing w:after="120"/>
    </w:pPr>
  </w:style>
  <w:style w:type="character" w:customStyle="1" w:styleId="BodyTextChar">
    <w:name w:val="Body Text Char"/>
    <w:basedOn w:val="DefaultParagraphFont"/>
    <w:link w:val="BodyText"/>
    <w:uiPriority w:val="99"/>
    <w:semiHidden/>
    <w:rsid w:val="00A53D54"/>
    <w:rPr>
      <w:sz w:val="24"/>
      <w:szCs w:val="24"/>
    </w:rPr>
  </w:style>
  <w:style w:type="character" w:styleId="UnresolvedMention">
    <w:name w:val="Unresolved Mention"/>
    <w:basedOn w:val="DefaultParagraphFont"/>
    <w:uiPriority w:val="99"/>
    <w:semiHidden/>
    <w:unhideWhenUsed/>
    <w:rsid w:val="004A23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00050">
      <w:bodyDiv w:val="1"/>
      <w:marLeft w:val="0"/>
      <w:marRight w:val="0"/>
      <w:marTop w:val="0"/>
      <w:marBottom w:val="0"/>
      <w:divBdr>
        <w:top w:val="none" w:sz="0" w:space="0" w:color="auto"/>
        <w:left w:val="none" w:sz="0" w:space="0" w:color="auto"/>
        <w:bottom w:val="none" w:sz="0" w:space="0" w:color="auto"/>
        <w:right w:val="none" w:sz="0" w:space="0" w:color="auto"/>
      </w:divBdr>
    </w:div>
    <w:div w:id="111099765">
      <w:bodyDiv w:val="1"/>
      <w:marLeft w:val="0"/>
      <w:marRight w:val="0"/>
      <w:marTop w:val="0"/>
      <w:marBottom w:val="0"/>
      <w:divBdr>
        <w:top w:val="none" w:sz="0" w:space="0" w:color="auto"/>
        <w:left w:val="none" w:sz="0" w:space="0" w:color="auto"/>
        <w:bottom w:val="none" w:sz="0" w:space="0" w:color="auto"/>
        <w:right w:val="none" w:sz="0" w:space="0" w:color="auto"/>
      </w:divBdr>
    </w:div>
    <w:div w:id="277567331">
      <w:bodyDiv w:val="1"/>
      <w:marLeft w:val="0"/>
      <w:marRight w:val="0"/>
      <w:marTop w:val="0"/>
      <w:marBottom w:val="0"/>
      <w:divBdr>
        <w:top w:val="none" w:sz="0" w:space="0" w:color="auto"/>
        <w:left w:val="none" w:sz="0" w:space="0" w:color="auto"/>
        <w:bottom w:val="none" w:sz="0" w:space="0" w:color="auto"/>
        <w:right w:val="none" w:sz="0" w:space="0" w:color="auto"/>
      </w:divBdr>
    </w:div>
    <w:div w:id="408163052">
      <w:bodyDiv w:val="1"/>
      <w:marLeft w:val="0"/>
      <w:marRight w:val="0"/>
      <w:marTop w:val="0"/>
      <w:marBottom w:val="0"/>
      <w:divBdr>
        <w:top w:val="none" w:sz="0" w:space="0" w:color="auto"/>
        <w:left w:val="none" w:sz="0" w:space="0" w:color="auto"/>
        <w:bottom w:val="none" w:sz="0" w:space="0" w:color="auto"/>
        <w:right w:val="none" w:sz="0" w:space="0" w:color="auto"/>
      </w:divBdr>
    </w:div>
    <w:div w:id="504593277">
      <w:bodyDiv w:val="1"/>
      <w:marLeft w:val="0"/>
      <w:marRight w:val="0"/>
      <w:marTop w:val="0"/>
      <w:marBottom w:val="0"/>
      <w:divBdr>
        <w:top w:val="none" w:sz="0" w:space="0" w:color="auto"/>
        <w:left w:val="none" w:sz="0" w:space="0" w:color="auto"/>
        <w:bottom w:val="none" w:sz="0" w:space="0" w:color="auto"/>
        <w:right w:val="none" w:sz="0" w:space="0" w:color="auto"/>
      </w:divBdr>
    </w:div>
    <w:div w:id="523439742">
      <w:bodyDiv w:val="1"/>
      <w:marLeft w:val="0"/>
      <w:marRight w:val="0"/>
      <w:marTop w:val="0"/>
      <w:marBottom w:val="0"/>
      <w:divBdr>
        <w:top w:val="none" w:sz="0" w:space="0" w:color="auto"/>
        <w:left w:val="none" w:sz="0" w:space="0" w:color="auto"/>
        <w:bottom w:val="none" w:sz="0" w:space="0" w:color="auto"/>
        <w:right w:val="none" w:sz="0" w:space="0" w:color="auto"/>
      </w:divBdr>
    </w:div>
    <w:div w:id="750732635">
      <w:bodyDiv w:val="1"/>
      <w:marLeft w:val="0"/>
      <w:marRight w:val="0"/>
      <w:marTop w:val="0"/>
      <w:marBottom w:val="0"/>
      <w:divBdr>
        <w:top w:val="none" w:sz="0" w:space="0" w:color="auto"/>
        <w:left w:val="none" w:sz="0" w:space="0" w:color="auto"/>
        <w:bottom w:val="none" w:sz="0" w:space="0" w:color="auto"/>
        <w:right w:val="none" w:sz="0" w:space="0" w:color="auto"/>
      </w:divBdr>
    </w:div>
    <w:div w:id="1081413302">
      <w:bodyDiv w:val="1"/>
      <w:marLeft w:val="0"/>
      <w:marRight w:val="0"/>
      <w:marTop w:val="0"/>
      <w:marBottom w:val="0"/>
      <w:divBdr>
        <w:top w:val="none" w:sz="0" w:space="0" w:color="auto"/>
        <w:left w:val="none" w:sz="0" w:space="0" w:color="auto"/>
        <w:bottom w:val="none" w:sz="0" w:space="0" w:color="auto"/>
        <w:right w:val="none" w:sz="0" w:space="0" w:color="auto"/>
      </w:divBdr>
    </w:div>
    <w:div w:id="1331300488">
      <w:bodyDiv w:val="1"/>
      <w:marLeft w:val="0"/>
      <w:marRight w:val="0"/>
      <w:marTop w:val="0"/>
      <w:marBottom w:val="0"/>
      <w:divBdr>
        <w:top w:val="none" w:sz="0" w:space="0" w:color="auto"/>
        <w:left w:val="none" w:sz="0" w:space="0" w:color="auto"/>
        <w:bottom w:val="none" w:sz="0" w:space="0" w:color="auto"/>
        <w:right w:val="none" w:sz="0" w:space="0" w:color="auto"/>
      </w:divBdr>
    </w:div>
    <w:div w:id="1425765199">
      <w:bodyDiv w:val="1"/>
      <w:marLeft w:val="0"/>
      <w:marRight w:val="0"/>
      <w:marTop w:val="0"/>
      <w:marBottom w:val="0"/>
      <w:divBdr>
        <w:top w:val="none" w:sz="0" w:space="0" w:color="auto"/>
        <w:left w:val="none" w:sz="0" w:space="0" w:color="auto"/>
        <w:bottom w:val="none" w:sz="0" w:space="0" w:color="auto"/>
        <w:right w:val="none" w:sz="0" w:space="0" w:color="auto"/>
      </w:divBdr>
    </w:div>
    <w:div w:id="1452044582">
      <w:bodyDiv w:val="1"/>
      <w:marLeft w:val="0"/>
      <w:marRight w:val="0"/>
      <w:marTop w:val="0"/>
      <w:marBottom w:val="0"/>
      <w:divBdr>
        <w:top w:val="none" w:sz="0" w:space="0" w:color="auto"/>
        <w:left w:val="none" w:sz="0" w:space="0" w:color="auto"/>
        <w:bottom w:val="none" w:sz="0" w:space="0" w:color="auto"/>
        <w:right w:val="none" w:sz="0" w:space="0" w:color="auto"/>
      </w:divBdr>
    </w:div>
    <w:div w:id="1500540119">
      <w:bodyDiv w:val="1"/>
      <w:marLeft w:val="0"/>
      <w:marRight w:val="0"/>
      <w:marTop w:val="0"/>
      <w:marBottom w:val="0"/>
      <w:divBdr>
        <w:top w:val="none" w:sz="0" w:space="0" w:color="auto"/>
        <w:left w:val="none" w:sz="0" w:space="0" w:color="auto"/>
        <w:bottom w:val="none" w:sz="0" w:space="0" w:color="auto"/>
        <w:right w:val="none" w:sz="0" w:space="0" w:color="auto"/>
      </w:divBdr>
    </w:div>
    <w:div w:id="1591769416">
      <w:bodyDiv w:val="1"/>
      <w:marLeft w:val="0"/>
      <w:marRight w:val="0"/>
      <w:marTop w:val="0"/>
      <w:marBottom w:val="0"/>
      <w:divBdr>
        <w:top w:val="none" w:sz="0" w:space="0" w:color="auto"/>
        <w:left w:val="none" w:sz="0" w:space="0" w:color="auto"/>
        <w:bottom w:val="none" w:sz="0" w:space="0" w:color="auto"/>
        <w:right w:val="none" w:sz="0" w:space="0" w:color="auto"/>
      </w:divBdr>
    </w:div>
    <w:div w:id="1612203211">
      <w:bodyDiv w:val="1"/>
      <w:marLeft w:val="0"/>
      <w:marRight w:val="0"/>
      <w:marTop w:val="0"/>
      <w:marBottom w:val="0"/>
      <w:divBdr>
        <w:top w:val="none" w:sz="0" w:space="0" w:color="auto"/>
        <w:left w:val="none" w:sz="0" w:space="0" w:color="auto"/>
        <w:bottom w:val="none" w:sz="0" w:space="0" w:color="auto"/>
        <w:right w:val="none" w:sz="0" w:space="0" w:color="auto"/>
      </w:divBdr>
    </w:div>
    <w:div w:id="1724716840">
      <w:bodyDiv w:val="1"/>
      <w:marLeft w:val="0"/>
      <w:marRight w:val="0"/>
      <w:marTop w:val="0"/>
      <w:marBottom w:val="0"/>
      <w:divBdr>
        <w:top w:val="none" w:sz="0" w:space="0" w:color="auto"/>
        <w:left w:val="none" w:sz="0" w:space="0" w:color="auto"/>
        <w:bottom w:val="none" w:sz="0" w:space="0" w:color="auto"/>
        <w:right w:val="none" w:sz="0" w:space="0" w:color="auto"/>
      </w:divBdr>
    </w:div>
    <w:div w:id="1902909277">
      <w:bodyDiv w:val="1"/>
      <w:marLeft w:val="0"/>
      <w:marRight w:val="0"/>
      <w:marTop w:val="0"/>
      <w:marBottom w:val="0"/>
      <w:divBdr>
        <w:top w:val="none" w:sz="0" w:space="0" w:color="auto"/>
        <w:left w:val="none" w:sz="0" w:space="0" w:color="auto"/>
        <w:bottom w:val="none" w:sz="0" w:space="0" w:color="auto"/>
        <w:right w:val="none" w:sz="0" w:space="0" w:color="auto"/>
      </w:divBdr>
    </w:div>
    <w:div w:id="1921400083">
      <w:bodyDiv w:val="1"/>
      <w:marLeft w:val="0"/>
      <w:marRight w:val="0"/>
      <w:marTop w:val="0"/>
      <w:marBottom w:val="0"/>
      <w:divBdr>
        <w:top w:val="none" w:sz="0" w:space="0" w:color="auto"/>
        <w:left w:val="none" w:sz="0" w:space="0" w:color="auto"/>
        <w:bottom w:val="none" w:sz="0" w:space="0" w:color="auto"/>
        <w:right w:val="none" w:sz="0" w:space="0" w:color="auto"/>
      </w:divBdr>
      <w:divsChild>
        <w:div w:id="1051492326">
          <w:marLeft w:val="1440"/>
          <w:marRight w:val="0"/>
          <w:marTop w:val="120"/>
          <w:marBottom w:val="120"/>
          <w:divBdr>
            <w:top w:val="none" w:sz="0" w:space="0" w:color="auto"/>
            <w:left w:val="none" w:sz="0" w:space="0" w:color="auto"/>
            <w:bottom w:val="none" w:sz="0" w:space="0" w:color="auto"/>
            <w:right w:val="none" w:sz="0" w:space="0" w:color="auto"/>
          </w:divBdr>
        </w:div>
      </w:divsChild>
    </w:div>
    <w:div w:id="200141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ps-nefsc.fisheries.noaa.gov/saw/sasi/sasi_report_options.php" TargetMode="External"/><Relationship Id="rId13" Type="http://schemas.openxmlformats.org/officeDocument/2006/relationships/image" Target="media/image3.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javascript:void(0);" TargetMode="Externa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8B50E8-00ED-438B-A924-E8A204E02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1</TotalTime>
  <Pages>34</Pages>
  <Words>12347</Words>
  <Characters>70380</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ikun Xu</dc:creator>
  <cp:lastModifiedBy>Brian Stock</cp:lastModifiedBy>
  <cp:revision>39</cp:revision>
  <cp:lastPrinted>2020-11-03T18:54:00Z</cp:lastPrinted>
  <dcterms:created xsi:type="dcterms:W3CDTF">2020-11-02T13:25:00Z</dcterms:created>
  <dcterms:modified xsi:type="dcterms:W3CDTF">2020-11-11T19:43:00Z</dcterms:modified>
</cp:coreProperties>
</file>